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AB09C" w14:textId="0258CD10" w:rsidR="001D3A96" w:rsidRPr="001D3A96" w:rsidRDefault="001C3B37" w:rsidP="001D3A96">
      <w:pPr>
        <w:rPr>
          <w:sz w:val="40"/>
          <w:szCs w:val="40"/>
          <w:lang w:val="en-US"/>
        </w:rPr>
      </w:pPr>
      <w:r w:rsidRPr="001D3A96">
        <w:rPr>
          <w:sz w:val="40"/>
          <w:szCs w:val="40"/>
          <w:lang w:val="en-US"/>
        </w:rPr>
        <w:t>Supplementary materials</w:t>
      </w:r>
    </w:p>
    <w:p w14:paraId="23BF88DA" w14:textId="05F1D9DA" w:rsidR="001D3A96" w:rsidRDefault="001D3A96" w:rsidP="001D3A96">
      <w:pPr>
        <w:rPr>
          <w:b/>
          <w:bCs/>
          <w:lang w:val="en-US"/>
        </w:rPr>
      </w:pPr>
    </w:p>
    <w:p w14:paraId="2A3F370B" w14:textId="1522F155" w:rsidR="001D3A96" w:rsidRPr="001D3A96" w:rsidRDefault="001D3A96" w:rsidP="001D3A96">
      <w:pPr>
        <w:rPr>
          <w:b/>
          <w:bCs/>
          <w:lang w:val="en-US"/>
        </w:rPr>
      </w:pPr>
      <w:r>
        <w:rPr>
          <w:b/>
          <w:bCs/>
          <w:lang w:val="en-US"/>
        </w:rPr>
        <w:t>Table of content</w:t>
      </w:r>
    </w:p>
    <w:p w14:paraId="5B83BA6D" w14:textId="519518C8" w:rsidR="001D3A96" w:rsidRDefault="001D3A96">
      <w:pPr>
        <w:pStyle w:val="TM2"/>
        <w:tabs>
          <w:tab w:val="right" w:leader="dot" w:pos="9019"/>
        </w:tabs>
        <w:rPr>
          <w:rFonts w:asciiTheme="minorHAnsi" w:eastAsiaTheme="minorEastAsia" w:hAnsiTheme="minorHAnsi" w:cstheme="minorBidi"/>
          <w:noProof/>
          <w:lang w:val="fr-FR"/>
        </w:rPr>
      </w:pPr>
      <w:r>
        <w:rPr>
          <w:lang w:val="en-US"/>
        </w:rPr>
        <w:fldChar w:fldCharType="begin"/>
      </w:r>
      <w:r>
        <w:rPr>
          <w:lang w:val="en-US"/>
        </w:rPr>
        <w:instrText xml:space="preserve"> TOC \o "1-3" \h \z \u </w:instrText>
      </w:r>
      <w:r>
        <w:rPr>
          <w:lang w:val="en-US"/>
        </w:rPr>
        <w:fldChar w:fldCharType="separate"/>
      </w:r>
      <w:hyperlink w:anchor="_Toc130567879" w:history="1">
        <w:r w:rsidRPr="000779F0">
          <w:rPr>
            <w:rStyle w:val="Lienhypertexte"/>
            <w:noProof/>
            <w:lang w:val="en-US"/>
          </w:rPr>
          <w:t>Supplementary material 1: The original K-REC instrument</w:t>
        </w:r>
        <w:r w:rsidRPr="000779F0">
          <w:rPr>
            <w:rStyle w:val="Lienhypertexte"/>
            <w:noProof/>
            <w:vertAlign w:val="superscript"/>
          </w:rPr>
          <w:t>1</w:t>
        </w:r>
        <w:r>
          <w:rPr>
            <w:noProof/>
            <w:webHidden/>
          </w:rPr>
          <w:tab/>
        </w:r>
        <w:r>
          <w:rPr>
            <w:noProof/>
            <w:webHidden/>
          </w:rPr>
          <w:fldChar w:fldCharType="begin"/>
        </w:r>
        <w:r>
          <w:rPr>
            <w:noProof/>
            <w:webHidden/>
          </w:rPr>
          <w:instrText xml:space="preserve"> PAGEREF _Toc130567879 \h </w:instrText>
        </w:r>
        <w:r>
          <w:rPr>
            <w:noProof/>
            <w:webHidden/>
          </w:rPr>
        </w:r>
        <w:r>
          <w:rPr>
            <w:noProof/>
            <w:webHidden/>
          </w:rPr>
          <w:fldChar w:fldCharType="separate"/>
        </w:r>
        <w:r>
          <w:rPr>
            <w:noProof/>
            <w:webHidden/>
          </w:rPr>
          <w:t>1</w:t>
        </w:r>
        <w:r>
          <w:rPr>
            <w:noProof/>
            <w:webHidden/>
          </w:rPr>
          <w:fldChar w:fldCharType="end"/>
        </w:r>
      </w:hyperlink>
    </w:p>
    <w:p w14:paraId="6793C089" w14:textId="63025DD4" w:rsidR="001D3A96" w:rsidRDefault="00000000">
      <w:pPr>
        <w:pStyle w:val="TM2"/>
        <w:tabs>
          <w:tab w:val="right" w:leader="dot" w:pos="9019"/>
        </w:tabs>
        <w:rPr>
          <w:rFonts w:asciiTheme="minorHAnsi" w:eastAsiaTheme="minorEastAsia" w:hAnsiTheme="minorHAnsi" w:cstheme="minorBidi"/>
          <w:noProof/>
          <w:lang w:val="fr-FR"/>
        </w:rPr>
      </w:pPr>
      <w:hyperlink w:anchor="_Toc130567880" w:history="1">
        <w:r w:rsidR="001D3A96" w:rsidRPr="000779F0">
          <w:rPr>
            <w:rStyle w:val="Lienhypertexte"/>
            <w:noProof/>
          </w:rPr>
          <w:t>Supplementary material 2a : Forward translation 1 (T1) and associated comments</w:t>
        </w:r>
        <w:r w:rsidR="001D3A96">
          <w:rPr>
            <w:noProof/>
            <w:webHidden/>
          </w:rPr>
          <w:tab/>
        </w:r>
        <w:r w:rsidR="001D3A96">
          <w:rPr>
            <w:noProof/>
            <w:webHidden/>
          </w:rPr>
          <w:fldChar w:fldCharType="begin"/>
        </w:r>
        <w:r w:rsidR="001D3A96">
          <w:rPr>
            <w:noProof/>
            <w:webHidden/>
          </w:rPr>
          <w:instrText xml:space="preserve"> PAGEREF _Toc130567880 \h </w:instrText>
        </w:r>
        <w:r w:rsidR="001D3A96">
          <w:rPr>
            <w:noProof/>
            <w:webHidden/>
          </w:rPr>
        </w:r>
        <w:r w:rsidR="001D3A96">
          <w:rPr>
            <w:noProof/>
            <w:webHidden/>
          </w:rPr>
          <w:fldChar w:fldCharType="separate"/>
        </w:r>
        <w:r w:rsidR="001D3A96">
          <w:rPr>
            <w:noProof/>
            <w:webHidden/>
          </w:rPr>
          <w:t>4</w:t>
        </w:r>
        <w:r w:rsidR="001D3A96">
          <w:rPr>
            <w:noProof/>
            <w:webHidden/>
          </w:rPr>
          <w:fldChar w:fldCharType="end"/>
        </w:r>
      </w:hyperlink>
    </w:p>
    <w:p w14:paraId="2A4E38EA" w14:textId="2275731D" w:rsidR="001D3A96" w:rsidRDefault="00000000">
      <w:pPr>
        <w:pStyle w:val="TM2"/>
        <w:tabs>
          <w:tab w:val="right" w:leader="dot" w:pos="9019"/>
        </w:tabs>
        <w:rPr>
          <w:rFonts w:asciiTheme="minorHAnsi" w:eastAsiaTheme="minorEastAsia" w:hAnsiTheme="minorHAnsi" w:cstheme="minorBidi"/>
          <w:noProof/>
          <w:lang w:val="fr-FR"/>
        </w:rPr>
      </w:pPr>
      <w:hyperlink w:anchor="_Toc130567881" w:history="1">
        <w:r w:rsidR="001D3A96" w:rsidRPr="000779F0">
          <w:rPr>
            <w:rStyle w:val="Lienhypertexte"/>
            <w:noProof/>
          </w:rPr>
          <w:t>Supplementary material 2b : Forward translation 2 (T2) and associated comments</w:t>
        </w:r>
        <w:r w:rsidR="001D3A96">
          <w:rPr>
            <w:noProof/>
            <w:webHidden/>
          </w:rPr>
          <w:tab/>
        </w:r>
        <w:r w:rsidR="001D3A96">
          <w:rPr>
            <w:noProof/>
            <w:webHidden/>
          </w:rPr>
          <w:fldChar w:fldCharType="begin"/>
        </w:r>
        <w:r w:rsidR="001D3A96">
          <w:rPr>
            <w:noProof/>
            <w:webHidden/>
          </w:rPr>
          <w:instrText xml:space="preserve"> PAGEREF _Toc130567881 \h </w:instrText>
        </w:r>
        <w:r w:rsidR="001D3A96">
          <w:rPr>
            <w:noProof/>
            <w:webHidden/>
          </w:rPr>
        </w:r>
        <w:r w:rsidR="001D3A96">
          <w:rPr>
            <w:noProof/>
            <w:webHidden/>
          </w:rPr>
          <w:fldChar w:fldCharType="separate"/>
        </w:r>
        <w:r w:rsidR="001D3A96">
          <w:rPr>
            <w:noProof/>
            <w:webHidden/>
          </w:rPr>
          <w:t>10</w:t>
        </w:r>
        <w:r w:rsidR="001D3A96">
          <w:rPr>
            <w:noProof/>
            <w:webHidden/>
          </w:rPr>
          <w:fldChar w:fldCharType="end"/>
        </w:r>
      </w:hyperlink>
    </w:p>
    <w:p w14:paraId="15EA2720" w14:textId="7DDDB25B" w:rsidR="001D3A96" w:rsidRDefault="00000000">
      <w:pPr>
        <w:pStyle w:val="TM2"/>
        <w:tabs>
          <w:tab w:val="right" w:leader="dot" w:pos="9019"/>
        </w:tabs>
        <w:rPr>
          <w:rFonts w:asciiTheme="minorHAnsi" w:eastAsiaTheme="minorEastAsia" w:hAnsiTheme="minorHAnsi" w:cstheme="minorBidi"/>
          <w:noProof/>
          <w:lang w:val="fr-FR"/>
        </w:rPr>
      </w:pPr>
      <w:hyperlink w:anchor="_Toc130567882" w:history="1">
        <w:r w:rsidR="001D3A96" w:rsidRPr="000779F0">
          <w:rPr>
            <w:rStyle w:val="Lienhypertexte"/>
            <w:noProof/>
          </w:rPr>
          <w:t>Supplementary material 3 : Consensual forward translation (T12) and associated comments</w:t>
        </w:r>
        <w:r w:rsidR="001D3A96">
          <w:rPr>
            <w:noProof/>
            <w:webHidden/>
          </w:rPr>
          <w:tab/>
        </w:r>
        <w:r w:rsidR="001D3A96">
          <w:rPr>
            <w:noProof/>
            <w:webHidden/>
          </w:rPr>
          <w:fldChar w:fldCharType="begin"/>
        </w:r>
        <w:r w:rsidR="001D3A96">
          <w:rPr>
            <w:noProof/>
            <w:webHidden/>
          </w:rPr>
          <w:instrText xml:space="preserve"> PAGEREF _Toc130567882 \h </w:instrText>
        </w:r>
        <w:r w:rsidR="001D3A96">
          <w:rPr>
            <w:noProof/>
            <w:webHidden/>
          </w:rPr>
        </w:r>
        <w:r w:rsidR="001D3A96">
          <w:rPr>
            <w:noProof/>
            <w:webHidden/>
          </w:rPr>
          <w:fldChar w:fldCharType="separate"/>
        </w:r>
        <w:r w:rsidR="001D3A96">
          <w:rPr>
            <w:noProof/>
            <w:webHidden/>
          </w:rPr>
          <w:t>16</w:t>
        </w:r>
        <w:r w:rsidR="001D3A96">
          <w:rPr>
            <w:noProof/>
            <w:webHidden/>
          </w:rPr>
          <w:fldChar w:fldCharType="end"/>
        </w:r>
      </w:hyperlink>
    </w:p>
    <w:p w14:paraId="52EBC05B" w14:textId="5E3C0E0E" w:rsidR="001D3A96" w:rsidRDefault="00000000">
      <w:pPr>
        <w:pStyle w:val="TM2"/>
        <w:tabs>
          <w:tab w:val="right" w:leader="dot" w:pos="9019"/>
        </w:tabs>
        <w:rPr>
          <w:rFonts w:asciiTheme="minorHAnsi" w:eastAsiaTheme="minorEastAsia" w:hAnsiTheme="minorHAnsi" w:cstheme="minorBidi"/>
          <w:noProof/>
          <w:lang w:val="fr-FR"/>
        </w:rPr>
      </w:pPr>
      <w:hyperlink w:anchor="_Toc130567883" w:history="1">
        <w:r w:rsidR="001D3A96" w:rsidRPr="000779F0">
          <w:rPr>
            <w:rStyle w:val="Lienhypertexte"/>
            <w:noProof/>
            <w:lang w:val="en-CA"/>
          </w:rPr>
          <w:t>Supplementary material 4a: Back translation 1 (BT1) and associated comments</w:t>
        </w:r>
        <w:r w:rsidR="001D3A96">
          <w:rPr>
            <w:noProof/>
            <w:webHidden/>
          </w:rPr>
          <w:tab/>
        </w:r>
        <w:r w:rsidR="001D3A96">
          <w:rPr>
            <w:noProof/>
            <w:webHidden/>
          </w:rPr>
          <w:fldChar w:fldCharType="begin"/>
        </w:r>
        <w:r w:rsidR="001D3A96">
          <w:rPr>
            <w:noProof/>
            <w:webHidden/>
          </w:rPr>
          <w:instrText xml:space="preserve"> PAGEREF _Toc130567883 \h </w:instrText>
        </w:r>
        <w:r w:rsidR="001D3A96">
          <w:rPr>
            <w:noProof/>
            <w:webHidden/>
          </w:rPr>
        </w:r>
        <w:r w:rsidR="001D3A96">
          <w:rPr>
            <w:noProof/>
            <w:webHidden/>
          </w:rPr>
          <w:fldChar w:fldCharType="separate"/>
        </w:r>
        <w:r w:rsidR="001D3A96">
          <w:rPr>
            <w:noProof/>
            <w:webHidden/>
          </w:rPr>
          <w:t>20</w:t>
        </w:r>
        <w:r w:rsidR="001D3A96">
          <w:rPr>
            <w:noProof/>
            <w:webHidden/>
          </w:rPr>
          <w:fldChar w:fldCharType="end"/>
        </w:r>
      </w:hyperlink>
    </w:p>
    <w:p w14:paraId="393F32B5" w14:textId="11EC15D2" w:rsidR="001D3A96" w:rsidRDefault="00000000">
      <w:pPr>
        <w:pStyle w:val="TM2"/>
        <w:tabs>
          <w:tab w:val="right" w:leader="dot" w:pos="9019"/>
        </w:tabs>
        <w:rPr>
          <w:rFonts w:asciiTheme="minorHAnsi" w:eastAsiaTheme="minorEastAsia" w:hAnsiTheme="minorHAnsi" w:cstheme="minorBidi"/>
          <w:noProof/>
          <w:lang w:val="fr-FR"/>
        </w:rPr>
      </w:pPr>
      <w:hyperlink w:anchor="_Toc130567884" w:history="1">
        <w:r w:rsidR="001D3A96" w:rsidRPr="000779F0">
          <w:rPr>
            <w:rStyle w:val="Lienhypertexte"/>
            <w:noProof/>
            <w:lang w:val="en-CA"/>
          </w:rPr>
          <w:t>Supplementary material 4b: Back translation 2 (BT2) and associated comments</w:t>
        </w:r>
        <w:r w:rsidR="001D3A96">
          <w:rPr>
            <w:noProof/>
            <w:webHidden/>
          </w:rPr>
          <w:tab/>
        </w:r>
        <w:r w:rsidR="001D3A96">
          <w:rPr>
            <w:noProof/>
            <w:webHidden/>
          </w:rPr>
          <w:fldChar w:fldCharType="begin"/>
        </w:r>
        <w:r w:rsidR="001D3A96">
          <w:rPr>
            <w:noProof/>
            <w:webHidden/>
          </w:rPr>
          <w:instrText xml:space="preserve"> PAGEREF _Toc130567884 \h </w:instrText>
        </w:r>
        <w:r w:rsidR="001D3A96">
          <w:rPr>
            <w:noProof/>
            <w:webHidden/>
          </w:rPr>
        </w:r>
        <w:r w:rsidR="001D3A96">
          <w:rPr>
            <w:noProof/>
            <w:webHidden/>
          </w:rPr>
          <w:fldChar w:fldCharType="separate"/>
        </w:r>
        <w:r w:rsidR="001D3A96">
          <w:rPr>
            <w:noProof/>
            <w:webHidden/>
          </w:rPr>
          <w:t>25</w:t>
        </w:r>
        <w:r w:rsidR="001D3A96">
          <w:rPr>
            <w:noProof/>
            <w:webHidden/>
          </w:rPr>
          <w:fldChar w:fldCharType="end"/>
        </w:r>
      </w:hyperlink>
    </w:p>
    <w:p w14:paraId="488926D1" w14:textId="3AC4F8D3" w:rsidR="001D3A96" w:rsidRDefault="00000000">
      <w:pPr>
        <w:pStyle w:val="TM2"/>
        <w:tabs>
          <w:tab w:val="right" w:leader="dot" w:pos="9019"/>
        </w:tabs>
        <w:rPr>
          <w:rFonts w:asciiTheme="minorHAnsi" w:eastAsiaTheme="minorEastAsia" w:hAnsiTheme="minorHAnsi" w:cstheme="minorBidi"/>
          <w:noProof/>
          <w:lang w:val="fr-FR"/>
        </w:rPr>
      </w:pPr>
      <w:hyperlink w:anchor="_Toc130567885" w:history="1">
        <w:r w:rsidR="001D3A96" w:rsidRPr="000779F0">
          <w:rPr>
            <w:rStyle w:val="Lienhypertexte"/>
            <w:noProof/>
          </w:rPr>
          <w:t>Supplementary material 5 : Pre-final version of the French adaptation of the K-REC instrument</w:t>
        </w:r>
        <w:r w:rsidR="001D3A96" w:rsidRPr="000779F0">
          <w:rPr>
            <w:rStyle w:val="Lienhypertexte"/>
            <w:noProof/>
            <w:vertAlign w:val="superscript"/>
          </w:rPr>
          <w:t>1</w:t>
        </w:r>
        <w:r w:rsidR="001D3A96" w:rsidRPr="000779F0">
          <w:rPr>
            <w:rStyle w:val="Lienhypertexte"/>
            <w:noProof/>
          </w:rPr>
          <w:t xml:space="preserve"> established by the expert committee and their associated comments</w:t>
        </w:r>
        <w:r w:rsidR="001D3A96">
          <w:rPr>
            <w:noProof/>
            <w:webHidden/>
          </w:rPr>
          <w:tab/>
        </w:r>
        <w:r w:rsidR="001D3A96">
          <w:rPr>
            <w:noProof/>
            <w:webHidden/>
          </w:rPr>
          <w:fldChar w:fldCharType="begin"/>
        </w:r>
        <w:r w:rsidR="001D3A96">
          <w:rPr>
            <w:noProof/>
            <w:webHidden/>
          </w:rPr>
          <w:instrText xml:space="preserve"> PAGEREF _Toc130567885 \h </w:instrText>
        </w:r>
        <w:r w:rsidR="001D3A96">
          <w:rPr>
            <w:noProof/>
            <w:webHidden/>
          </w:rPr>
        </w:r>
        <w:r w:rsidR="001D3A96">
          <w:rPr>
            <w:noProof/>
            <w:webHidden/>
          </w:rPr>
          <w:fldChar w:fldCharType="separate"/>
        </w:r>
        <w:r w:rsidR="001D3A96">
          <w:rPr>
            <w:noProof/>
            <w:webHidden/>
          </w:rPr>
          <w:t>32</w:t>
        </w:r>
        <w:r w:rsidR="001D3A96">
          <w:rPr>
            <w:noProof/>
            <w:webHidden/>
          </w:rPr>
          <w:fldChar w:fldCharType="end"/>
        </w:r>
      </w:hyperlink>
    </w:p>
    <w:p w14:paraId="50A2EA54" w14:textId="6DFA6B10" w:rsidR="001D3A96" w:rsidRDefault="00000000">
      <w:pPr>
        <w:pStyle w:val="TM2"/>
        <w:tabs>
          <w:tab w:val="right" w:leader="dot" w:pos="9019"/>
        </w:tabs>
        <w:rPr>
          <w:rFonts w:asciiTheme="minorHAnsi" w:eastAsiaTheme="minorEastAsia" w:hAnsiTheme="minorHAnsi" w:cstheme="minorBidi"/>
          <w:noProof/>
          <w:lang w:val="fr-FR"/>
        </w:rPr>
      </w:pPr>
      <w:hyperlink w:anchor="_Toc130567886" w:history="1">
        <w:r w:rsidR="001D3A96" w:rsidRPr="000779F0">
          <w:rPr>
            <w:rStyle w:val="Lienhypertexte"/>
            <w:noProof/>
            <w:lang w:val="en-US"/>
          </w:rPr>
          <w:t>Supplementary material 6: Composition of the expert committee for the establishment of the pre-final version</w:t>
        </w:r>
        <w:r w:rsidR="001D3A96">
          <w:rPr>
            <w:noProof/>
            <w:webHidden/>
          </w:rPr>
          <w:tab/>
        </w:r>
        <w:r w:rsidR="001D3A96">
          <w:rPr>
            <w:noProof/>
            <w:webHidden/>
          </w:rPr>
          <w:fldChar w:fldCharType="begin"/>
        </w:r>
        <w:r w:rsidR="001D3A96">
          <w:rPr>
            <w:noProof/>
            <w:webHidden/>
          </w:rPr>
          <w:instrText xml:space="preserve"> PAGEREF _Toc130567886 \h </w:instrText>
        </w:r>
        <w:r w:rsidR="001D3A96">
          <w:rPr>
            <w:noProof/>
            <w:webHidden/>
          </w:rPr>
        </w:r>
        <w:r w:rsidR="001D3A96">
          <w:rPr>
            <w:noProof/>
            <w:webHidden/>
          </w:rPr>
          <w:fldChar w:fldCharType="separate"/>
        </w:r>
        <w:r w:rsidR="001D3A96">
          <w:rPr>
            <w:noProof/>
            <w:webHidden/>
          </w:rPr>
          <w:t>36</w:t>
        </w:r>
        <w:r w:rsidR="001D3A96">
          <w:rPr>
            <w:noProof/>
            <w:webHidden/>
          </w:rPr>
          <w:fldChar w:fldCharType="end"/>
        </w:r>
      </w:hyperlink>
    </w:p>
    <w:p w14:paraId="6BAE554F" w14:textId="15048085" w:rsidR="001D3A96" w:rsidRPr="001D3A96" w:rsidRDefault="001D3A96" w:rsidP="001D3A96">
      <w:pPr>
        <w:rPr>
          <w:lang w:val="en-US"/>
        </w:rPr>
      </w:pPr>
      <w:r>
        <w:rPr>
          <w:lang w:val="en-US"/>
        </w:rPr>
        <w:fldChar w:fldCharType="end"/>
      </w:r>
    </w:p>
    <w:p w14:paraId="44098159" w14:textId="299FE6F0" w:rsidR="001C3B37" w:rsidRDefault="001C3B37" w:rsidP="001C3B37">
      <w:pPr>
        <w:pStyle w:val="Titre2"/>
        <w:rPr>
          <w:lang w:val="en-US"/>
        </w:rPr>
      </w:pPr>
      <w:bookmarkStart w:id="0" w:name="_Toc130567879"/>
      <w:r>
        <w:rPr>
          <w:lang w:val="en-US"/>
        </w:rPr>
        <w:t xml:space="preserve">Supplementary material 1: </w:t>
      </w:r>
      <w:r w:rsidRPr="000500C5">
        <w:rPr>
          <w:lang w:val="en-US"/>
        </w:rPr>
        <w:t xml:space="preserve">The </w:t>
      </w:r>
      <w:r>
        <w:rPr>
          <w:lang w:val="en-US"/>
        </w:rPr>
        <w:t xml:space="preserve">original </w:t>
      </w:r>
      <w:r w:rsidRPr="000500C5">
        <w:rPr>
          <w:lang w:val="en-US"/>
        </w:rPr>
        <w:t>K-REC instrument</w:t>
      </w:r>
      <w:r>
        <w:rPr>
          <w:lang w:val="en-US"/>
        </w:rPr>
        <w:fldChar w:fldCharType="begin"/>
      </w:r>
      <w:r>
        <w:rPr>
          <w:lang w:val="en-US"/>
        </w:rPr>
        <w:instrText xml:space="preserve"> ADDIN ZOTERO_ITEM CSL_CITATION {"citationID":"oy97Vqm8","properties":{"formattedCitation":"\\super 1\\nosupersub{}","plainCitation":"1","noteIndex":0},"citationItems":[{"id":2053,"uris":["http://zotero.org/users/6757172/items/R394QU7K"],"itemData":{"id":2053,"type":"article-journal","abstract":"Health educators need rigorously developed instruments to evaluate cognitive skills relating to evidence based practice (EBP). Previous EBP evaluation instruments have focused on the acquisition and appraisal of the evidence and are largely based in the medical profession. The aim of this study was to develop and validate an EBP evaluation instrument to assess EBP cognitive skills for entry-level health professional disciplines.","container-title":"BMC Medical Education","DOI":"10.1186/1472-6920-11-77","ISSN":"1472-6920","issue":"1","journalAbbreviation":"BMC Medical Education","page":"77","source":"BioMed Central","title":"Development and psychometric testing of an instrument to evaluate cognitive skills of evidence based practice in student health professionals","volume":"11","author":[{"family":"Lewis","given":"Lucy K."},{"family":"Williams","given":"Marie T."},{"family":"Olds","given":"Timothy S."}],"issued":{"date-parts":[["2011",10,3]]}}}],"schema":"https://github.com/citation-style-language/schema/raw/master/csl-citation.json"} </w:instrText>
      </w:r>
      <w:r>
        <w:rPr>
          <w:lang w:val="en-US"/>
        </w:rPr>
        <w:fldChar w:fldCharType="separate"/>
      </w:r>
      <w:r w:rsidRPr="00C108E8">
        <w:rPr>
          <w:szCs w:val="24"/>
          <w:vertAlign w:val="superscript"/>
        </w:rPr>
        <w:t>1</w:t>
      </w:r>
      <w:bookmarkEnd w:id="0"/>
      <w:r>
        <w:rPr>
          <w:lang w:val="en-US"/>
        </w:rPr>
        <w:fldChar w:fldCharType="end"/>
      </w:r>
    </w:p>
    <w:tbl>
      <w:tblPr>
        <w:tblStyle w:val="Grilledutableau"/>
        <w:tblW w:w="4994" w:type="pct"/>
        <w:tblLook w:val="04A0" w:firstRow="1" w:lastRow="0" w:firstColumn="1" w:lastColumn="0" w:noHBand="0" w:noVBand="1"/>
      </w:tblPr>
      <w:tblGrid>
        <w:gridCol w:w="9008"/>
      </w:tblGrid>
      <w:tr w:rsidR="001C3B37" w14:paraId="269863FF" w14:textId="77777777" w:rsidTr="00F74CA4">
        <w:tc>
          <w:tcPr>
            <w:tcW w:w="5000" w:type="pct"/>
          </w:tcPr>
          <w:p w14:paraId="02E63FA1" w14:textId="77777777" w:rsidR="001C3B37" w:rsidRDefault="001C3B37" w:rsidP="00F74CA4">
            <w:pPr>
              <w:jc w:val="both"/>
              <w:rPr>
                <w:lang w:val="en-US"/>
              </w:rPr>
            </w:pPr>
            <w:r w:rsidRPr="000500C5">
              <w:rPr>
                <w:lang w:val="en-US"/>
              </w:rPr>
              <w:t>Answer questions 1-9 based on the following clinical scenario. If you are not confident in your answer, please do not guess (select the ‘don’t know’ option).</w:t>
            </w:r>
          </w:p>
          <w:p w14:paraId="5623B8E9" w14:textId="77777777" w:rsidR="001C3B37" w:rsidRPr="000500C5" w:rsidRDefault="001C3B37" w:rsidP="00F74CA4">
            <w:pPr>
              <w:jc w:val="both"/>
              <w:rPr>
                <w:lang w:val="en-US"/>
              </w:rPr>
            </w:pPr>
          </w:p>
          <w:p w14:paraId="5E6367F7" w14:textId="664F6A4D" w:rsidR="001C3B37" w:rsidRDefault="001C3B37" w:rsidP="001C3B37">
            <w:pPr>
              <w:jc w:val="both"/>
              <w:rPr>
                <w:b/>
                <w:bCs/>
                <w:lang w:val="en-US"/>
              </w:rPr>
            </w:pPr>
            <w:r w:rsidRPr="000500C5">
              <w:rPr>
                <w:i/>
                <w:iCs/>
                <w:lang w:val="en-US"/>
              </w:rPr>
              <w:t>‘Jane is a 16 year old girl who has cystic fibrosis and she has recently been admitted to hospital with a chest infection. Jane normally self-treats at home with breathing exercises taught to her by a physiotherapist. One of her friends also has cystic fibrosis but she treats herself with exercise, not breathing exercises. Jane wants to know whether her lung condition would be more effectively managed with an exercise program. You have no experience of either breathing exercises or exercise programs for cystic fibrosis and are not sure what to recommend.’</w:t>
            </w:r>
          </w:p>
        </w:tc>
      </w:tr>
      <w:tr w:rsidR="001C3B37" w14:paraId="6F4960A9" w14:textId="77777777" w:rsidTr="00F74CA4">
        <w:tc>
          <w:tcPr>
            <w:tcW w:w="5000" w:type="pct"/>
          </w:tcPr>
          <w:p w14:paraId="3892B57D" w14:textId="0FADF8EC" w:rsidR="001C3B37" w:rsidRDefault="001C3B37" w:rsidP="001C3B37">
            <w:pPr>
              <w:jc w:val="both"/>
              <w:rPr>
                <w:b/>
                <w:bCs/>
                <w:lang w:val="en-US"/>
              </w:rPr>
            </w:pPr>
            <w:r w:rsidRPr="000500C5">
              <w:rPr>
                <w:lang w:val="en-US"/>
              </w:rPr>
              <w:t>1. You have decided to search the literature to help you make a decision about what to recommend. Write a</w:t>
            </w:r>
            <w:r>
              <w:rPr>
                <w:lang w:val="en-US"/>
              </w:rPr>
              <w:t xml:space="preserve"> </w:t>
            </w:r>
            <w:r w:rsidRPr="000500C5">
              <w:rPr>
                <w:lang w:val="en-US"/>
              </w:rPr>
              <w:t>question that will help you organise your literature search (text response). 2 marks</w:t>
            </w:r>
          </w:p>
        </w:tc>
      </w:tr>
      <w:tr w:rsidR="001C3B37" w14:paraId="61375F7F" w14:textId="77777777" w:rsidTr="00F74CA4">
        <w:tc>
          <w:tcPr>
            <w:tcW w:w="5000" w:type="pct"/>
          </w:tcPr>
          <w:p w14:paraId="6D0E34F1" w14:textId="77777777" w:rsidR="001C3B37" w:rsidRPr="000500C5" w:rsidRDefault="001C3B37" w:rsidP="00F74CA4">
            <w:pPr>
              <w:jc w:val="both"/>
              <w:rPr>
                <w:lang w:val="en-US"/>
              </w:rPr>
            </w:pPr>
            <w:r w:rsidRPr="000500C5">
              <w:rPr>
                <w:lang w:val="en-US"/>
              </w:rPr>
              <w:t>2. Identify four sources of information that you would have the most confidence in providing valid information</w:t>
            </w:r>
            <w:r>
              <w:rPr>
                <w:lang w:val="en-US"/>
              </w:rPr>
              <w:t xml:space="preserve"> </w:t>
            </w:r>
            <w:r w:rsidRPr="000500C5">
              <w:rPr>
                <w:lang w:val="en-US"/>
              </w:rPr>
              <w:t>to help you answer your question. 2 marks</w:t>
            </w:r>
          </w:p>
          <w:p w14:paraId="55120400" w14:textId="77777777" w:rsidR="001C3B37" w:rsidRPr="000500C5" w:rsidRDefault="001C3B37" w:rsidP="00F74CA4">
            <w:pPr>
              <w:ind w:left="567"/>
              <w:jc w:val="both"/>
              <w:rPr>
                <w:lang w:val="en-US"/>
              </w:rPr>
            </w:pPr>
            <w:r w:rsidRPr="000500C5">
              <w:rPr>
                <w:lang w:val="en-US"/>
              </w:rPr>
              <w:t> General internet search</w:t>
            </w:r>
          </w:p>
          <w:p w14:paraId="2F3056FB" w14:textId="77777777" w:rsidR="001C3B37" w:rsidRPr="000500C5" w:rsidRDefault="001C3B37" w:rsidP="00F74CA4">
            <w:pPr>
              <w:ind w:left="567"/>
              <w:jc w:val="both"/>
              <w:rPr>
                <w:lang w:val="en-US"/>
              </w:rPr>
            </w:pPr>
            <w:r w:rsidRPr="000500C5">
              <w:rPr>
                <w:lang w:val="en-US"/>
              </w:rPr>
              <w:t> Clinical guidelines</w:t>
            </w:r>
          </w:p>
          <w:p w14:paraId="6C85B2FF" w14:textId="77777777" w:rsidR="001C3B37" w:rsidRPr="000500C5" w:rsidRDefault="001C3B37" w:rsidP="00F74CA4">
            <w:pPr>
              <w:ind w:left="567"/>
              <w:jc w:val="both"/>
              <w:rPr>
                <w:lang w:val="en-US"/>
              </w:rPr>
            </w:pPr>
            <w:r w:rsidRPr="000500C5">
              <w:rPr>
                <w:lang w:val="en-US"/>
              </w:rPr>
              <w:t> Cystic Fibrosis Foundation</w:t>
            </w:r>
          </w:p>
          <w:p w14:paraId="6030DC57" w14:textId="77777777" w:rsidR="001C3B37" w:rsidRPr="000500C5" w:rsidRDefault="001C3B37" w:rsidP="00F74CA4">
            <w:pPr>
              <w:ind w:left="567"/>
              <w:jc w:val="both"/>
              <w:rPr>
                <w:lang w:val="en-US"/>
              </w:rPr>
            </w:pPr>
            <w:r w:rsidRPr="000500C5">
              <w:rPr>
                <w:lang w:val="en-US"/>
              </w:rPr>
              <w:t> Lecture notes from your university program</w:t>
            </w:r>
          </w:p>
          <w:p w14:paraId="4D81F19C" w14:textId="77777777" w:rsidR="001C3B37" w:rsidRPr="000500C5" w:rsidRDefault="001C3B37" w:rsidP="00F74CA4">
            <w:pPr>
              <w:ind w:left="567"/>
              <w:jc w:val="both"/>
              <w:rPr>
                <w:lang w:val="en-US"/>
              </w:rPr>
            </w:pPr>
            <w:r w:rsidRPr="000500C5">
              <w:rPr>
                <w:lang w:val="en-US"/>
              </w:rPr>
              <w:t> Electronic databases (eg Medline, Cinahl)</w:t>
            </w:r>
          </w:p>
          <w:p w14:paraId="0D1EDF1E" w14:textId="77777777" w:rsidR="001C3B37" w:rsidRPr="000500C5" w:rsidRDefault="001C3B37" w:rsidP="00F74CA4">
            <w:pPr>
              <w:ind w:left="567"/>
              <w:jc w:val="both"/>
              <w:rPr>
                <w:lang w:val="en-US"/>
              </w:rPr>
            </w:pPr>
            <w:r w:rsidRPr="000500C5">
              <w:rPr>
                <w:lang w:val="en-US"/>
              </w:rPr>
              <w:t> People (eg colleague, expert, lecturer)</w:t>
            </w:r>
          </w:p>
          <w:p w14:paraId="74623585" w14:textId="77777777" w:rsidR="001C3B37" w:rsidRPr="000500C5" w:rsidRDefault="001C3B37" w:rsidP="00F74CA4">
            <w:pPr>
              <w:ind w:left="567"/>
              <w:jc w:val="both"/>
              <w:rPr>
                <w:lang w:val="en-US"/>
              </w:rPr>
            </w:pPr>
            <w:r w:rsidRPr="000500C5">
              <w:rPr>
                <w:lang w:val="en-US"/>
              </w:rPr>
              <w:t> Medical website (eg medicine.com)</w:t>
            </w:r>
          </w:p>
          <w:p w14:paraId="76AC3549" w14:textId="77777777" w:rsidR="001C3B37" w:rsidRPr="000500C5" w:rsidRDefault="001C3B37" w:rsidP="00F74CA4">
            <w:pPr>
              <w:ind w:left="567"/>
              <w:jc w:val="both"/>
              <w:rPr>
                <w:lang w:val="en-US"/>
              </w:rPr>
            </w:pPr>
            <w:r w:rsidRPr="000500C5">
              <w:rPr>
                <w:lang w:val="en-US"/>
              </w:rPr>
              <w:t> Systematic reviews (eg the Cochrane library)</w:t>
            </w:r>
          </w:p>
          <w:p w14:paraId="47852908" w14:textId="77777777" w:rsidR="001C3B37" w:rsidRPr="000500C5" w:rsidRDefault="001C3B37" w:rsidP="00F74CA4">
            <w:pPr>
              <w:ind w:left="851" w:hanging="284"/>
              <w:jc w:val="both"/>
              <w:rPr>
                <w:lang w:val="en-US"/>
              </w:rPr>
            </w:pPr>
            <w:r w:rsidRPr="000500C5">
              <w:rPr>
                <w:lang w:val="en-US"/>
              </w:rPr>
              <w:t> Text book (eg Pryor &amp; Prasad (2002) Physiotherapy for Respiratory and Cardiac Problems)</w:t>
            </w:r>
          </w:p>
          <w:p w14:paraId="5A83E6F4" w14:textId="77777777" w:rsidR="001C3B37" w:rsidRPr="000500C5" w:rsidRDefault="001C3B37" w:rsidP="00F74CA4">
            <w:pPr>
              <w:ind w:left="567"/>
              <w:jc w:val="both"/>
              <w:rPr>
                <w:lang w:val="en-US"/>
              </w:rPr>
            </w:pPr>
            <w:r w:rsidRPr="000500C5">
              <w:rPr>
                <w:lang w:val="en-US"/>
              </w:rPr>
              <w:t> Professional association (eg Australian Physiotherapy Association)</w:t>
            </w:r>
          </w:p>
          <w:p w14:paraId="114010AF" w14:textId="77777777" w:rsidR="001C3B37" w:rsidRPr="000500C5" w:rsidRDefault="001C3B37" w:rsidP="00F74CA4">
            <w:pPr>
              <w:ind w:left="567"/>
              <w:jc w:val="both"/>
              <w:rPr>
                <w:lang w:val="en-US"/>
              </w:rPr>
            </w:pPr>
            <w:r w:rsidRPr="000500C5">
              <w:rPr>
                <w:lang w:val="en-US"/>
              </w:rPr>
              <w:t> Peer reviewed journals (eg Chest)</w:t>
            </w:r>
          </w:p>
          <w:p w14:paraId="091E0F23" w14:textId="20332D42" w:rsidR="001C3B37" w:rsidRDefault="001C3B37" w:rsidP="001C3B37">
            <w:pPr>
              <w:ind w:left="567"/>
              <w:jc w:val="both"/>
              <w:rPr>
                <w:b/>
                <w:bCs/>
                <w:lang w:val="en-US"/>
              </w:rPr>
            </w:pPr>
            <w:r w:rsidRPr="000500C5">
              <w:rPr>
                <w:lang w:val="en-US"/>
              </w:rPr>
              <w:t> Don’t Know</w:t>
            </w:r>
          </w:p>
        </w:tc>
      </w:tr>
      <w:tr w:rsidR="001C3B37" w14:paraId="4A42E278" w14:textId="77777777" w:rsidTr="00F74CA4">
        <w:tc>
          <w:tcPr>
            <w:tcW w:w="5000" w:type="pct"/>
          </w:tcPr>
          <w:p w14:paraId="2457644E" w14:textId="77777777" w:rsidR="001C3B37" w:rsidRPr="000500C5" w:rsidRDefault="001C3B37" w:rsidP="00F74CA4">
            <w:pPr>
              <w:jc w:val="both"/>
              <w:rPr>
                <w:lang w:val="en-US"/>
              </w:rPr>
            </w:pPr>
            <w:r w:rsidRPr="000500C5">
              <w:rPr>
                <w:lang w:val="en-US"/>
              </w:rPr>
              <w:lastRenderedPageBreak/>
              <w:t>3. What type of research design would be the most appropriate to answer the question of whether exercise or</w:t>
            </w:r>
            <w:r>
              <w:rPr>
                <w:lang w:val="en-US"/>
              </w:rPr>
              <w:t xml:space="preserve"> </w:t>
            </w:r>
            <w:r w:rsidRPr="000500C5">
              <w:rPr>
                <w:lang w:val="en-US"/>
              </w:rPr>
              <w:t>breathing exercises provide a better health outcome? (please tick only one box) 1 mark</w:t>
            </w:r>
          </w:p>
          <w:p w14:paraId="47AFBDA8" w14:textId="77777777" w:rsidR="001C3B37" w:rsidRPr="000500C5" w:rsidRDefault="001C3B37" w:rsidP="00F74CA4">
            <w:pPr>
              <w:ind w:left="567"/>
              <w:jc w:val="both"/>
              <w:rPr>
                <w:lang w:val="en-US"/>
              </w:rPr>
            </w:pPr>
            <w:r w:rsidRPr="000500C5">
              <w:rPr>
                <w:lang w:val="en-US"/>
              </w:rPr>
              <w:t> Case study</w:t>
            </w:r>
          </w:p>
          <w:p w14:paraId="3C0BAE26" w14:textId="77777777" w:rsidR="001C3B37" w:rsidRPr="000500C5" w:rsidRDefault="001C3B37" w:rsidP="00F74CA4">
            <w:pPr>
              <w:ind w:left="567"/>
              <w:jc w:val="both"/>
              <w:rPr>
                <w:lang w:val="en-US"/>
              </w:rPr>
            </w:pPr>
            <w:r w:rsidRPr="000500C5">
              <w:rPr>
                <w:lang w:val="en-US"/>
              </w:rPr>
              <w:t> Randomised controlled trial</w:t>
            </w:r>
          </w:p>
          <w:p w14:paraId="2724B2A9" w14:textId="77777777" w:rsidR="001C3B37" w:rsidRPr="000500C5" w:rsidRDefault="001C3B37" w:rsidP="00F74CA4">
            <w:pPr>
              <w:ind w:left="567"/>
              <w:jc w:val="both"/>
              <w:rPr>
                <w:lang w:val="en-US"/>
              </w:rPr>
            </w:pPr>
            <w:r w:rsidRPr="000500C5">
              <w:rPr>
                <w:lang w:val="en-US"/>
              </w:rPr>
              <w:t> Cross sectional study</w:t>
            </w:r>
          </w:p>
          <w:p w14:paraId="45E6C27A" w14:textId="77777777" w:rsidR="001C3B37" w:rsidRPr="000500C5" w:rsidRDefault="001C3B37" w:rsidP="00F74CA4">
            <w:pPr>
              <w:ind w:left="567"/>
              <w:jc w:val="both"/>
              <w:rPr>
                <w:lang w:val="en-US"/>
              </w:rPr>
            </w:pPr>
            <w:r w:rsidRPr="000500C5">
              <w:rPr>
                <w:lang w:val="en-US"/>
              </w:rPr>
              <w:t> Cohort study</w:t>
            </w:r>
          </w:p>
          <w:p w14:paraId="40BFAE4B" w14:textId="77777777" w:rsidR="001C3B37" w:rsidRPr="000500C5" w:rsidRDefault="001C3B37" w:rsidP="00F74CA4">
            <w:pPr>
              <w:ind w:left="567"/>
              <w:jc w:val="both"/>
              <w:rPr>
                <w:lang w:val="en-US"/>
              </w:rPr>
            </w:pPr>
            <w:r w:rsidRPr="000500C5">
              <w:rPr>
                <w:lang w:val="en-US"/>
              </w:rPr>
              <w:t> Non-randomised controlled trial</w:t>
            </w:r>
          </w:p>
          <w:p w14:paraId="148E4346" w14:textId="77777777" w:rsidR="001C3B37" w:rsidRPr="000500C5" w:rsidRDefault="001C3B37" w:rsidP="00F74CA4">
            <w:pPr>
              <w:ind w:left="567"/>
              <w:jc w:val="both"/>
              <w:rPr>
                <w:lang w:val="en-US"/>
              </w:rPr>
            </w:pPr>
            <w:r w:rsidRPr="000500C5">
              <w:rPr>
                <w:lang w:val="en-US"/>
              </w:rPr>
              <w:t> Survey</w:t>
            </w:r>
          </w:p>
          <w:p w14:paraId="0BDA2179" w14:textId="665C074E" w:rsidR="001C3B37" w:rsidRDefault="001C3B37" w:rsidP="001C3B37">
            <w:pPr>
              <w:ind w:left="567"/>
              <w:jc w:val="both"/>
              <w:rPr>
                <w:b/>
                <w:bCs/>
                <w:lang w:val="en-US"/>
              </w:rPr>
            </w:pPr>
            <w:r w:rsidRPr="000500C5">
              <w:rPr>
                <w:lang w:val="en-US"/>
              </w:rPr>
              <w:t> Don’t know</w:t>
            </w:r>
          </w:p>
        </w:tc>
      </w:tr>
      <w:tr w:rsidR="001C3B37" w14:paraId="1B60E44A" w14:textId="77777777" w:rsidTr="00F74CA4">
        <w:tc>
          <w:tcPr>
            <w:tcW w:w="5000" w:type="pct"/>
          </w:tcPr>
          <w:p w14:paraId="02F6E253" w14:textId="77777777" w:rsidR="001C3B37" w:rsidRPr="000500C5" w:rsidRDefault="001C3B37" w:rsidP="00F74CA4">
            <w:pPr>
              <w:jc w:val="both"/>
              <w:rPr>
                <w:lang w:val="en-US"/>
              </w:rPr>
            </w:pPr>
            <w:r w:rsidRPr="000500C5">
              <w:rPr>
                <w:lang w:val="en-US"/>
              </w:rPr>
              <w:t>4. If you completed your literature search on Medline using MeSH (medical subject headings) terms, your</w:t>
            </w:r>
            <w:r>
              <w:rPr>
                <w:lang w:val="en-US"/>
              </w:rPr>
              <w:t xml:space="preserve"> </w:t>
            </w:r>
            <w:r w:rsidRPr="000500C5">
              <w:rPr>
                <w:lang w:val="en-US"/>
              </w:rPr>
              <w:t>search would yield fewer articles than if you conducted a basic search using general terms. ½ mark</w:t>
            </w:r>
          </w:p>
          <w:p w14:paraId="652A1B29" w14:textId="73911C5E" w:rsidR="001C3B37" w:rsidRDefault="001C3B37" w:rsidP="001C3B37">
            <w:pPr>
              <w:jc w:val="both"/>
              <w:rPr>
                <w:b/>
                <w:bCs/>
                <w:lang w:val="en-US"/>
              </w:rPr>
            </w:pPr>
            <w:r w:rsidRPr="000500C5">
              <w:rPr>
                <w:lang w:val="en-US"/>
              </w:rPr>
              <w:t>TRUE/FALSE/DON’T KNOW</w:t>
            </w:r>
          </w:p>
        </w:tc>
      </w:tr>
      <w:tr w:rsidR="001C3B37" w14:paraId="6DC5E2FD" w14:textId="77777777" w:rsidTr="00F74CA4">
        <w:tc>
          <w:tcPr>
            <w:tcW w:w="5000" w:type="pct"/>
          </w:tcPr>
          <w:p w14:paraId="6F22B00A" w14:textId="77777777" w:rsidR="001C3B37" w:rsidRPr="000500C5" w:rsidRDefault="001C3B37" w:rsidP="00F74CA4">
            <w:pPr>
              <w:jc w:val="both"/>
              <w:rPr>
                <w:lang w:val="en-US"/>
              </w:rPr>
            </w:pPr>
            <w:r w:rsidRPr="000500C5">
              <w:rPr>
                <w:lang w:val="en-US"/>
              </w:rPr>
              <w:t>5. If you used the Boolean operator ‘OR’ in your search, it would reduce the number of citations that your</w:t>
            </w:r>
            <w:r>
              <w:rPr>
                <w:lang w:val="en-US"/>
              </w:rPr>
              <w:t xml:space="preserve"> </w:t>
            </w:r>
            <w:r w:rsidRPr="000500C5">
              <w:rPr>
                <w:lang w:val="en-US"/>
              </w:rPr>
              <w:t>search would produce. ½ mark</w:t>
            </w:r>
          </w:p>
          <w:p w14:paraId="427A6D74" w14:textId="20FA249B" w:rsidR="001C3B37" w:rsidRDefault="001C3B37" w:rsidP="001C3B37">
            <w:pPr>
              <w:jc w:val="both"/>
              <w:rPr>
                <w:b/>
                <w:bCs/>
                <w:lang w:val="en-US"/>
              </w:rPr>
            </w:pPr>
            <w:r w:rsidRPr="000500C5">
              <w:rPr>
                <w:lang w:val="en-US"/>
              </w:rPr>
              <w:t>TRUE/FALSE/DON’T KNOW</w:t>
            </w:r>
          </w:p>
        </w:tc>
      </w:tr>
      <w:tr w:rsidR="001C3B37" w14:paraId="1A5D1AA1" w14:textId="77777777" w:rsidTr="00F74CA4">
        <w:tc>
          <w:tcPr>
            <w:tcW w:w="5000" w:type="pct"/>
          </w:tcPr>
          <w:p w14:paraId="5BA1FAAC" w14:textId="77777777" w:rsidR="001C3B37" w:rsidRPr="000500C5" w:rsidRDefault="001C3B37" w:rsidP="00F74CA4">
            <w:pPr>
              <w:jc w:val="both"/>
              <w:rPr>
                <w:lang w:val="en-US"/>
              </w:rPr>
            </w:pPr>
            <w:r w:rsidRPr="000500C5">
              <w:rPr>
                <w:lang w:val="en-US"/>
              </w:rPr>
              <w:t>6. You locate an experimental study comparing breathing exercises and an exercise program for cystic fibrosis.</w:t>
            </w:r>
            <w:r>
              <w:rPr>
                <w:lang w:val="en-US"/>
              </w:rPr>
              <w:t xml:space="preserve"> </w:t>
            </w:r>
            <w:r w:rsidRPr="000500C5">
              <w:rPr>
                <w:lang w:val="en-US"/>
              </w:rPr>
              <w:t>How will you determine if the research is methodologically rigorous? (please tick only one box) 1 mark</w:t>
            </w:r>
          </w:p>
          <w:p w14:paraId="701A6E93" w14:textId="77777777" w:rsidR="001C3B37" w:rsidRPr="000500C5" w:rsidRDefault="001C3B37" w:rsidP="00F74CA4">
            <w:pPr>
              <w:ind w:left="567"/>
              <w:jc w:val="both"/>
              <w:rPr>
                <w:lang w:val="en-US"/>
              </w:rPr>
            </w:pPr>
            <w:r w:rsidRPr="000500C5">
              <w:rPr>
                <w:lang w:val="en-US"/>
              </w:rPr>
              <w:t> if the study is in a peer reviewed journal if guaranteed that the research is methodologically sound</w:t>
            </w:r>
          </w:p>
          <w:p w14:paraId="4110F24A" w14:textId="77777777" w:rsidR="001C3B37" w:rsidRPr="000500C5" w:rsidRDefault="001C3B37" w:rsidP="00F74CA4">
            <w:pPr>
              <w:ind w:left="567"/>
              <w:jc w:val="both"/>
              <w:rPr>
                <w:lang w:val="en-US"/>
              </w:rPr>
            </w:pPr>
            <w:r w:rsidRPr="000500C5">
              <w:rPr>
                <w:lang w:val="en-US"/>
              </w:rPr>
              <w:t> use a critical appraisal tool to appraise the risk of bias</w:t>
            </w:r>
          </w:p>
          <w:p w14:paraId="422BE882" w14:textId="77777777" w:rsidR="001C3B37" w:rsidRPr="000500C5" w:rsidRDefault="001C3B37" w:rsidP="00F74CA4">
            <w:pPr>
              <w:ind w:left="567"/>
              <w:jc w:val="both"/>
              <w:rPr>
                <w:lang w:val="en-US"/>
              </w:rPr>
            </w:pPr>
            <w:r w:rsidRPr="000500C5">
              <w:rPr>
                <w:lang w:val="en-US"/>
              </w:rPr>
              <w:t> discuss the research with a colleague / expert in the field to validate the findings</w:t>
            </w:r>
          </w:p>
          <w:p w14:paraId="2983A516" w14:textId="77777777" w:rsidR="001C3B37" w:rsidRPr="000500C5" w:rsidRDefault="001C3B37" w:rsidP="00F74CA4">
            <w:pPr>
              <w:ind w:left="567"/>
              <w:jc w:val="both"/>
              <w:rPr>
                <w:lang w:val="en-US"/>
              </w:rPr>
            </w:pPr>
            <w:r w:rsidRPr="000500C5">
              <w:rPr>
                <w:lang w:val="en-US"/>
              </w:rPr>
              <w:t> all of the above</w:t>
            </w:r>
          </w:p>
          <w:p w14:paraId="353DAE86" w14:textId="375B1BDC" w:rsidR="001C3B37" w:rsidRDefault="001C3B37" w:rsidP="001C3B37">
            <w:pPr>
              <w:ind w:left="567"/>
              <w:jc w:val="both"/>
              <w:rPr>
                <w:b/>
                <w:bCs/>
                <w:lang w:val="en-US"/>
              </w:rPr>
            </w:pPr>
            <w:r w:rsidRPr="000500C5">
              <w:rPr>
                <w:lang w:val="en-US"/>
              </w:rPr>
              <w:t> don’t know</w:t>
            </w:r>
          </w:p>
        </w:tc>
      </w:tr>
      <w:tr w:rsidR="001C3B37" w14:paraId="40CC7F6F" w14:textId="77777777" w:rsidTr="00F74CA4">
        <w:tc>
          <w:tcPr>
            <w:tcW w:w="5000" w:type="pct"/>
          </w:tcPr>
          <w:p w14:paraId="48D8D0BB" w14:textId="3D48A0B0" w:rsidR="001C3B37" w:rsidRDefault="001C3B37" w:rsidP="001C3B37">
            <w:pPr>
              <w:jc w:val="both"/>
              <w:rPr>
                <w:b/>
                <w:bCs/>
                <w:lang w:val="en-US"/>
              </w:rPr>
            </w:pPr>
            <w:r w:rsidRPr="000500C5">
              <w:rPr>
                <w:lang w:val="en-US"/>
              </w:rPr>
              <w:t xml:space="preserve">7. Your literature search produces two randomised controlled trials. List four characteristics of </w:t>
            </w:r>
            <w:r>
              <w:rPr>
                <w:lang w:val="en-US"/>
              </w:rPr>
              <w:t xml:space="preserve">randomized </w:t>
            </w:r>
            <w:r w:rsidRPr="000500C5">
              <w:rPr>
                <w:lang w:val="en-US"/>
              </w:rPr>
              <w:t>controlled trials that would increase your confidence that the research methodology was scientifically sound?</w:t>
            </w:r>
            <w:r>
              <w:rPr>
                <w:lang w:val="en-US"/>
              </w:rPr>
              <w:t xml:space="preserve"> </w:t>
            </w:r>
            <w:r w:rsidRPr="000500C5">
              <w:rPr>
                <w:lang w:val="en-US"/>
              </w:rPr>
              <w:t>(text response) 2 marks</w:t>
            </w:r>
          </w:p>
        </w:tc>
      </w:tr>
      <w:tr w:rsidR="001C3B37" w14:paraId="60457558" w14:textId="77777777" w:rsidTr="00F74CA4">
        <w:tc>
          <w:tcPr>
            <w:tcW w:w="5000" w:type="pct"/>
          </w:tcPr>
          <w:p w14:paraId="0041A10A" w14:textId="77777777" w:rsidR="001C3B37" w:rsidRDefault="001C3B37" w:rsidP="00F74CA4">
            <w:pPr>
              <w:jc w:val="both"/>
              <w:rPr>
                <w:lang w:val="en-US"/>
              </w:rPr>
            </w:pPr>
            <w:r w:rsidRPr="000500C5">
              <w:rPr>
                <w:lang w:val="en-US"/>
              </w:rPr>
              <w:t>8. The findings of the two randomised controlled trials are shown below. Both studies show a significant</w:t>
            </w:r>
            <w:r>
              <w:rPr>
                <w:lang w:val="en-US"/>
              </w:rPr>
              <w:t xml:space="preserve"> </w:t>
            </w:r>
            <w:r w:rsidRPr="000500C5">
              <w:rPr>
                <w:lang w:val="en-US"/>
              </w:rPr>
              <w:t>beneficial effect for the treatment versus control group.</w:t>
            </w:r>
          </w:p>
          <w:p w14:paraId="70CBBCB2" w14:textId="77777777" w:rsidR="001C3B37" w:rsidRPr="000500C5" w:rsidRDefault="001C3B37" w:rsidP="00F74CA4">
            <w:pPr>
              <w:jc w:val="both"/>
              <w:rPr>
                <w:lang w:val="en-US"/>
              </w:rPr>
            </w:pPr>
          </w:p>
          <w:p w14:paraId="5312DE1E" w14:textId="77777777" w:rsidR="001C3B37" w:rsidRDefault="001C3B37" w:rsidP="00F74CA4">
            <w:pPr>
              <w:jc w:val="both"/>
              <w:rPr>
                <w:lang w:val="en-US"/>
              </w:rPr>
            </w:pPr>
            <w:r w:rsidRPr="000500C5">
              <w:rPr>
                <w:u w:val="single"/>
                <w:lang w:val="en-US"/>
              </w:rPr>
              <w:t>Study 1</w:t>
            </w:r>
            <w:r w:rsidRPr="000500C5">
              <w:rPr>
                <w:lang w:val="en-US"/>
              </w:rPr>
              <w:t xml:space="preserve"> compared breathing exercises and an exercise program in 24 subjects. Sputum volume averaged 1.5g ±</w:t>
            </w:r>
            <w:r>
              <w:rPr>
                <w:lang w:val="en-US"/>
              </w:rPr>
              <w:t xml:space="preserve"> </w:t>
            </w:r>
            <w:r w:rsidRPr="000500C5">
              <w:rPr>
                <w:lang w:val="en-US"/>
              </w:rPr>
              <w:t>2.0 with the exercise program. There was a significant difference between sputum weights (p=0.001, 95%</w:t>
            </w:r>
            <w:r>
              <w:rPr>
                <w:lang w:val="en-US"/>
              </w:rPr>
              <w:t xml:space="preserve"> </w:t>
            </w:r>
            <w:r w:rsidRPr="000500C5">
              <w:rPr>
                <w:lang w:val="en-US"/>
              </w:rPr>
              <w:t>confidence interval 0.5-1.2, effect size 1.2)</w:t>
            </w:r>
          </w:p>
          <w:p w14:paraId="15E00AE1" w14:textId="77777777" w:rsidR="001C3B37" w:rsidRPr="000500C5" w:rsidRDefault="001C3B37" w:rsidP="00F74CA4">
            <w:pPr>
              <w:jc w:val="both"/>
              <w:rPr>
                <w:lang w:val="en-US"/>
              </w:rPr>
            </w:pPr>
          </w:p>
          <w:p w14:paraId="4F0E1561" w14:textId="77777777" w:rsidR="001C3B37" w:rsidRDefault="001C3B37" w:rsidP="00F74CA4">
            <w:pPr>
              <w:jc w:val="both"/>
              <w:rPr>
                <w:lang w:val="en-US"/>
              </w:rPr>
            </w:pPr>
            <w:r w:rsidRPr="000500C5">
              <w:rPr>
                <w:u w:val="single"/>
                <w:lang w:val="en-US"/>
              </w:rPr>
              <w:t>Study 2</w:t>
            </w:r>
            <w:r w:rsidRPr="000500C5">
              <w:rPr>
                <w:lang w:val="en-US"/>
              </w:rPr>
              <w:t xml:space="preserve"> compared breathing exercises and an exercise program in 12 subjects. Sputum volume averaged 2.2g ±</w:t>
            </w:r>
            <w:r>
              <w:rPr>
                <w:lang w:val="en-US"/>
              </w:rPr>
              <w:t xml:space="preserve"> </w:t>
            </w:r>
            <w:r w:rsidRPr="000500C5">
              <w:rPr>
                <w:lang w:val="en-US"/>
              </w:rPr>
              <w:t>0.5 with the exercise program. There was a significant difference between sputum weights (p=0.04, 95%</w:t>
            </w:r>
            <w:r>
              <w:rPr>
                <w:lang w:val="en-US"/>
              </w:rPr>
              <w:t xml:space="preserve"> </w:t>
            </w:r>
            <w:r w:rsidRPr="000500C5">
              <w:rPr>
                <w:lang w:val="en-US"/>
              </w:rPr>
              <w:t>confidence interval 0.25-1.5, effect size 2)</w:t>
            </w:r>
          </w:p>
          <w:p w14:paraId="6A571A8E" w14:textId="77777777" w:rsidR="001C3B37" w:rsidRPr="000500C5" w:rsidRDefault="001C3B37" w:rsidP="00F74CA4">
            <w:pPr>
              <w:jc w:val="both"/>
              <w:rPr>
                <w:lang w:val="en-US"/>
              </w:rPr>
            </w:pPr>
          </w:p>
          <w:p w14:paraId="2AA29E24" w14:textId="77777777" w:rsidR="001C3B37" w:rsidRPr="000500C5" w:rsidRDefault="001C3B37" w:rsidP="00F74CA4">
            <w:pPr>
              <w:jc w:val="both"/>
              <w:rPr>
                <w:lang w:val="en-US"/>
              </w:rPr>
            </w:pPr>
            <w:r w:rsidRPr="000500C5">
              <w:rPr>
                <w:lang w:val="en-US"/>
              </w:rPr>
              <w:t>a) Which study shows the more beneficial effect? (please circle the answer) 1 mark</w:t>
            </w:r>
          </w:p>
          <w:p w14:paraId="3B999BC7" w14:textId="77777777" w:rsidR="001C3B37" w:rsidRDefault="001C3B37" w:rsidP="00F74CA4">
            <w:pPr>
              <w:jc w:val="both"/>
              <w:rPr>
                <w:lang w:val="en-US"/>
              </w:rPr>
            </w:pPr>
            <w:r w:rsidRPr="000500C5">
              <w:rPr>
                <w:lang w:val="en-US"/>
              </w:rPr>
              <w:t>STUDY 1 / STUDY 2 / DON’T KNOW</w:t>
            </w:r>
          </w:p>
          <w:p w14:paraId="0EF9ECD3" w14:textId="77777777" w:rsidR="001C3B37" w:rsidRPr="000500C5" w:rsidRDefault="001C3B37" w:rsidP="00F74CA4">
            <w:pPr>
              <w:jc w:val="both"/>
              <w:rPr>
                <w:lang w:val="en-US"/>
              </w:rPr>
            </w:pPr>
          </w:p>
          <w:p w14:paraId="24FF11BA" w14:textId="77777777" w:rsidR="001C3B37" w:rsidRPr="000500C5" w:rsidRDefault="001C3B37" w:rsidP="00F74CA4">
            <w:pPr>
              <w:jc w:val="both"/>
              <w:rPr>
                <w:lang w:val="en-US"/>
              </w:rPr>
            </w:pPr>
            <w:r w:rsidRPr="000500C5">
              <w:rPr>
                <w:lang w:val="en-US"/>
              </w:rPr>
              <w:t>b) How did you decide which study produced the more beneficial effect? (please tick only one box) 1 mark</w:t>
            </w:r>
          </w:p>
          <w:p w14:paraId="6857D373" w14:textId="77777777" w:rsidR="001C3B37" w:rsidRPr="000500C5" w:rsidRDefault="001C3B37" w:rsidP="00F74CA4">
            <w:pPr>
              <w:ind w:left="567"/>
              <w:jc w:val="both"/>
              <w:rPr>
                <w:lang w:val="en-US"/>
              </w:rPr>
            </w:pPr>
            <w:r w:rsidRPr="000500C5">
              <w:rPr>
                <w:lang w:val="en-US"/>
              </w:rPr>
              <w:t> p value</w:t>
            </w:r>
          </w:p>
          <w:p w14:paraId="0C57DC8A" w14:textId="77777777" w:rsidR="001C3B37" w:rsidRPr="000500C5" w:rsidRDefault="001C3B37" w:rsidP="00F74CA4">
            <w:pPr>
              <w:ind w:left="567"/>
              <w:jc w:val="both"/>
              <w:rPr>
                <w:lang w:val="en-US"/>
              </w:rPr>
            </w:pPr>
            <w:r w:rsidRPr="000500C5">
              <w:rPr>
                <w:lang w:val="en-US"/>
              </w:rPr>
              <w:t> effect size</w:t>
            </w:r>
          </w:p>
          <w:p w14:paraId="21B453FB" w14:textId="77777777" w:rsidR="001C3B37" w:rsidRPr="000500C5" w:rsidRDefault="001C3B37" w:rsidP="00F74CA4">
            <w:pPr>
              <w:ind w:left="567"/>
              <w:jc w:val="both"/>
              <w:rPr>
                <w:lang w:val="en-US"/>
              </w:rPr>
            </w:pPr>
            <w:r w:rsidRPr="000500C5">
              <w:rPr>
                <w:lang w:val="en-US"/>
              </w:rPr>
              <w:t> mean sputum volume</w:t>
            </w:r>
          </w:p>
          <w:p w14:paraId="1E06805A" w14:textId="77777777" w:rsidR="001C3B37" w:rsidRPr="000500C5" w:rsidRDefault="001C3B37" w:rsidP="00F74CA4">
            <w:pPr>
              <w:ind w:left="567"/>
              <w:jc w:val="both"/>
              <w:rPr>
                <w:lang w:val="en-US"/>
              </w:rPr>
            </w:pPr>
            <w:r w:rsidRPr="000500C5">
              <w:rPr>
                <w:lang w:val="en-US"/>
              </w:rPr>
              <w:t> confidence intervals</w:t>
            </w:r>
          </w:p>
          <w:p w14:paraId="7A76D110" w14:textId="77777777" w:rsidR="001C3B37" w:rsidRPr="000500C5" w:rsidRDefault="001C3B37" w:rsidP="00F74CA4">
            <w:pPr>
              <w:ind w:left="567"/>
              <w:jc w:val="both"/>
              <w:rPr>
                <w:lang w:val="en-US"/>
              </w:rPr>
            </w:pPr>
            <w:r w:rsidRPr="000500C5">
              <w:rPr>
                <w:lang w:val="en-US"/>
              </w:rPr>
              <w:t> I didn’t know the answer</w:t>
            </w:r>
          </w:p>
          <w:p w14:paraId="04A8F180" w14:textId="26494AA5" w:rsidR="001C3B37" w:rsidRDefault="001C3B37" w:rsidP="001C3B37">
            <w:pPr>
              <w:ind w:left="567"/>
              <w:jc w:val="both"/>
              <w:rPr>
                <w:b/>
                <w:bCs/>
                <w:lang w:val="en-US"/>
              </w:rPr>
            </w:pPr>
            <w:r w:rsidRPr="000500C5">
              <w:rPr>
                <w:lang w:val="en-US"/>
              </w:rPr>
              <w:t> Other (please specify)</w:t>
            </w:r>
          </w:p>
        </w:tc>
      </w:tr>
      <w:tr w:rsidR="001C3B37" w14:paraId="07BE83B6" w14:textId="77777777" w:rsidTr="00F74CA4">
        <w:tc>
          <w:tcPr>
            <w:tcW w:w="5000" w:type="pct"/>
          </w:tcPr>
          <w:p w14:paraId="63B3937F" w14:textId="77777777" w:rsidR="001C3B37" w:rsidRPr="000500C5" w:rsidRDefault="001C3B37" w:rsidP="00F74CA4">
            <w:pPr>
              <w:jc w:val="both"/>
              <w:rPr>
                <w:lang w:val="en-US"/>
              </w:rPr>
            </w:pPr>
            <w:r w:rsidRPr="000500C5">
              <w:rPr>
                <w:lang w:val="en-US"/>
              </w:rPr>
              <w:t>9. Rank the following study designs from 1 to 4 according to a hierarchy of evidence (</w:t>
            </w:r>
            <w:r w:rsidRPr="00E47A8F">
              <w:rPr>
                <w:i/>
                <w:iCs/>
                <w:lang w:val="en-US"/>
              </w:rPr>
              <w:t>with 1 being the design that you have the most confidence in for answering your question and 4 the lowest confidence in answering your question</w:t>
            </w:r>
            <w:r w:rsidRPr="000500C5">
              <w:rPr>
                <w:lang w:val="en-US"/>
              </w:rPr>
              <w:t>) 1 mark</w:t>
            </w:r>
          </w:p>
          <w:p w14:paraId="7B2E69DE" w14:textId="77777777" w:rsidR="001C3B37" w:rsidRPr="000500C5" w:rsidRDefault="001C3B37" w:rsidP="00F74CA4">
            <w:pPr>
              <w:ind w:left="567"/>
              <w:jc w:val="both"/>
              <w:rPr>
                <w:lang w:val="en-US"/>
              </w:rPr>
            </w:pPr>
            <w:r w:rsidRPr="000500C5">
              <w:rPr>
                <w:lang w:val="en-US"/>
              </w:rPr>
              <w:lastRenderedPageBreak/>
              <w:t>( ) Case control / cohort study</w:t>
            </w:r>
          </w:p>
          <w:p w14:paraId="3EA057B8" w14:textId="77777777" w:rsidR="001C3B37" w:rsidRPr="000500C5" w:rsidRDefault="001C3B37" w:rsidP="00F74CA4">
            <w:pPr>
              <w:ind w:left="567"/>
              <w:jc w:val="both"/>
              <w:rPr>
                <w:lang w:val="en-US"/>
              </w:rPr>
            </w:pPr>
            <w:r w:rsidRPr="000500C5">
              <w:rPr>
                <w:lang w:val="en-US"/>
              </w:rPr>
              <w:t>( ) Randomised controlled trial</w:t>
            </w:r>
          </w:p>
          <w:p w14:paraId="2852013E" w14:textId="77777777" w:rsidR="001C3B37" w:rsidRPr="000500C5" w:rsidRDefault="001C3B37" w:rsidP="00F74CA4">
            <w:pPr>
              <w:ind w:left="567"/>
              <w:jc w:val="both"/>
              <w:rPr>
                <w:lang w:val="en-US"/>
              </w:rPr>
            </w:pPr>
            <w:r w:rsidRPr="000500C5">
              <w:rPr>
                <w:lang w:val="en-US"/>
              </w:rPr>
              <w:t>( ) Systematic review (meta-analysis)</w:t>
            </w:r>
          </w:p>
          <w:p w14:paraId="6D06615E" w14:textId="77777777" w:rsidR="001C3B37" w:rsidRPr="000500C5" w:rsidRDefault="001C3B37" w:rsidP="00F74CA4">
            <w:pPr>
              <w:ind w:left="567"/>
              <w:jc w:val="both"/>
              <w:rPr>
                <w:lang w:val="en-US"/>
              </w:rPr>
            </w:pPr>
            <w:r w:rsidRPr="000500C5">
              <w:rPr>
                <w:lang w:val="en-US"/>
              </w:rPr>
              <w:t>( ) Review paper based upon expert consensus</w:t>
            </w:r>
          </w:p>
          <w:p w14:paraId="236228A8" w14:textId="64C15316" w:rsidR="001C3B37" w:rsidRDefault="001C3B37" w:rsidP="001C3B37">
            <w:pPr>
              <w:ind w:left="567"/>
              <w:jc w:val="both"/>
              <w:rPr>
                <w:b/>
                <w:bCs/>
                <w:lang w:val="en-US"/>
              </w:rPr>
            </w:pPr>
            <w:r w:rsidRPr="000500C5">
              <w:rPr>
                <w:lang w:val="en-US"/>
              </w:rPr>
              <w:t>( ) Don’t know</w:t>
            </w:r>
          </w:p>
        </w:tc>
      </w:tr>
      <w:tr w:rsidR="001C3B37" w14:paraId="762551C6" w14:textId="77777777" w:rsidTr="00F74CA4">
        <w:tc>
          <w:tcPr>
            <w:tcW w:w="5000" w:type="pct"/>
          </w:tcPr>
          <w:p w14:paraId="26E68FBF" w14:textId="679D6734" w:rsidR="001C3B37" w:rsidRDefault="001C3B37" w:rsidP="001C3B37">
            <w:pPr>
              <w:jc w:val="both"/>
              <w:rPr>
                <w:b/>
                <w:bCs/>
                <w:lang w:val="en-US"/>
              </w:rPr>
            </w:pPr>
            <w:r w:rsidRPr="00E47A8F">
              <w:rPr>
                <w:b/>
                <w:bCs/>
                <w:lang w:val="en-US"/>
              </w:rPr>
              <w:lastRenderedPageBreak/>
              <w:t>TOTAL / 12 marks</w:t>
            </w:r>
          </w:p>
        </w:tc>
      </w:tr>
    </w:tbl>
    <w:p w14:paraId="0C4B5516" w14:textId="77777777" w:rsidR="001C3B37" w:rsidRPr="00C108E8" w:rsidRDefault="001C3B37" w:rsidP="001C3B37">
      <w:pPr>
        <w:pStyle w:val="Bibliographie"/>
        <w:spacing w:line="240" w:lineRule="auto"/>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Pr="00C108E8">
        <w:t>1.</w:t>
      </w:r>
      <w:r w:rsidRPr="00C108E8">
        <w:tab/>
      </w:r>
      <w:bookmarkStart w:id="1" w:name="_Hlk130567311"/>
      <w:r w:rsidRPr="00C108E8">
        <w:t xml:space="preserve">Lewis, L. K., Williams, M. T. &amp; Olds, T. S. Development and psychometric testing of an instrument to evaluate cognitive skills of evidence based practice in student health professionals. </w:t>
      </w:r>
      <w:r w:rsidRPr="00C108E8">
        <w:rPr>
          <w:i/>
          <w:iCs/>
        </w:rPr>
        <w:t>BMC Medical Education</w:t>
      </w:r>
      <w:r w:rsidRPr="00C108E8">
        <w:t xml:space="preserve"> </w:t>
      </w:r>
      <w:r w:rsidRPr="00C108E8">
        <w:rPr>
          <w:b/>
          <w:bCs/>
        </w:rPr>
        <w:t>11</w:t>
      </w:r>
      <w:r w:rsidRPr="00C108E8">
        <w:t>, 77 (2011).</w:t>
      </w:r>
      <w:bookmarkEnd w:id="1"/>
    </w:p>
    <w:p w14:paraId="12B08576" w14:textId="766B3DE8" w:rsidR="001C3B37" w:rsidRDefault="001C3B37" w:rsidP="001C3B37">
      <w:pPr>
        <w:rPr>
          <w:b/>
          <w:bCs/>
          <w:lang w:val="en-US"/>
        </w:rPr>
      </w:pPr>
      <w:r>
        <w:rPr>
          <w:b/>
          <w:bCs/>
          <w:lang w:val="en-US"/>
        </w:rPr>
        <w:fldChar w:fldCharType="end"/>
      </w:r>
    </w:p>
    <w:p w14:paraId="72BD4DBE" w14:textId="77777777" w:rsidR="00EC744D" w:rsidRDefault="00EC744D" w:rsidP="001C3B37">
      <w:pPr>
        <w:rPr>
          <w:lang w:val="en-US"/>
        </w:rPr>
        <w:sectPr w:rsidR="00EC744D">
          <w:pgSz w:w="11909" w:h="16834"/>
          <w:pgMar w:top="1440" w:right="1440" w:bottom="1440" w:left="1440" w:header="720" w:footer="720" w:gutter="0"/>
          <w:pgNumType w:start="1"/>
          <w:cols w:space="720"/>
        </w:sectPr>
      </w:pPr>
    </w:p>
    <w:p w14:paraId="22329C9F" w14:textId="420A3EB7" w:rsidR="00EC744D" w:rsidRPr="00EC744D" w:rsidRDefault="00EC744D" w:rsidP="00EC744D">
      <w:pPr>
        <w:pStyle w:val="Titre2"/>
      </w:pPr>
      <w:bookmarkStart w:id="2" w:name="_Toc130567880"/>
      <w:r>
        <w:lastRenderedPageBreak/>
        <w:t>Supplementary material</w:t>
      </w:r>
      <w:r w:rsidRPr="00EC744D">
        <w:t xml:space="preserve"> 2a : Forward translation 1 (T1) and associated comments</w:t>
      </w:r>
      <w:bookmarkEnd w:id="2"/>
      <w:r w:rsidRPr="00EC744D">
        <w:t xml:space="preserve"> </w:t>
      </w:r>
    </w:p>
    <w:tbl>
      <w:tblPr>
        <w:tblStyle w:val="Grilledutableau"/>
        <w:tblW w:w="5000" w:type="pct"/>
        <w:tblLayout w:type="fixed"/>
        <w:tblLook w:val="04A0" w:firstRow="1" w:lastRow="0" w:firstColumn="1" w:lastColumn="0" w:noHBand="0" w:noVBand="1"/>
      </w:tblPr>
      <w:tblGrid>
        <w:gridCol w:w="4647"/>
        <w:gridCol w:w="4647"/>
        <w:gridCol w:w="4650"/>
      </w:tblGrid>
      <w:tr w:rsidR="00EC744D" w:rsidRPr="00EC744D" w14:paraId="3A82EBCE" w14:textId="77777777" w:rsidTr="00F74CA4">
        <w:tc>
          <w:tcPr>
            <w:tcW w:w="1666" w:type="pct"/>
            <w:vAlign w:val="center"/>
          </w:tcPr>
          <w:p w14:paraId="0166D924" w14:textId="77777777" w:rsidR="00EC744D" w:rsidRPr="00EC744D" w:rsidRDefault="00EC744D" w:rsidP="00EC744D">
            <w:pPr>
              <w:rPr>
                <w:b/>
                <w:bCs/>
                <w:lang w:val="fr-FR"/>
              </w:rPr>
            </w:pPr>
            <w:r w:rsidRPr="00EC744D">
              <w:rPr>
                <w:b/>
                <w:bCs/>
                <w:lang w:val="fr-FR"/>
              </w:rPr>
              <w:t>Original</w:t>
            </w:r>
          </w:p>
        </w:tc>
        <w:tc>
          <w:tcPr>
            <w:tcW w:w="1666" w:type="pct"/>
            <w:vAlign w:val="center"/>
          </w:tcPr>
          <w:p w14:paraId="61A4FA97" w14:textId="77777777" w:rsidR="00EC744D" w:rsidRPr="00EC744D" w:rsidRDefault="00EC744D" w:rsidP="00EC744D">
            <w:pPr>
              <w:rPr>
                <w:b/>
                <w:bCs/>
                <w:lang w:val="fr-FR"/>
              </w:rPr>
            </w:pPr>
            <w:r w:rsidRPr="00EC744D">
              <w:rPr>
                <w:b/>
                <w:bCs/>
                <w:lang w:val="fr-FR"/>
              </w:rPr>
              <w:t>Forward Translation</w:t>
            </w:r>
          </w:p>
        </w:tc>
        <w:tc>
          <w:tcPr>
            <w:tcW w:w="1667" w:type="pct"/>
            <w:vAlign w:val="center"/>
          </w:tcPr>
          <w:p w14:paraId="112E5BC2" w14:textId="77777777" w:rsidR="00EC744D" w:rsidRPr="00EC744D" w:rsidRDefault="00EC744D" w:rsidP="00EC744D">
            <w:pPr>
              <w:rPr>
                <w:b/>
                <w:bCs/>
                <w:lang w:val="fr-FR"/>
              </w:rPr>
            </w:pPr>
            <w:r w:rsidRPr="00EC744D">
              <w:rPr>
                <w:b/>
                <w:bCs/>
                <w:lang w:val="fr-FR"/>
              </w:rPr>
              <w:t>Comments</w:t>
            </w:r>
          </w:p>
        </w:tc>
      </w:tr>
      <w:tr w:rsidR="00EC744D" w:rsidRPr="00EC744D" w14:paraId="6DF710AD" w14:textId="77777777" w:rsidTr="00F74CA4">
        <w:tc>
          <w:tcPr>
            <w:tcW w:w="1666" w:type="pct"/>
          </w:tcPr>
          <w:p w14:paraId="4B9D1EDE" w14:textId="77777777" w:rsidR="00EC744D" w:rsidRPr="00EC744D" w:rsidRDefault="00EC744D" w:rsidP="00EC744D">
            <w:pPr>
              <w:rPr>
                <w:lang w:val="en-US"/>
              </w:rPr>
            </w:pPr>
            <w:r w:rsidRPr="00EC744D">
              <w:rPr>
                <w:lang w:val="en-US"/>
              </w:rPr>
              <w:t>Answer questions 1-9 based on the following clinical scenario. If you are not confident in your answer, please do not guess (select the ‘don’t know’ option).</w:t>
            </w:r>
          </w:p>
          <w:p w14:paraId="65B60D1A" w14:textId="77777777" w:rsidR="00EC744D" w:rsidRPr="00EC744D" w:rsidRDefault="00EC744D" w:rsidP="00EC744D">
            <w:pPr>
              <w:rPr>
                <w:lang w:val="en-US"/>
              </w:rPr>
            </w:pPr>
          </w:p>
          <w:p w14:paraId="14219236" w14:textId="77777777" w:rsidR="00EC744D" w:rsidRPr="00EC744D" w:rsidRDefault="00EC744D" w:rsidP="00EC744D">
            <w:pPr>
              <w:rPr>
                <w:i/>
                <w:iCs/>
                <w:lang w:val="en-US"/>
              </w:rPr>
            </w:pPr>
            <w:r w:rsidRPr="00EC744D">
              <w:rPr>
                <w:i/>
                <w:iCs/>
                <w:lang w:val="en-US"/>
              </w:rPr>
              <w:t>‘Jane is a 16 year old girl who has cystic fibrosis and she has recently been admitted to hospital with a chest infection. Jane normally self-treats at home with breathing exercises taught to her by a physiotherapist. One of her friends also has cystic fibrosis but she treats herself with exercise, not breathing exercises. Jane wants to know whether her lung condition would be more effectively managed with an exercise program. You have no experience of either breathing exercises or exercise programs for cystic fibrosis and are not sure what to recommend.’</w:t>
            </w:r>
          </w:p>
          <w:p w14:paraId="66F2ED71" w14:textId="77777777" w:rsidR="00EC744D" w:rsidRPr="00EC744D" w:rsidRDefault="00EC744D" w:rsidP="00EC744D">
            <w:pPr>
              <w:rPr>
                <w:b/>
                <w:bCs/>
                <w:lang w:val="fr-FR"/>
              </w:rPr>
            </w:pPr>
          </w:p>
        </w:tc>
        <w:tc>
          <w:tcPr>
            <w:tcW w:w="1666" w:type="pct"/>
          </w:tcPr>
          <w:p w14:paraId="108C015D" w14:textId="77777777" w:rsidR="00EC744D" w:rsidRPr="00EC744D" w:rsidRDefault="00EC744D" w:rsidP="00EC744D">
            <w:pPr>
              <w:rPr>
                <w:lang w:val="fr-FR"/>
              </w:rPr>
            </w:pPr>
            <w:r w:rsidRPr="00EC744D">
              <w:rPr>
                <w:lang w:val="fr-FR"/>
              </w:rPr>
              <w:t>Répondez aux questions 1 à 9 en vous basant sur le scénario clinique suivant. Si vous n'êtes pas sûr de votre réponse, n'essayez pas de deviner (sélectionnez l'option "ne sait pas").</w:t>
            </w:r>
          </w:p>
          <w:p w14:paraId="661D032E" w14:textId="77777777" w:rsidR="00EC744D" w:rsidRPr="00EC744D" w:rsidRDefault="00EC744D" w:rsidP="00EC744D">
            <w:pPr>
              <w:rPr>
                <w:lang w:val="fr-FR"/>
              </w:rPr>
            </w:pPr>
          </w:p>
          <w:p w14:paraId="020FF6F9" w14:textId="77777777" w:rsidR="00EC744D" w:rsidRPr="00EC744D" w:rsidRDefault="00EC744D" w:rsidP="00EC744D">
            <w:pPr>
              <w:rPr>
                <w:lang w:val="fr-FR"/>
              </w:rPr>
            </w:pPr>
            <w:r w:rsidRPr="00EC744D">
              <w:rPr>
                <w:lang w:val="fr-FR"/>
              </w:rPr>
              <w:t>« Jane est une jeune fille de 16 qui est atteinte de fibrose kystique et a récemment été admise à l’hôpital pour une infection pulmonaire. Normalement Jane s'auto-traite à la maison avec des exercices de respiration qui lui sont enseignés par un physiothérapeute. L'une de ses amies est également atteinte de fibrose kystique, mais elle se soigne avec des exercices physiques, pas des exercices respiratoires. Jane veut savoir si son problème pulmonaire serait pris en charge plus efficacement avec un programme d'exercices. Vous n'avez aucune expérience ni des exercices respiratoires ni des programmes d'exercices pour la fibrose kystique et vous ne savez pas quoi recommander. »</w:t>
            </w:r>
          </w:p>
        </w:tc>
        <w:tc>
          <w:tcPr>
            <w:tcW w:w="1667" w:type="pct"/>
          </w:tcPr>
          <w:p w14:paraId="39825A37" w14:textId="77777777" w:rsidR="00EC744D" w:rsidRPr="00EC744D" w:rsidRDefault="00EC744D" w:rsidP="00EC744D">
            <w:pPr>
              <w:rPr>
                <w:lang w:val="fr-FR"/>
              </w:rPr>
            </w:pPr>
            <w:r w:rsidRPr="00EC744D">
              <w:rPr>
                <w:lang w:val="fr-FR"/>
              </w:rPr>
              <w:t xml:space="preserve">I translated “confident” into “sûr” because this wording is more widely used than the literal translation into “confiant”. </w:t>
            </w:r>
          </w:p>
          <w:p w14:paraId="58CBCCD1" w14:textId="77777777" w:rsidR="00EC744D" w:rsidRPr="00EC744D" w:rsidRDefault="00EC744D" w:rsidP="00EC744D">
            <w:pPr>
              <w:rPr>
                <w:lang w:val="fr-FR"/>
              </w:rPr>
            </w:pPr>
            <w:r w:rsidRPr="00EC744D">
              <w:rPr>
                <w:lang w:val="fr-FR"/>
              </w:rPr>
              <w:t xml:space="preserve">I kept the wording of “cystic fibrosis” rather than translating it into “mucoviscidose” to be coherent with the original instrument. Opting for “mucoviscidose” could have changed the perception of the question because this term is more usual than cystic fibrosis in a non-specialized audience. </w:t>
            </w:r>
          </w:p>
          <w:p w14:paraId="1D7D60CB" w14:textId="77777777" w:rsidR="00EC744D" w:rsidRPr="00EC744D" w:rsidRDefault="00EC744D" w:rsidP="00EC744D">
            <w:pPr>
              <w:rPr>
                <w:lang w:val="fr-FR"/>
              </w:rPr>
            </w:pPr>
            <w:r w:rsidRPr="00EC744D">
              <w:rPr>
                <w:lang w:val="fr-FR"/>
              </w:rPr>
              <w:t>In French “physiotherapist” could referred to either “kinésithérapeute” or “physiothérapeute”. I opted for the last option as it is more in adequation with the original wording and suits the context.</w:t>
            </w:r>
          </w:p>
        </w:tc>
      </w:tr>
      <w:tr w:rsidR="00EC744D" w:rsidRPr="00EC744D" w14:paraId="68970DFE" w14:textId="77777777" w:rsidTr="00F74CA4">
        <w:tc>
          <w:tcPr>
            <w:tcW w:w="1666" w:type="pct"/>
          </w:tcPr>
          <w:p w14:paraId="3A47C13F" w14:textId="77777777" w:rsidR="00EC744D" w:rsidRPr="00EC744D" w:rsidRDefault="00EC744D" w:rsidP="00EC744D">
            <w:pPr>
              <w:rPr>
                <w:lang w:val="en-US"/>
              </w:rPr>
            </w:pPr>
            <w:r w:rsidRPr="00EC744D">
              <w:rPr>
                <w:lang w:val="fr-FR"/>
              </w:rPr>
              <w:t xml:space="preserve">1. </w:t>
            </w:r>
            <w:r w:rsidRPr="00EC744D">
              <w:rPr>
                <w:lang w:val="en-US"/>
              </w:rPr>
              <w:t>You have decided to search the literature to help you make a decision about what to recommend. Write a question that will help you organise your literature search (text response). 2 marks</w:t>
            </w:r>
          </w:p>
          <w:p w14:paraId="6DCD663A" w14:textId="77777777" w:rsidR="00EC744D" w:rsidRPr="00EC744D" w:rsidRDefault="00EC744D" w:rsidP="00EC744D">
            <w:pPr>
              <w:rPr>
                <w:b/>
                <w:bCs/>
                <w:lang w:val="fr-FR"/>
              </w:rPr>
            </w:pPr>
          </w:p>
        </w:tc>
        <w:tc>
          <w:tcPr>
            <w:tcW w:w="1666" w:type="pct"/>
          </w:tcPr>
          <w:p w14:paraId="7BD79ED3" w14:textId="77777777" w:rsidR="00EC744D" w:rsidRPr="00EC744D" w:rsidRDefault="00EC744D" w:rsidP="00EC744D">
            <w:pPr>
              <w:rPr>
                <w:lang w:val="fr-FR"/>
              </w:rPr>
            </w:pPr>
            <w:r w:rsidRPr="00EC744D">
              <w:rPr>
                <w:lang w:val="fr-FR"/>
              </w:rPr>
              <w:t>1. Vous avez décidé de rechercher dans la littérature scientifique pour vous aider à prendre une décision sur quoi recommander. Rédigez une question qui vous aidera à organiser votre recherche de la littérature (réponse textuelle). 2 points</w:t>
            </w:r>
          </w:p>
        </w:tc>
        <w:tc>
          <w:tcPr>
            <w:tcW w:w="1667" w:type="pct"/>
          </w:tcPr>
          <w:p w14:paraId="19F50A41" w14:textId="77777777" w:rsidR="00EC744D" w:rsidRPr="00EC744D" w:rsidRDefault="00EC744D" w:rsidP="00EC744D">
            <w:pPr>
              <w:rPr>
                <w:lang w:val="fr-FR"/>
              </w:rPr>
            </w:pPr>
          </w:p>
        </w:tc>
      </w:tr>
      <w:tr w:rsidR="00EC744D" w:rsidRPr="00EC744D" w14:paraId="52108985" w14:textId="77777777" w:rsidTr="00F74CA4">
        <w:tc>
          <w:tcPr>
            <w:tcW w:w="1666" w:type="pct"/>
          </w:tcPr>
          <w:p w14:paraId="0600B3D3" w14:textId="77777777" w:rsidR="00EC744D" w:rsidRPr="00EC744D" w:rsidRDefault="00EC744D" w:rsidP="00EC744D">
            <w:pPr>
              <w:rPr>
                <w:lang w:val="en-US"/>
              </w:rPr>
            </w:pPr>
            <w:r w:rsidRPr="00EC744D">
              <w:rPr>
                <w:lang w:val="en-US"/>
              </w:rPr>
              <w:lastRenderedPageBreak/>
              <w:t>2. Identify four sources of information that you would have the most confidence in providing valid information to help you answer your question. 2 marks</w:t>
            </w:r>
          </w:p>
          <w:p w14:paraId="63FF645E" w14:textId="77777777" w:rsidR="00EC744D" w:rsidRPr="00EC744D" w:rsidRDefault="00EC744D" w:rsidP="00EC744D">
            <w:pPr>
              <w:rPr>
                <w:lang w:val="en-US"/>
              </w:rPr>
            </w:pPr>
            <w:r w:rsidRPr="00EC744D">
              <w:rPr>
                <w:lang w:val="en-US"/>
              </w:rPr>
              <w:t> General internet search</w:t>
            </w:r>
          </w:p>
          <w:p w14:paraId="57BA4543" w14:textId="77777777" w:rsidR="00EC744D" w:rsidRPr="00EC744D" w:rsidRDefault="00EC744D" w:rsidP="00EC744D">
            <w:pPr>
              <w:rPr>
                <w:lang w:val="en-US"/>
              </w:rPr>
            </w:pPr>
            <w:r w:rsidRPr="00EC744D">
              <w:rPr>
                <w:lang w:val="en-US"/>
              </w:rPr>
              <w:t> Clinical guidelines</w:t>
            </w:r>
          </w:p>
          <w:p w14:paraId="1FFFF063" w14:textId="77777777" w:rsidR="00EC744D" w:rsidRPr="00EC744D" w:rsidRDefault="00EC744D" w:rsidP="00EC744D">
            <w:pPr>
              <w:rPr>
                <w:lang w:val="en-US"/>
              </w:rPr>
            </w:pPr>
            <w:r w:rsidRPr="00EC744D">
              <w:rPr>
                <w:lang w:val="en-US"/>
              </w:rPr>
              <w:t> Cystic Fibrosis Foundation</w:t>
            </w:r>
          </w:p>
          <w:p w14:paraId="38B5BFA9" w14:textId="77777777" w:rsidR="00EC744D" w:rsidRPr="00EC744D" w:rsidRDefault="00EC744D" w:rsidP="00EC744D">
            <w:pPr>
              <w:rPr>
                <w:lang w:val="en-US"/>
              </w:rPr>
            </w:pPr>
            <w:r w:rsidRPr="00EC744D">
              <w:rPr>
                <w:lang w:val="en-US"/>
              </w:rPr>
              <w:t> Lecture notes from your university program</w:t>
            </w:r>
          </w:p>
          <w:p w14:paraId="2F868AFD" w14:textId="77777777" w:rsidR="00EC744D" w:rsidRPr="00EC744D" w:rsidRDefault="00EC744D" w:rsidP="00EC744D">
            <w:pPr>
              <w:rPr>
                <w:lang w:val="en-US"/>
              </w:rPr>
            </w:pPr>
            <w:r w:rsidRPr="00EC744D">
              <w:rPr>
                <w:lang w:val="en-US"/>
              </w:rPr>
              <w:t> Electronic databases (eg Medline, Cinahl)</w:t>
            </w:r>
          </w:p>
          <w:p w14:paraId="578EE885" w14:textId="77777777" w:rsidR="00EC744D" w:rsidRPr="00EC744D" w:rsidRDefault="00EC744D" w:rsidP="00EC744D">
            <w:pPr>
              <w:rPr>
                <w:lang w:val="en-US"/>
              </w:rPr>
            </w:pPr>
            <w:r w:rsidRPr="00EC744D">
              <w:rPr>
                <w:lang w:val="en-US"/>
              </w:rPr>
              <w:t> People (eg colleague, expert, lecturer)</w:t>
            </w:r>
          </w:p>
          <w:p w14:paraId="207B23A4" w14:textId="77777777" w:rsidR="00EC744D" w:rsidRPr="00EC744D" w:rsidRDefault="00EC744D" w:rsidP="00EC744D">
            <w:pPr>
              <w:rPr>
                <w:lang w:val="en-US"/>
              </w:rPr>
            </w:pPr>
            <w:r w:rsidRPr="00EC744D">
              <w:rPr>
                <w:lang w:val="en-US"/>
              </w:rPr>
              <w:t> Medical website (eg medicine.com)</w:t>
            </w:r>
          </w:p>
          <w:p w14:paraId="2F12FE94" w14:textId="77777777" w:rsidR="00EC744D" w:rsidRPr="00EC744D" w:rsidRDefault="00EC744D" w:rsidP="00EC744D">
            <w:pPr>
              <w:rPr>
                <w:lang w:val="en-US"/>
              </w:rPr>
            </w:pPr>
            <w:r w:rsidRPr="00EC744D">
              <w:rPr>
                <w:lang w:val="en-US"/>
              </w:rPr>
              <w:t> Systematic reviews (eg the Cochrane library)</w:t>
            </w:r>
          </w:p>
          <w:p w14:paraId="06BD4FDB" w14:textId="77777777" w:rsidR="00EC744D" w:rsidRPr="00EC744D" w:rsidRDefault="00EC744D" w:rsidP="00EC744D">
            <w:pPr>
              <w:rPr>
                <w:lang w:val="en-US"/>
              </w:rPr>
            </w:pPr>
            <w:r w:rsidRPr="00EC744D">
              <w:rPr>
                <w:lang w:val="en-US"/>
              </w:rPr>
              <w:t> Text book (eg Pryor &amp; Prasad (2002) Physiotherapy for Respiratory and Cardiac Problems)</w:t>
            </w:r>
          </w:p>
          <w:p w14:paraId="27AD411A" w14:textId="77777777" w:rsidR="00EC744D" w:rsidRPr="00EC744D" w:rsidRDefault="00EC744D" w:rsidP="00EC744D">
            <w:pPr>
              <w:rPr>
                <w:lang w:val="en-US"/>
              </w:rPr>
            </w:pPr>
            <w:r w:rsidRPr="00EC744D">
              <w:rPr>
                <w:lang w:val="en-US"/>
              </w:rPr>
              <w:t> Professional association (eg Australian Physiotherapy Association)</w:t>
            </w:r>
          </w:p>
          <w:p w14:paraId="3CA7534B" w14:textId="77777777" w:rsidR="00EC744D" w:rsidRPr="00EC744D" w:rsidRDefault="00EC744D" w:rsidP="00EC744D">
            <w:pPr>
              <w:rPr>
                <w:lang w:val="en-US"/>
              </w:rPr>
            </w:pPr>
            <w:r w:rsidRPr="00EC744D">
              <w:rPr>
                <w:lang w:val="en-US"/>
              </w:rPr>
              <w:t> Peer reviewed journals (eg Chest)</w:t>
            </w:r>
          </w:p>
          <w:p w14:paraId="7A333DB5" w14:textId="77777777" w:rsidR="00EC744D" w:rsidRPr="00EC744D" w:rsidRDefault="00EC744D" w:rsidP="00EC744D">
            <w:pPr>
              <w:rPr>
                <w:lang w:val="en-US"/>
              </w:rPr>
            </w:pPr>
            <w:r w:rsidRPr="00EC744D">
              <w:rPr>
                <w:lang w:val="en-US"/>
              </w:rPr>
              <w:t> Don’t Know</w:t>
            </w:r>
          </w:p>
          <w:p w14:paraId="1AD34450" w14:textId="77777777" w:rsidR="00EC744D" w:rsidRPr="00EC744D" w:rsidRDefault="00EC744D" w:rsidP="00EC744D">
            <w:pPr>
              <w:rPr>
                <w:b/>
                <w:bCs/>
                <w:lang w:val="fr-FR"/>
              </w:rPr>
            </w:pPr>
          </w:p>
        </w:tc>
        <w:tc>
          <w:tcPr>
            <w:tcW w:w="1666" w:type="pct"/>
          </w:tcPr>
          <w:p w14:paraId="35F078C5" w14:textId="77777777" w:rsidR="00EC744D" w:rsidRPr="00EC744D" w:rsidRDefault="00EC744D" w:rsidP="00EC744D">
            <w:pPr>
              <w:rPr>
                <w:lang w:val="fr-FR"/>
              </w:rPr>
            </w:pPr>
            <w:r w:rsidRPr="00EC744D">
              <w:rPr>
                <w:lang w:val="fr-FR"/>
              </w:rPr>
              <w:t>2. Identifiez quatre sources d'information dont vous seriez le plus sûr qu'elles fournissent des informations valables pour vous aider à répondre à votre question. 2 points</w:t>
            </w:r>
          </w:p>
          <w:p w14:paraId="6555F0E2" w14:textId="77777777" w:rsidR="00EC744D" w:rsidRPr="00EC744D" w:rsidRDefault="00EC744D" w:rsidP="00EC744D">
            <w:pPr>
              <w:numPr>
                <w:ilvl w:val="0"/>
                <w:numId w:val="1"/>
              </w:numPr>
              <w:spacing w:line="276" w:lineRule="auto"/>
              <w:rPr>
                <w:lang w:val="fr-FR"/>
              </w:rPr>
            </w:pPr>
            <w:r w:rsidRPr="00EC744D">
              <w:rPr>
                <w:lang w:val="fr-FR"/>
              </w:rPr>
              <w:t>Recherche générale sur Internet</w:t>
            </w:r>
          </w:p>
          <w:p w14:paraId="2D070DB5" w14:textId="77777777" w:rsidR="00EC744D" w:rsidRPr="00EC744D" w:rsidRDefault="00EC744D" w:rsidP="00EC744D">
            <w:pPr>
              <w:numPr>
                <w:ilvl w:val="0"/>
                <w:numId w:val="1"/>
              </w:numPr>
              <w:spacing w:line="276" w:lineRule="auto"/>
              <w:rPr>
                <w:lang w:val="fr-FR"/>
              </w:rPr>
            </w:pPr>
            <w:r w:rsidRPr="00EC744D">
              <w:rPr>
                <w:lang w:val="fr-FR"/>
              </w:rPr>
              <w:t>Recommandations cliniques</w:t>
            </w:r>
          </w:p>
          <w:p w14:paraId="02A5990C" w14:textId="77777777" w:rsidR="00EC744D" w:rsidRPr="00EC744D" w:rsidRDefault="00EC744D" w:rsidP="00EC744D">
            <w:pPr>
              <w:numPr>
                <w:ilvl w:val="0"/>
                <w:numId w:val="1"/>
              </w:numPr>
              <w:spacing w:line="276" w:lineRule="auto"/>
              <w:rPr>
                <w:lang w:val="fr-FR"/>
              </w:rPr>
            </w:pPr>
            <w:r w:rsidRPr="00EC744D">
              <w:rPr>
                <w:lang w:val="fr-FR"/>
              </w:rPr>
              <w:t>Fondation de la fibrose kystique</w:t>
            </w:r>
          </w:p>
          <w:p w14:paraId="25ED0EFE" w14:textId="77777777" w:rsidR="00EC744D" w:rsidRPr="00EC744D" w:rsidRDefault="00EC744D" w:rsidP="00EC744D">
            <w:pPr>
              <w:numPr>
                <w:ilvl w:val="0"/>
                <w:numId w:val="1"/>
              </w:numPr>
              <w:spacing w:line="276" w:lineRule="auto"/>
              <w:rPr>
                <w:lang w:val="fr-FR"/>
              </w:rPr>
            </w:pPr>
            <w:r w:rsidRPr="00EC744D">
              <w:rPr>
                <w:lang w:val="fr-FR"/>
              </w:rPr>
              <w:t>Notes de cours de votre programme universitaire</w:t>
            </w:r>
          </w:p>
          <w:p w14:paraId="1264F182" w14:textId="77777777" w:rsidR="00EC744D" w:rsidRPr="00EC744D" w:rsidRDefault="00EC744D" w:rsidP="00EC744D">
            <w:pPr>
              <w:numPr>
                <w:ilvl w:val="0"/>
                <w:numId w:val="1"/>
              </w:numPr>
              <w:spacing w:line="276" w:lineRule="auto"/>
              <w:rPr>
                <w:lang w:val="fr-FR"/>
              </w:rPr>
            </w:pPr>
            <w:r w:rsidRPr="00EC744D">
              <w:rPr>
                <w:lang w:val="fr-FR"/>
              </w:rPr>
              <w:t>Bases de données électroniques (par exemple Medline, Cinahl)</w:t>
            </w:r>
          </w:p>
          <w:p w14:paraId="4591BA6E" w14:textId="77777777" w:rsidR="00EC744D" w:rsidRPr="00EC744D" w:rsidRDefault="00EC744D" w:rsidP="00EC744D">
            <w:pPr>
              <w:numPr>
                <w:ilvl w:val="0"/>
                <w:numId w:val="1"/>
              </w:numPr>
              <w:spacing w:line="276" w:lineRule="auto"/>
              <w:rPr>
                <w:lang w:val="fr-FR"/>
              </w:rPr>
            </w:pPr>
            <w:r w:rsidRPr="00EC744D">
              <w:rPr>
                <w:lang w:val="fr-FR"/>
              </w:rPr>
              <w:t>Personnes (par exemple, un collègue, un expert, un conférencier)</w:t>
            </w:r>
          </w:p>
          <w:p w14:paraId="02A9DC44" w14:textId="77777777" w:rsidR="00EC744D" w:rsidRPr="00EC744D" w:rsidRDefault="00EC744D" w:rsidP="00EC744D">
            <w:pPr>
              <w:numPr>
                <w:ilvl w:val="0"/>
                <w:numId w:val="1"/>
              </w:numPr>
              <w:spacing w:line="276" w:lineRule="auto"/>
              <w:rPr>
                <w:lang w:val="fr-FR"/>
              </w:rPr>
            </w:pPr>
            <w:r w:rsidRPr="00EC744D">
              <w:rPr>
                <w:lang w:val="fr-FR"/>
              </w:rPr>
              <w:t>Site Web médical (par exemple, medicine.com)</w:t>
            </w:r>
          </w:p>
          <w:p w14:paraId="4973C90F" w14:textId="77777777" w:rsidR="00EC744D" w:rsidRPr="00EC744D" w:rsidRDefault="00EC744D" w:rsidP="00EC744D">
            <w:pPr>
              <w:numPr>
                <w:ilvl w:val="0"/>
                <w:numId w:val="1"/>
              </w:numPr>
              <w:spacing w:line="276" w:lineRule="auto"/>
              <w:rPr>
                <w:lang w:val="fr-FR"/>
              </w:rPr>
            </w:pPr>
            <w:r w:rsidRPr="00EC744D">
              <w:rPr>
                <w:lang w:val="fr-FR"/>
              </w:rPr>
              <w:t>Revues systématiques (par exemple, la bibliothèque Cochrane)</w:t>
            </w:r>
          </w:p>
          <w:p w14:paraId="79F532AB" w14:textId="77777777" w:rsidR="00EC744D" w:rsidRPr="00EC744D" w:rsidRDefault="00EC744D" w:rsidP="00EC744D">
            <w:pPr>
              <w:numPr>
                <w:ilvl w:val="0"/>
                <w:numId w:val="1"/>
              </w:numPr>
              <w:spacing w:line="276" w:lineRule="auto"/>
              <w:rPr>
                <w:lang w:val="fr-FR"/>
              </w:rPr>
            </w:pPr>
            <w:r w:rsidRPr="00EC744D">
              <w:rPr>
                <w:lang w:val="fr-FR"/>
              </w:rPr>
              <w:t>Manuel (par exemple Pryor &amp; Prasad (2002) Physiotherapy for Respiratory and Cardiac Problems)</w:t>
            </w:r>
          </w:p>
          <w:p w14:paraId="4EA5C261" w14:textId="77777777" w:rsidR="00EC744D" w:rsidRPr="00EC744D" w:rsidRDefault="00EC744D" w:rsidP="00EC744D">
            <w:pPr>
              <w:numPr>
                <w:ilvl w:val="0"/>
                <w:numId w:val="1"/>
              </w:numPr>
              <w:spacing w:line="276" w:lineRule="auto"/>
              <w:rPr>
                <w:lang w:val="fr-FR"/>
              </w:rPr>
            </w:pPr>
            <w:r w:rsidRPr="00EC744D">
              <w:rPr>
                <w:lang w:val="fr-FR"/>
              </w:rPr>
              <w:t>Association professionnelle (par exemple, Australian Physiotherapy Association)</w:t>
            </w:r>
          </w:p>
          <w:p w14:paraId="481EF19C" w14:textId="77777777" w:rsidR="00EC744D" w:rsidRPr="00EC744D" w:rsidRDefault="00EC744D" w:rsidP="00EC744D">
            <w:pPr>
              <w:numPr>
                <w:ilvl w:val="0"/>
                <w:numId w:val="1"/>
              </w:numPr>
              <w:spacing w:line="276" w:lineRule="auto"/>
              <w:rPr>
                <w:lang w:val="fr-FR"/>
              </w:rPr>
            </w:pPr>
            <w:r w:rsidRPr="00EC744D">
              <w:rPr>
                <w:lang w:val="fr-FR"/>
              </w:rPr>
              <w:t>Journaux évalués par des pairs (par exemple Chest)</w:t>
            </w:r>
          </w:p>
          <w:p w14:paraId="6627B680" w14:textId="77777777" w:rsidR="00EC744D" w:rsidRPr="00EC744D" w:rsidRDefault="00EC744D" w:rsidP="00EC744D">
            <w:pPr>
              <w:numPr>
                <w:ilvl w:val="0"/>
                <w:numId w:val="1"/>
              </w:numPr>
              <w:spacing w:line="276" w:lineRule="auto"/>
              <w:rPr>
                <w:lang w:val="fr-FR"/>
              </w:rPr>
            </w:pPr>
            <w:r w:rsidRPr="00EC744D">
              <w:rPr>
                <w:lang w:val="fr-FR"/>
              </w:rPr>
              <w:lastRenderedPageBreak/>
              <w:t>Je ne sais pas</w:t>
            </w:r>
          </w:p>
          <w:p w14:paraId="1C913B9F" w14:textId="77777777" w:rsidR="00EC744D" w:rsidRPr="00EC744D" w:rsidRDefault="00EC744D" w:rsidP="00EC744D">
            <w:pPr>
              <w:rPr>
                <w:lang w:val="fr-FR"/>
              </w:rPr>
            </w:pPr>
          </w:p>
        </w:tc>
        <w:tc>
          <w:tcPr>
            <w:tcW w:w="1667" w:type="pct"/>
          </w:tcPr>
          <w:p w14:paraId="0AA9048D" w14:textId="77777777" w:rsidR="00EC744D" w:rsidRPr="00EC744D" w:rsidRDefault="00EC744D" w:rsidP="00EC744D">
            <w:pPr>
              <w:rPr>
                <w:lang w:val="en-US"/>
              </w:rPr>
            </w:pPr>
            <w:r w:rsidRPr="00EC744D">
              <w:rPr>
                <w:lang w:val="en-US"/>
              </w:rPr>
              <w:lastRenderedPageBreak/>
              <w:t xml:space="preserve">Same thoughts than for the incipit concerning “confident” into “sûr”. </w:t>
            </w:r>
          </w:p>
          <w:p w14:paraId="11205B22" w14:textId="77777777" w:rsidR="00EC744D" w:rsidRPr="00EC744D" w:rsidRDefault="00EC744D" w:rsidP="00EC744D">
            <w:pPr>
              <w:rPr>
                <w:lang w:val="en-US"/>
              </w:rPr>
            </w:pPr>
            <w:r w:rsidRPr="00EC744D">
              <w:rPr>
                <w:lang w:val="en-US"/>
              </w:rPr>
              <w:t>I translated “text book” into “manuel” and not “livre” to maintain the subtle nuance that “manuel” have an educational purpose.</w:t>
            </w:r>
          </w:p>
          <w:p w14:paraId="2154ECE3" w14:textId="77777777" w:rsidR="00EC744D" w:rsidRPr="00EC744D" w:rsidRDefault="00EC744D" w:rsidP="00EC744D">
            <w:pPr>
              <w:rPr>
                <w:lang w:val="fr-FR"/>
              </w:rPr>
            </w:pPr>
          </w:p>
        </w:tc>
      </w:tr>
      <w:tr w:rsidR="00EC744D" w:rsidRPr="00EC744D" w14:paraId="42197795" w14:textId="77777777" w:rsidTr="00F74CA4">
        <w:tc>
          <w:tcPr>
            <w:tcW w:w="1666" w:type="pct"/>
          </w:tcPr>
          <w:p w14:paraId="5F7890FA" w14:textId="77777777" w:rsidR="00EC744D" w:rsidRPr="00EC744D" w:rsidRDefault="00EC744D" w:rsidP="00EC744D">
            <w:pPr>
              <w:rPr>
                <w:lang w:val="en-US"/>
              </w:rPr>
            </w:pPr>
            <w:r w:rsidRPr="00EC744D">
              <w:rPr>
                <w:lang w:val="en-US"/>
              </w:rPr>
              <w:t>3. What type of research design would be the most appropriate to answer the question of whether exercise or breathing exercises provide a better health outcome? (please tick only one box) 1 mark</w:t>
            </w:r>
          </w:p>
          <w:p w14:paraId="2F5EA29C" w14:textId="77777777" w:rsidR="00EC744D" w:rsidRPr="00EC744D" w:rsidRDefault="00EC744D" w:rsidP="00EC744D">
            <w:pPr>
              <w:rPr>
                <w:lang w:val="en-US"/>
              </w:rPr>
            </w:pPr>
            <w:r w:rsidRPr="00EC744D">
              <w:rPr>
                <w:lang w:val="en-US"/>
              </w:rPr>
              <w:t> Case study</w:t>
            </w:r>
          </w:p>
          <w:p w14:paraId="5C9101B4" w14:textId="77777777" w:rsidR="00EC744D" w:rsidRPr="00EC744D" w:rsidRDefault="00EC744D" w:rsidP="00EC744D">
            <w:pPr>
              <w:rPr>
                <w:lang w:val="en-US"/>
              </w:rPr>
            </w:pPr>
            <w:r w:rsidRPr="00EC744D">
              <w:rPr>
                <w:lang w:val="en-US"/>
              </w:rPr>
              <w:t> Randomised controlled trial</w:t>
            </w:r>
          </w:p>
          <w:p w14:paraId="41FB37B9" w14:textId="77777777" w:rsidR="00EC744D" w:rsidRPr="00EC744D" w:rsidRDefault="00EC744D" w:rsidP="00EC744D">
            <w:pPr>
              <w:rPr>
                <w:lang w:val="en-US"/>
              </w:rPr>
            </w:pPr>
            <w:r w:rsidRPr="00EC744D">
              <w:rPr>
                <w:lang w:val="en-US"/>
              </w:rPr>
              <w:t> Cross sectional study</w:t>
            </w:r>
          </w:p>
          <w:p w14:paraId="5D958C2C" w14:textId="77777777" w:rsidR="00EC744D" w:rsidRPr="00EC744D" w:rsidRDefault="00EC744D" w:rsidP="00EC744D">
            <w:pPr>
              <w:rPr>
                <w:lang w:val="en-US"/>
              </w:rPr>
            </w:pPr>
            <w:r w:rsidRPr="00EC744D">
              <w:rPr>
                <w:lang w:val="en-US"/>
              </w:rPr>
              <w:t> Cohort study</w:t>
            </w:r>
          </w:p>
          <w:p w14:paraId="4D2F5744" w14:textId="77777777" w:rsidR="00EC744D" w:rsidRPr="00EC744D" w:rsidRDefault="00EC744D" w:rsidP="00EC744D">
            <w:pPr>
              <w:rPr>
                <w:lang w:val="en-US"/>
              </w:rPr>
            </w:pPr>
            <w:r w:rsidRPr="00EC744D">
              <w:rPr>
                <w:lang w:val="en-US"/>
              </w:rPr>
              <w:t> Non-randomised controlled trial</w:t>
            </w:r>
          </w:p>
          <w:p w14:paraId="2C339908" w14:textId="77777777" w:rsidR="00EC744D" w:rsidRPr="00EC744D" w:rsidRDefault="00EC744D" w:rsidP="00EC744D">
            <w:pPr>
              <w:rPr>
                <w:lang w:val="en-US"/>
              </w:rPr>
            </w:pPr>
            <w:r w:rsidRPr="00EC744D">
              <w:rPr>
                <w:lang w:val="en-US"/>
              </w:rPr>
              <w:t> Survey</w:t>
            </w:r>
          </w:p>
          <w:p w14:paraId="52828CC4" w14:textId="77777777" w:rsidR="00EC744D" w:rsidRPr="00EC744D" w:rsidRDefault="00EC744D" w:rsidP="00EC744D">
            <w:pPr>
              <w:rPr>
                <w:lang w:val="en-US"/>
              </w:rPr>
            </w:pPr>
            <w:r w:rsidRPr="00EC744D">
              <w:rPr>
                <w:lang w:val="en-US"/>
              </w:rPr>
              <w:t> Don’t know</w:t>
            </w:r>
          </w:p>
        </w:tc>
        <w:tc>
          <w:tcPr>
            <w:tcW w:w="1666" w:type="pct"/>
          </w:tcPr>
          <w:p w14:paraId="755F1244" w14:textId="77777777" w:rsidR="00EC744D" w:rsidRPr="00EC744D" w:rsidRDefault="00EC744D" w:rsidP="00EC744D">
            <w:pPr>
              <w:rPr>
                <w:lang w:val="fr-FR"/>
              </w:rPr>
            </w:pPr>
            <w:r w:rsidRPr="00EC744D">
              <w:rPr>
                <w:lang w:val="fr-FR"/>
              </w:rPr>
              <w:t>3. Quel type de design de recherche serait le plus approprié pour répondre à la question de savoir si l'exercice ou les exercices de respiration permettent d'obtenir de meilleurs résultats sur la santé ? (veuillez ne cocher qu'une seule case) 1 point</w:t>
            </w:r>
          </w:p>
          <w:p w14:paraId="5B4CBD74" w14:textId="77777777" w:rsidR="00EC744D" w:rsidRPr="00EC744D" w:rsidRDefault="00EC744D" w:rsidP="00EC744D">
            <w:pPr>
              <w:numPr>
                <w:ilvl w:val="0"/>
                <w:numId w:val="2"/>
              </w:numPr>
              <w:spacing w:line="276" w:lineRule="auto"/>
              <w:rPr>
                <w:lang w:val="fr-FR"/>
              </w:rPr>
            </w:pPr>
            <w:r w:rsidRPr="00EC744D">
              <w:rPr>
                <w:lang w:val="fr-FR"/>
              </w:rPr>
              <w:t>Étude de cas</w:t>
            </w:r>
          </w:p>
          <w:p w14:paraId="2A0CE3A2" w14:textId="77777777" w:rsidR="00EC744D" w:rsidRPr="00EC744D" w:rsidRDefault="00EC744D" w:rsidP="00EC744D">
            <w:pPr>
              <w:numPr>
                <w:ilvl w:val="0"/>
                <w:numId w:val="2"/>
              </w:numPr>
              <w:spacing w:line="276" w:lineRule="auto"/>
              <w:rPr>
                <w:lang w:val="fr-FR"/>
              </w:rPr>
            </w:pPr>
            <w:r w:rsidRPr="00EC744D">
              <w:rPr>
                <w:lang w:val="fr-FR"/>
              </w:rPr>
              <w:t>Essai contrôlé randomisé</w:t>
            </w:r>
          </w:p>
          <w:p w14:paraId="4B85852F" w14:textId="77777777" w:rsidR="00EC744D" w:rsidRPr="00EC744D" w:rsidRDefault="00EC744D" w:rsidP="00EC744D">
            <w:pPr>
              <w:numPr>
                <w:ilvl w:val="0"/>
                <w:numId w:val="2"/>
              </w:numPr>
              <w:spacing w:line="276" w:lineRule="auto"/>
              <w:rPr>
                <w:lang w:val="fr-FR"/>
              </w:rPr>
            </w:pPr>
            <w:r w:rsidRPr="00EC744D">
              <w:rPr>
                <w:lang w:val="fr-FR"/>
              </w:rPr>
              <w:t>Étude transversale</w:t>
            </w:r>
          </w:p>
          <w:p w14:paraId="5C5332EA" w14:textId="77777777" w:rsidR="00EC744D" w:rsidRPr="00EC744D" w:rsidRDefault="00EC744D" w:rsidP="00EC744D">
            <w:pPr>
              <w:numPr>
                <w:ilvl w:val="0"/>
                <w:numId w:val="2"/>
              </w:numPr>
              <w:spacing w:line="276" w:lineRule="auto"/>
              <w:rPr>
                <w:lang w:val="fr-FR"/>
              </w:rPr>
            </w:pPr>
            <w:r w:rsidRPr="00EC744D">
              <w:rPr>
                <w:lang w:val="fr-FR"/>
              </w:rPr>
              <w:t>Étude de cohorte</w:t>
            </w:r>
          </w:p>
          <w:p w14:paraId="7ED528D9" w14:textId="77777777" w:rsidR="00EC744D" w:rsidRPr="00EC744D" w:rsidRDefault="00EC744D" w:rsidP="00EC744D">
            <w:pPr>
              <w:numPr>
                <w:ilvl w:val="0"/>
                <w:numId w:val="2"/>
              </w:numPr>
              <w:spacing w:line="276" w:lineRule="auto"/>
              <w:rPr>
                <w:lang w:val="fr-FR"/>
              </w:rPr>
            </w:pPr>
            <w:r w:rsidRPr="00EC744D">
              <w:rPr>
                <w:lang w:val="fr-FR"/>
              </w:rPr>
              <w:t>Essai contrôlé non randomisé</w:t>
            </w:r>
          </w:p>
          <w:p w14:paraId="528D17F9" w14:textId="77777777" w:rsidR="00EC744D" w:rsidRPr="00EC744D" w:rsidRDefault="00EC744D" w:rsidP="00EC744D">
            <w:pPr>
              <w:numPr>
                <w:ilvl w:val="0"/>
                <w:numId w:val="2"/>
              </w:numPr>
              <w:spacing w:line="276" w:lineRule="auto"/>
              <w:rPr>
                <w:lang w:val="fr-FR"/>
              </w:rPr>
            </w:pPr>
            <w:r w:rsidRPr="00EC744D">
              <w:rPr>
                <w:lang w:val="fr-FR"/>
              </w:rPr>
              <w:t>Enquête</w:t>
            </w:r>
          </w:p>
          <w:p w14:paraId="09DD9123" w14:textId="77777777" w:rsidR="00EC744D" w:rsidRPr="00EC744D" w:rsidRDefault="00EC744D" w:rsidP="00EC744D">
            <w:pPr>
              <w:numPr>
                <w:ilvl w:val="0"/>
                <w:numId w:val="2"/>
              </w:numPr>
              <w:spacing w:line="276" w:lineRule="auto"/>
              <w:rPr>
                <w:lang w:val="fr-FR"/>
              </w:rPr>
            </w:pPr>
            <w:r w:rsidRPr="00EC744D">
              <w:rPr>
                <w:lang w:val="fr-FR"/>
              </w:rPr>
              <w:t>Ne sait pas</w:t>
            </w:r>
          </w:p>
          <w:p w14:paraId="1415B1DA" w14:textId="77777777" w:rsidR="00EC744D" w:rsidRPr="00EC744D" w:rsidRDefault="00EC744D" w:rsidP="00EC744D">
            <w:pPr>
              <w:rPr>
                <w:lang w:val="fr-FR"/>
              </w:rPr>
            </w:pPr>
          </w:p>
        </w:tc>
        <w:tc>
          <w:tcPr>
            <w:tcW w:w="1667" w:type="pct"/>
          </w:tcPr>
          <w:p w14:paraId="1F54AC46" w14:textId="77777777" w:rsidR="00EC744D" w:rsidRPr="00EC744D" w:rsidRDefault="00EC744D" w:rsidP="00EC744D">
            <w:pPr>
              <w:rPr>
                <w:lang w:val="en-US"/>
              </w:rPr>
            </w:pPr>
            <w:r w:rsidRPr="00EC744D">
              <w:rPr>
                <w:lang w:val="en-US"/>
              </w:rPr>
              <w:t>I translated “design” with the anglicism “design” which is widely used in French, especially in scientific and medical contexts.</w:t>
            </w:r>
          </w:p>
          <w:p w14:paraId="0E61B620" w14:textId="77777777" w:rsidR="00EC744D" w:rsidRPr="00EC744D" w:rsidRDefault="00EC744D" w:rsidP="00EC744D">
            <w:pPr>
              <w:rPr>
                <w:lang w:val="en-US"/>
              </w:rPr>
            </w:pPr>
            <w:r w:rsidRPr="00EC744D">
              <w:rPr>
                <w:lang w:val="en-US"/>
              </w:rPr>
              <w:t>Health outcome was challenging to translate, I opted for “résultats sur la santé”. This is an almost literal translation commonly used and which I think convey the same concepts than “health outcome” does.</w:t>
            </w:r>
          </w:p>
          <w:p w14:paraId="5594A20C" w14:textId="77777777" w:rsidR="00EC744D" w:rsidRPr="00EC744D" w:rsidRDefault="00EC744D" w:rsidP="00EC744D">
            <w:pPr>
              <w:rPr>
                <w:lang w:val="fr-FR"/>
              </w:rPr>
            </w:pPr>
          </w:p>
        </w:tc>
      </w:tr>
      <w:tr w:rsidR="00EC744D" w:rsidRPr="00EC744D" w14:paraId="4CA6AB77" w14:textId="77777777" w:rsidTr="00F74CA4">
        <w:tc>
          <w:tcPr>
            <w:tcW w:w="1666" w:type="pct"/>
          </w:tcPr>
          <w:p w14:paraId="660D6512" w14:textId="77777777" w:rsidR="00EC744D" w:rsidRPr="00EC744D" w:rsidRDefault="00EC744D" w:rsidP="00EC744D">
            <w:pPr>
              <w:rPr>
                <w:lang w:val="en-US"/>
              </w:rPr>
            </w:pPr>
            <w:r w:rsidRPr="00EC744D">
              <w:rPr>
                <w:lang w:val="en-US"/>
              </w:rPr>
              <w:t>4. If you completed your literature search on Medline using MeSH (medical subject headings) terms, your search would yield fewer articles than if you conducted a basic search using general terms. ½ mark</w:t>
            </w:r>
          </w:p>
          <w:p w14:paraId="2AEB4A7E" w14:textId="77777777" w:rsidR="00EC744D" w:rsidRPr="00EC744D" w:rsidRDefault="00EC744D" w:rsidP="00EC744D">
            <w:pPr>
              <w:rPr>
                <w:b/>
                <w:bCs/>
                <w:lang w:val="fr-FR"/>
              </w:rPr>
            </w:pPr>
            <w:r w:rsidRPr="00EC744D">
              <w:rPr>
                <w:lang w:val="en-US"/>
              </w:rPr>
              <w:t>TRUE/FALSE/DON’T KNOW</w:t>
            </w:r>
          </w:p>
        </w:tc>
        <w:tc>
          <w:tcPr>
            <w:tcW w:w="1666" w:type="pct"/>
          </w:tcPr>
          <w:p w14:paraId="1F958D48" w14:textId="77777777" w:rsidR="00EC744D" w:rsidRPr="00EC744D" w:rsidRDefault="00EC744D" w:rsidP="00EC744D">
            <w:pPr>
              <w:rPr>
                <w:lang w:val="fr-FR"/>
              </w:rPr>
            </w:pPr>
            <w:r w:rsidRPr="00EC744D">
              <w:rPr>
                <w:lang w:val="fr-FR"/>
              </w:rPr>
              <w:t>4. Si vous avez effectué votre recherche documentaire sur Medline en utilisant les termes MeSH (</w:t>
            </w:r>
            <w:r w:rsidRPr="00EC744D">
              <w:rPr>
                <w:i/>
                <w:iCs/>
                <w:lang w:val="fr-FR"/>
              </w:rPr>
              <w:t>medical subject headings</w:t>
            </w:r>
            <w:r w:rsidRPr="00EC744D">
              <w:rPr>
                <w:lang w:val="fr-FR"/>
              </w:rPr>
              <w:t>, rubriques de sujets médicaux), votre recherche donnera moins d'articles que si vous aviez effectué une recherche de base en utilisant des termes généraux. ½ point</w:t>
            </w:r>
          </w:p>
          <w:p w14:paraId="4759BDE6" w14:textId="77777777" w:rsidR="00EC744D" w:rsidRPr="00EC744D" w:rsidRDefault="00EC744D" w:rsidP="00EC744D">
            <w:pPr>
              <w:rPr>
                <w:lang w:val="fr-FR"/>
              </w:rPr>
            </w:pPr>
            <w:r w:rsidRPr="00EC744D">
              <w:rPr>
                <w:lang w:val="fr-FR"/>
              </w:rPr>
              <w:t>VRAI/FAUX/NE SAIT PAS</w:t>
            </w:r>
          </w:p>
        </w:tc>
        <w:tc>
          <w:tcPr>
            <w:tcW w:w="1667" w:type="pct"/>
          </w:tcPr>
          <w:p w14:paraId="58D709FA" w14:textId="77777777" w:rsidR="00EC744D" w:rsidRPr="00EC744D" w:rsidRDefault="00EC744D" w:rsidP="00EC744D">
            <w:pPr>
              <w:rPr>
                <w:lang w:val="fr-FR"/>
              </w:rPr>
            </w:pPr>
            <w:r w:rsidRPr="00EC744D">
              <w:rPr>
                <w:lang w:val="en-US"/>
              </w:rPr>
              <w:t>I choose to provide both the original English text for the abbreviation MeSH and a translation of it. Note that French scientists use the denomination “MeSH terms”.</w:t>
            </w:r>
          </w:p>
        </w:tc>
      </w:tr>
      <w:tr w:rsidR="00EC744D" w:rsidRPr="00EC744D" w14:paraId="57147115" w14:textId="77777777" w:rsidTr="00F74CA4">
        <w:tc>
          <w:tcPr>
            <w:tcW w:w="1666" w:type="pct"/>
          </w:tcPr>
          <w:p w14:paraId="310CC06F" w14:textId="77777777" w:rsidR="00EC744D" w:rsidRPr="00EC744D" w:rsidRDefault="00EC744D" w:rsidP="00EC744D">
            <w:pPr>
              <w:rPr>
                <w:lang w:val="en-US"/>
              </w:rPr>
            </w:pPr>
            <w:r w:rsidRPr="00EC744D">
              <w:rPr>
                <w:lang w:val="en-US"/>
              </w:rPr>
              <w:t>5. If you used the Boolean operator ‘OR’ in your search, it would reduce the number of citations that your search would produce. ½ mark</w:t>
            </w:r>
          </w:p>
          <w:p w14:paraId="513F31BF" w14:textId="77777777" w:rsidR="00EC744D" w:rsidRPr="00EC744D" w:rsidRDefault="00EC744D" w:rsidP="00EC744D">
            <w:pPr>
              <w:rPr>
                <w:b/>
                <w:bCs/>
                <w:lang w:val="fr-FR"/>
              </w:rPr>
            </w:pPr>
            <w:r w:rsidRPr="00EC744D">
              <w:rPr>
                <w:lang w:val="en-US"/>
              </w:rPr>
              <w:t>TRUE/FALSE/DON’T KNOW</w:t>
            </w:r>
          </w:p>
        </w:tc>
        <w:tc>
          <w:tcPr>
            <w:tcW w:w="1666" w:type="pct"/>
          </w:tcPr>
          <w:p w14:paraId="00645AE9" w14:textId="77777777" w:rsidR="00EC744D" w:rsidRPr="00EC744D" w:rsidRDefault="00EC744D" w:rsidP="00EC744D">
            <w:pPr>
              <w:rPr>
                <w:lang w:val="fr-FR"/>
              </w:rPr>
            </w:pPr>
            <w:r w:rsidRPr="00EC744D">
              <w:rPr>
                <w:lang w:val="fr-FR"/>
              </w:rPr>
              <w:t>5. Si vous utilisiez l'opérateur booléen 'OR' (« OU ») dans votre recherche, cela réduirait le nombre de citations que votre recherche produirait. ½ point</w:t>
            </w:r>
          </w:p>
          <w:p w14:paraId="25004D0D" w14:textId="77777777" w:rsidR="00EC744D" w:rsidRPr="00EC744D" w:rsidRDefault="00EC744D" w:rsidP="00EC744D">
            <w:pPr>
              <w:rPr>
                <w:lang w:val="fr-FR"/>
              </w:rPr>
            </w:pPr>
            <w:r w:rsidRPr="00EC744D">
              <w:rPr>
                <w:lang w:val="fr-FR"/>
              </w:rPr>
              <w:t>VRAI/FAUX/NE SAIT PAS</w:t>
            </w:r>
          </w:p>
        </w:tc>
        <w:tc>
          <w:tcPr>
            <w:tcW w:w="1667" w:type="pct"/>
          </w:tcPr>
          <w:p w14:paraId="1798AC3D" w14:textId="77777777" w:rsidR="00EC744D" w:rsidRPr="00EC744D" w:rsidRDefault="00EC744D" w:rsidP="00EC744D">
            <w:pPr>
              <w:rPr>
                <w:lang w:val="fr-FR"/>
              </w:rPr>
            </w:pPr>
            <w:r w:rsidRPr="00EC744D">
              <w:rPr>
                <w:lang w:val="en-US"/>
              </w:rPr>
              <w:t>While the English Boolean operator are in use in France, I chose to specify the meaning of “OR” which is “OU” because it might not be known by people not used to Boolean operators.</w:t>
            </w:r>
          </w:p>
        </w:tc>
      </w:tr>
      <w:tr w:rsidR="00EC744D" w:rsidRPr="00EC744D" w14:paraId="28426361" w14:textId="77777777" w:rsidTr="00F74CA4">
        <w:tc>
          <w:tcPr>
            <w:tcW w:w="1666" w:type="pct"/>
          </w:tcPr>
          <w:p w14:paraId="46431310" w14:textId="77777777" w:rsidR="00EC744D" w:rsidRPr="00EC744D" w:rsidRDefault="00EC744D" w:rsidP="00EC744D">
            <w:pPr>
              <w:rPr>
                <w:lang w:val="en-US"/>
              </w:rPr>
            </w:pPr>
            <w:r w:rsidRPr="00EC744D">
              <w:rPr>
                <w:lang w:val="en-US"/>
              </w:rPr>
              <w:t xml:space="preserve">6. You locate an experimental study comparing breathing exercises and an exercise program for cystic fibrosis. How will you determine if the research is </w:t>
            </w:r>
            <w:r w:rsidRPr="00EC744D">
              <w:rPr>
                <w:lang w:val="en-US"/>
              </w:rPr>
              <w:lastRenderedPageBreak/>
              <w:t>methodologically rigorous? (please tick only one box) 1 mark</w:t>
            </w:r>
          </w:p>
          <w:p w14:paraId="163F1DE3" w14:textId="77777777" w:rsidR="00EC744D" w:rsidRPr="00EC744D" w:rsidRDefault="00EC744D" w:rsidP="00EC744D">
            <w:pPr>
              <w:numPr>
                <w:ilvl w:val="0"/>
                <w:numId w:val="5"/>
              </w:numPr>
              <w:spacing w:line="276" w:lineRule="auto"/>
              <w:rPr>
                <w:lang w:val="en-US"/>
              </w:rPr>
            </w:pPr>
            <w:r w:rsidRPr="00EC744D">
              <w:rPr>
                <w:lang w:val="en-US"/>
              </w:rPr>
              <w:t>if the study is in a peer reviewed journal if guaranteed that the research is methodologically sound</w:t>
            </w:r>
          </w:p>
          <w:p w14:paraId="0E6A5579" w14:textId="77777777" w:rsidR="00EC744D" w:rsidRPr="00EC744D" w:rsidRDefault="00EC744D" w:rsidP="00EC744D">
            <w:pPr>
              <w:numPr>
                <w:ilvl w:val="0"/>
                <w:numId w:val="5"/>
              </w:numPr>
              <w:spacing w:line="276" w:lineRule="auto"/>
              <w:rPr>
                <w:lang w:val="en-US"/>
              </w:rPr>
            </w:pPr>
            <w:r w:rsidRPr="00EC744D">
              <w:rPr>
                <w:lang w:val="en-US"/>
              </w:rPr>
              <w:t>use a critical appraisal tool to appraise the risk of bias</w:t>
            </w:r>
          </w:p>
          <w:p w14:paraId="205DCBCA" w14:textId="77777777" w:rsidR="00EC744D" w:rsidRPr="00EC744D" w:rsidRDefault="00EC744D" w:rsidP="00EC744D">
            <w:pPr>
              <w:numPr>
                <w:ilvl w:val="0"/>
                <w:numId w:val="5"/>
              </w:numPr>
              <w:spacing w:line="276" w:lineRule="auto"/>
              <w:rPr>
                <w:lang w:val="en-US"/>
              </w:rPr>
            </w:pPr>
            <w:r w:rsidRPr="00EC744D">
              <w:rPr>
                <w:lang w:val="en-US"/>
              </w:rPr>
              <w:t>discuss the research with a colleague / expert in the field to validate the findings</w:t>
            </w:r>
          </w:p>
          <w:p w14:paraId="495FCD23" w14:textId="77777777" w:rsidR="00EC744D" w:rsidRPr="00EC744D" w:rsidRDefault="00EC744D" w:rsidP="00EC744D">
            <w:pPr>
              <w:numPr>
                <w:ilvl w:val="0"/>
                <w:numId w:val="5"/>
              </w:numPr>
              <w:spacing w:line="276" w:lineRule="auto"/>
              <w:rPr>
                <w:lang w:val="en-US"/>
              </w:rPr>
            </w:pPr>
            <w:r w:rsidRPr="00EC744D">
              <w:rPr>
                <w:lang w:val="en-US"/>
              </w:rPr>
              <w:t>all of the above</w:t>
            </w:r>
          </w:p>
          <w:p w14:paraId="7B4D9FDD" w14:textId="77777777" w:rsidR="00EC744D" w:rsidRPr="00EC744D" w:rsidRDefault="00EC744D" w:rsidP="00EC744D">
            <w:pPr>
              <w:numPr>
                <w:ilvl w:val="0"/>
                <w:numId w:val="5"/>
              </w:numPr>
              <w:spacing w:line="276" w:lineRule="auto"/>
              <w:rPr>
                <w:lang w:val="en-US"/>
              </w:rPr>
            </w:pPr>
            <w:r w:rsidRPr="00EC744D">
              <w:rPr>
                <w:lang w:val="en-US"/>
              </w:rPr>
              <w:t>don’t know</w:t>
            </w:r>
          </w:p>
        </w:tc>
        <w:tc>
          <w:tcPr>
            <w:tcW w:w="1666" w:type="pct"/>
          </w:tcPr>
          <w:p w14:paraId="6BFACD8E" w14:textId="77777777" w:rsidR="00EC744D" w:rsidRPr="00EC744D" w:rsidRDefault="00EC744D" w:rsidP="00EC744D">
            <w:pPr>
              <w:rPr>
                <w:lang w:val="fr-FR"/>
              </w:rPr>
            </w:pPr>
            <w:r w:rsidRPr="00EC744D">
              <w:rPr>
                <w:lang w:val="fr-FR"/>
              </w:rPr>
              <w:lastRenderedPageBreak/>
              <w:t xml:space="preserve">6. Vous trouvez une étude expérimentale comparant des exercices de respiration et un programme d'exercices pour la fibrose kystique. Comment allez-vous déterminer si </w:t>
            </w:r>
            <w:r w:rsidRPr="00EC744D">
              <w:rPr>
                <w:lang w:val="fr-FR"/>
              </w:rPr>
              <w:lastRenderedPageBreak/>
              <w:t>la recherche est rigoureuse sur le plan méthodologique ? (veuillez cocher une seule case) 1 point</w:t>
            </w:r>
          </w:p>
          <w:p w14:paraId="0FACAC90" w14:textId="77777777" w:rsidR="00EC744D" w:rsidRPr="00EC744D" w:rsidRDefault="00EC744D" w:rsidP="00EC744D">
            <w:pPr>
              <w:numPr>
                <w:ilvl w:val="0"/>
                <w:numId w:val="3"/>
              </w:numPr>
              <w:spacing w:line="276" w:lineRule="auto"/>
              <w:rPr>
                <w:lang w:val="fr-FR"/>
              </w:rPr>
            </w:pPr>
            <w:r w:rsidRPr="00EC744D">
              <w:rPr>
                <w:lang w:val="fr-FR"/>
              </w:rPr>
              <w:t>si l'étude est publiée dans une revue à comité de lecture, cela garantit que la recherche est méthodologiquement rigoureuse</w:t>
            </w:r>
          </w:p>
          <w:p w14:paraId="6E64BA0C" w14:textId="77777777" w:rsidR="00EC744D" w:rsidRPr="00EC744D" w:rsidRDefault="00EC744D" w:rsidP="00EC744D">
            <w:pPr>
              <w:numPr>
                <w:ilvl w:val="0"/>
                <w:numId w:val="3"/>
              </w:numPr>
              <w:spacing w:line="276" w:lineRule="auto"/>
              <w:rPr>
                <w:lang w:val="fr-FR"/>
              </w:rPr>
            </w:pPr>
            <w:r w:rsidRPr="00EC744D">
              <w:rPr>
                <w:lang w:val="fr-FR"/>
              </w:rPr>
              <w:t>utiliser un outil d'évaluation critique pour évaluer le risque de biais</w:t>
            </w:r>
          </w:p>
          <w:p w14:paraId="29423EDE" w14:textId="77777777" w:rsidR="00EC744D" w:rsidRPr="00EC744D" w:rsidRDefault="00EC744D" w:rsidP="00EC744D">
            <w:pPr>
              <w:numPr>
                <w:ilvl w:val="0"/>
                <w:numId w:val="3"/>
              </w:numPr>
              <w:spacing w:line="276" w:lineRule="auto"/>
              <w:rPr>
                <w:lang w:val="fr-FR"/>
              </w:rPr>
            </w:pPr>
            <w:r w:rsidRPr="00EC744D">
              <w:rPr>
                <w:lang w:val="fr-FR"/>
              </w:rPr>
              <w:t>discuter de la recherche avec un collègue / expert dans le domaine pour valider les résultats.</w:t>
            </w:r>
          </w:p>
          <w:p w14:paraId="6D72A2B0" w14:textId="77777777" w:rsidR="00EC744D" w:rsidRPr="00EC744D" w:rsidRDefault="00EC744D" w:rsidP="00EC744D">
            <w:pPr>
              <w:numPr>
                <w:ilvl w:val="0"/>
                <w:numId w:val="3"/>
              </w:numPr>
              <w:spacing w:line="276" w:lineRule="auto"/>
              <w:rPr>
                <w:lang w:val="fr-FR"/>
              </w:rPr>
            </w:pPr>
            <w:r w:rsidRPr="00EC744D">
              <w:rPr>
                <w:lang w:val="fr-FR"/>
              </w:rPr>
              <w:t>toutes ces réponses</w:t>
            </w:r>
          </w:p>
          <w:p w14:paraId="61D8242F" w14:textId="77777777" w:rsidR="00EC744D" w:rsidRPr="00EC744D" w:rsidRDefault="00EC744D" w:rsidP="00EC744D">
            <w:pPr>
              <w:numPr>
                <w:ilvl w:val="0"/>
                <w:numId w:val="3"/>
              </w:numPr>
              <w:spacing w:line="276" w:lineRule="auto"/>
              <w:rPr>
                <w:lang w:val="fr-FR"/>
              </w:rPr>
            </w:pPr>
            <w:r w:rsidRPr="00EC744D">
              <w:rPr>
                <w:lang w:val="fr-FR"/>
              </w:rPr>
              <w:t>ne sait pas</w:t>
            </w:r>
          </w:p>
          <w:p w14:paraId="3BF10ECB" w14:textId="77777777" w:rsidR="00EC744D" w:rsidRPr="00EC744D" w:rsidRDefault="00EC744D" w:rsidP="00EC744D">
            <w:pPr>
              <w:rPr>
                <w:lang w:val="fr-FR"/>
              </w:rPr>
            </w:pPr>
          </w:p>
        </w:tc>
        <w:tc>
          <w:tcPr>
            <w:tcW w:w="1667" w:type="pct"/>
          </w:tcPr>
          <w:p w14:paraId="29D154EB" w14:textId="77777777" w:rsidR="00EC744D" w:rsidRPr="00EC744D" w:rsidRDefault="00EC744D" w:rsidP="00EC744D">
            <w:pPr>
              <w:rPr>
                <w:lang w:val="en-US"/>
              </w:rPr>
            </w:pPr>
            <w:r w:rsidRPr="00EC744D">
              <w:rPr>
                <w:lang w:val="en-US"/>
              </w:rPr>
              <w:lastRenderedPageBreak/>
              <w:t xml:space="preserve">I translated “sound” into “rigoureuse” due to the context and the association with methodology. </w:t>
            </w:r>
          </w:p>
          <w:p w14:paraId="5EB386AC" w14:textId="77777777" w:rsidR="00EC744D" w:rsidRPr="00EC744D" w:rsidRDefault="00EC744D" w:rsidP="00EC744D">
            <w:pPr>
              <w:rPr>
                <w:lang w:val="fr-FR"/>
              </w:rPr>
            </w:pPr>
            <w:r w:rsidRPr="00EC744D">
              <w:rPr>
                <w:lang w:val="en-US"/>
              </w:rPr>
              <w:lastRenderedPageBreak/>
              <w:t>I translated “all of the above” into “toutes ces réponses” which is a more common wording in French to convey the same idea</w:t>
            </w:r>
          </w:p>
        </w:tc>
      </w:tr>
      <w:tr w:rsidR="00EC744D" w:rsidRPr="00EC744D" w14:paraId="571F5384" w14:textId="77777777" w:rsidTr="00F74CA4">
        <w:tc>
          <w:tcPr>
            <w:tcW w:w="1666" w:type="pct"/>
          </w:tcPr>
          <w:p w14:paraId="15EB537D" w14:textId="77777777" w:rsidR="00EC744D" w:rsidRPr="00EC744D" w:rsidRDefault="00EC744D" w:rsidP="00EC744D">
            <w:pPr>
              <w:rPr>
                <w:lang w:val="fr-FR"/>
              </w:rPr>
            </w:pPr>
            <w:r w:rsidRPr="00EC744D">
              <w:rPr>
                <w:lang w:val="en-US"/>
              </w:rPr>
              <w:lastRenderedPageBreak/>
              <w:t>7. Your literature search produces two randomised controlled trials. List four characteristics of randomized controlled trials that would increase your confidence that the research methodology was scientifically sound? (text response) 2 marks</w:t>
            </w:r>
          </w:p>
        </w:tc>
        <w:tc>
          <w:tcPr>
            <w:tcW w:w="1666" w:type="pct"/>
          </w:tcPr>
          <w:p w14:paraId="7FEE8E51" w14:textId="77777777" w:rsidR="00EC744D" w:rsidRPr="00EC744D" w:rsidRDefault="00EC744D" w:rsidP="00EC744D">
            <w:pPr>
              <w:rPr>
                <w:lang w:val="fr-FR"/>
              </w:rPr>
            </w:pPr>
            <w:r w:rsidRPr="00EC744D">
              <w:rPr>
                <w:lang w:val="fr-FR"/>
              </w:rPr>
              <w:t>7. Votre recherche de la littérature fournit deux essais contrôlés randomisés. Listez quatre caractéristiques des essais contrôlés randomisés qui augmenteraient votre confiance sur le fait que la méthodologie de recherche était scientifiquement robuste ? (réponse textuelle) 2 points</w:t>
            </w:r>
          </w:p>
        </w:tc>
        <w:tc>
          <w:tcPr>
            <w:tcW w:w="1667" w:type="pct"/>
          </w:tcPr>
          <w:p w14:paraId="7DD6A432" w14:textId="77777777" w:rsidR="00EC744D" w:rsidRPr="00EC744D" w:rsidRDefault="00EC744D" w:rsidP="00EC744D">
            <w:pPr>
              <w:rPr>
                <w:lang w:val="en-US"/>
              </w:rPr>
            </w:pPr>
            <w:r w:rsidRPr="00EC744D">
              <w:rPr>
                <w:lang w:val="en-US"/>
              </w:rPr>
              <w:t>To stick with its meaning of providing results, I translated “produces” into “fournit”.</w:t>
            </w:r>
          </w:p>
          <w:p w14:paraId="2E660C39" w14:textId="77777777" w:rsidR="00EC744D" w:rsidRPr="00EC744D" w:rsidRDefault="00EC744D" w:rsidP="00EC744D">
            <w:pPr>
              <w:rPr>
                <w:lang w:val="en-US"/>
              </w:rPr>
            </w:pPr>
            <w:r w:rsidRPr="00EC744D">
              <w:rPr>
                <w:lang w:val="en-US"/>
              </w:rPr>
              <w:t>In this context I translated “sound” into “robuste” which is an adjective commonly used to qualify research methodology.</w:t>
            </w:r>
          </w:p>
          <w:p w14:paraId="1BEFBC81" w14:textId="77777777" w:rsidR="00EC744D" w:rsidRPr="00EC744D" w:rsidRDefault="00EC744D" w:rsidP="00EC744D">
            <w:pPr>
              <w:rPr>
                <w:lang w:val="fr-FR"/>
              </w:rPr>
            </w:pPr>
          </w:p>
        </w:tc>
      </w:tr>
      <w:tr w:rsidR="00EC744D" w:rsidRPr="00EC744D" w14:paraId="67FBE79A" w14:textId="77777777" w:rsidTr="00F74CA4">
        <w:tc>
          <w:tcPr>
            <w:tcW w:w="1666" w:type="pct"/>
          </w:tcPr>
          <w:p w14:paraId="67D3C0B3" w14:textId="77777777" w:rsidR="00EC744D" w:rsidRPr="00EC744D" w:rsidRDefault="00EC744D" w:rsidP="00EC744D">
            <w:pPr>
              <w:rPr>
                <w:lang w:val="en-US"/>
              </w:rPr>
            </w:pPr>
            <w:r w:rsidRPr="00EC744D">
              <w:rPr>
                <w:lang w:val="en-US"/>
              </w:rPr>
              <w:t>8. The findings of the two randomised controlled trials are shown below. Both studies show a significant beneficial effect for the treatment versus control group.</w:t>
            </w:r>
          </w:p>
          <w:p w14:paraId="41947363" w14:textId="77777777" w:rsidR="00EC744D" w:rsidRPr="00EC744D" w:rsidRDefault="00EC744D" w:rsidP="00EC744D">
            <w:pPr>
              <w:rPr>
                <w:lang w:val="en-US"/>
              </w:rPr>
            </w:pPr>
            <w:r w:rsidRPr="00EC744D">
              <w:rPr>
                <w:u w:val="single"/>
                <w:lang w:val="en-US"/>
              </w:rPr>
              <w:t>Study 1</w:t>
            </w:r>
            <w:r w:rsidRPr="00EC744D">
              <w:rPr>
                <w:lang w:val="en-US"/>
              </w:rPr>
              <w:t xml:space="preserve"> compared breathing exercises and an exercise program in 24 subjects. Sputum volume averaged 1.5g ± 2.0 with the exercise program. There was a significant difference </w:t>
            </w:r>
            <w:r w:rsidRPr="00EC744D">
              <w:rPr>
                <w:lang w:val="en-US"/>
              </w:rPr>
              <w:lastRenderedPageBreak/>
              <w:t>between sputum weights (p=0.001, 95% confidence interval 0.5-1.2, effect size 1.2)</w:t>
            </w:r>
          </w:p>
          <w:p w14:paraId="771B6711" w14:textId="77777777" w:rsidR="00EC744D" w:rsidRPr="00EC744D" w:rsidRDefault="00EC744D" w:rsidP="00EC744D">
            <w:pPr>
              <w:rPr>
                <w:lang w:val="en-US"/>
              </w:rPr>
            </w:pPr>
            <w:r w:rsidRPr="00EC744D">
              <w:rPr>
                <w:u w:val="single"/>
                <w:lang w:val="en-US"/>
              </w:rPr>
              <w:t>Study 2</w:t>
            </w:r>
            <w:r w:rsidRPr="00EC744D">
              <w:rPr>
                <w:lang w:val="en-US"/>
              </w:rPr>
              <w:t xml:space="preserve"> compared breathing exercises and an exercise program in 12 subjects. Sputum volume averaged 2.2g ± 0.5 with the exercise program. There was a significant difference between sputum weights (p=0.04, 95% confidence interval 0.25-1.5, effect size 2)</w:t>
            </w:r>
          </w:p>
          <w:p w14:paraId="714DE9AA" w14:textId="77777777" w:rsidR="00EC744D" w:rsidRPr="00EC744D" w:rsidRDefault="00EC744D" w:rsidP="00EC744D">
            <w:pPr>
              <w:rPr>
                <w:lang w:val="en-US"/>
              </w:rPr>
            </w:pPr>
            <w:r w:rsidRPr="00EC744D">
              <w:rPr>
                <w:lang w:val="en-US"/>
              </w:rPr>
              <w:t>a) Which study shows the more beneficial effect? (please circle the answer) 1 mark</w:t>
            </w:r>
          </w:p>
          <w:p w14:paraId="550A0D93" w14:textId="77777777" w:rsidR="00EC744D" w:rsidRPr="00EC744D" w:rsidRDefault="00EC744D" w:rsidP="00EC744D">
            <w:pPr>
              <w:rPr>
                <w:lang w:val="en-US"/>
              </w:rPr>
            </w:pPr>
            <w:r w:rsidRPr="00EC744D">
              <w:rPr>
                <w:lang w:val="en-US"/>
              </w:rPr>
              <w:t>STUDY 1 / STUDY 2 / DON’T KNOW</w:t>
            </w:r>
          </w:p>
          <w:p w14:paraId="7DB7B31D" w14:textId="77777777" w:rsidR="00EC744D" w:rsidRPr="00EC744D" w:rsidRDefault="00EC744D" w:rsidP="00EC744D">
            <w:pPr>
              <w:rPr>
                <w:lang w:val="en-US"/>
              </w:rPr>
            </w:pPr>
            <w:r w:rsidRPr="00EC744D">
              <w:rPr>
                <w:lang w:val="en-US"/>
              </w:rPr>
              <w:t>b) How did you decide which study produced the more beneficial effect? (please tick only one box) 1 mark</w:t>
            </w:r>
          </w:p>
          <w:p w14:paraId="0B5F6343" w14:textId="77777777" w:rsidR="00EC744D" w:rsidRPr="00EC744D" w:rsidRDefault="00EC744D" w:rsidP="00EC744D">
            <w:pPr>
              <w:rPr>
                <w:lang w:val="en-US"/>
              </w:rPr>
            </w:pPr>
            <w:r w:rsidRPr="00EC744D">
              <w:rPr>
                <w:lang w:val="en-US"/>
              </w:rPr>
              <w:t> p value</w:t>
            </w:r>
          </w:p>
          <w:p w14:paraId="656FC167" w14:textId="77777777" w:rsidR="00EC744D" w:rsidRPr="00EC744D" w:rsidRDefault="00EC744D" w:rsidP="00EC744D">
            <w:pPr>
              <w:rPr>
                <w:lang w:val="en-US"/>
              </w:rPr>
            </w:pPr>
            <w:r w:rsidRPr="00EC744D">
              <w:rPr>
                <w:lang w:val="en-US"/>
              </w:rPr>
              <w:t> effect size</w:t>
            </w:r>
          </w:p>
          <w:p w14:paraId="0B5B71E0" w14:textId="77777777" w:rsidR="00EC744D" w:rsidRPr="00EC744D" w:rsidRDefault="00EC744D" w:rsidP="00EC744D">
            <w:pPr>
              <w:rPr>
                <w:lang w:val="en-US"/>
              </w:rPr>
            </w:pPr>
            <w:r w:rsidRPr="00EC744D">
              <w:rPr>
                <w:lang w:val="en-US"/>
              </w:rPr>
              <w:t> mean sputum volume</w:t>
            </w:r>
          </w:p>
          <w:p w14:paraId="4E2C4F9A" w14:textId="77777777" w:rsidR="00EC744D" w:rsidRPr="00EC744D" w:rsidRDefault="00EC744D" w:rsidP="00EC744D">
            <w:pPr>
              <w:rPr>
                <w:lang w:val="en-US"/>
              </w:rPr>
            </w:pPr>
            <w:r w:rsidRPr="00EC744D">
              <w:rPr>
                <w:lang w:val="en-US"/>
              </w:rPr>
              <w:t> confidence intervals</w:t>
            </w:r>
          </w:p>
          <w:p w14:paraId="14F6ADC0" w14:textId="77777777" w:rsidR="00EC744D" w:rsidRPr="00EC744D" w:rsidRDefault="00EC744D" w:rsidP="00EC744D">
            <w:pPr>
              <w:rPr>
                <w:lang w:val="en-US"/>
              </w:rPr>
            </w:pPr>
            <w:r w:rsidRPr="00EC744D">
              <w:rPr>
                <w:lang w:val="en-US"/>
              </w:rPr>
              <w:t> I didn’t know the answer</w:t>
            </w:r>
          </w:p>
          <w:p w14:paraId="56745A51" w14:textId="77777777" w:rsidR="00EC744D" w:rsidRPr="00EC744D" w:rsidRDefault="00EC744D" w:rsidP="00EC744D">
            <w:pPr>
              <w:rPr>
                <w:lang w:val="en-US"/>
              </w:rPr>
            </w:pPr>
            <w:r w:rsidRPr="00EC744D">
              <w:rPr>
                <w:lang w:val="en-US"/>
              </w:rPr>
              <w:t> Other (please specify)</w:t>
            </w:r>
          </w:p>
          <w:p w14:paraId="48B9BEC6" w14:textId="77777777" w:rsidR="00EC744D" w:rsidRPr="00EC744D" w:rsidRDefault="00EC744D" w:rsidP="00EC744D">
            <w:pPr>
              <w:rPr>
                <w:b/>
                <w:bCs/>
                <w:lang w:val="fr-FR"/>
              </w:rPr>
            </w:pPr>
          </w:p>
        </w:tc>
        <w:tc>
          <w:tcPr>
            <w:tcW w:w="1666" w:type="pct"/>
          </w:tcPr>
          <w:p w14:paraId="18D89A9B" w14:textId="77777777" w:rsidR="00EC744D" w:rsidRPr="00EC744D" w:rsidRDefault="00EC744D" w:rsidP="00EC744D">
            <w:pPr>
              <w:rPr>
                <w:lang w:val="fr-FR"/>
              </w:rPr>
            </w:pPr>
            <w:r w:rsidRPr="00EC744D">
              <w:rPr>
                <w:lang w:val="fr-FR"/>
              </w:rPr>
              <w:lastRenderedPageBreak/>
              <w:t>8. Les résultats des deux essais contrôlés randomisés sont présentés ci-dessous. Les deux études montrent un effet bénéfique significatif pour le groupe traité par rapport au groupe contrôle.</w:t>
            </w:r>
          </w:p>
          <w:p w14:paraId="48AFFCA2" w14:textId="77777777" w:rsidR="00EC744D" w:rsidRPr="00EC744D" w:rsidRDefault="00EC744D" w:rsidP="00EC744D">
            <w:pPr>
              <w:rPr>
                <w:lang w:val="fr-FR"/>
              </w:rPr>
            </w:pPr>
            <w:r w:rsidRPr="00EC744D">
              <w:rPr>
                <w:u w:val="single"/>
                <w:lang w:val="fr-FR"/>
              </w:rPr>
              <w:t>L'étude 1</w:t>
            </w:r>
            <w:r w:rsidRPr="00EC744D">
              <w:rPr>
                <w:lang w:val="fr-FR"/>
              </w:rPr>
              <w:t xml:space="preserve"> a comparé des exercices de respiration et un programme d'exercices chez 24 sujets. Le volume d'expectoration </w:t>
            </w:r>
            <w:r w:rsidRPr="00EC744D">
              <w:rPr>
                <w:lang w:val="fr-FR"/>
              </w:rPr>
              <w:lastRenderedPageBreak/>
              <w:t>était en moyenne de 1,5g ± 2,0 avec le programme d'exercices. Il y avait une différence significative entre les poids des expectorations (p=0,001, intervalle de confiance à 95 % 0,5-1,2, taille de l'effet 1,2).</w:t>
            </w:r>
          </w:p>
          <w:p w14:paraId="227BA1E7" w14:textId="77777777" w:rsidR="00EC744D" w:rsidRPr="00EC744D" w:rsidRDefault="00EC744D" w:rsidP="00EC744D">
            <w:pPr>
              <w:rPr>
                <w:lang w:val="fr-FR"/>
              </w:rPr>
            </w:pPr>
            <w:r w:rsidRPr="00EC744D">
              <w:rPr>
                <w:u w:val="single"/>
                <w:lang w:val="fr-FR"/>
              </w:rPr>
              <w:t>L'étude 2</w:t>
            </w:r>
            <w:r w:rsidRPr="00EC744D">
              <w:rPr>
                <w:lang w:val="fr-FR"/>
              </w:rPr>
              <w:t xml:space="preserve"> a comparé des exercices de respiration et un programme d'exercices chez 12 sujets. Le volume des expectorations était en moyenne de 2,2 g ± 0,5 avec le programme d'exercices. Il y avait une différence significative entre les poids des expectorations (p=0.04, intervalle de confiance à 95% 0.25-1.5, taille de l'effet 2)</w:t>
            </w:r>
          </w:p>
          <w:p w14:paraId="7BFEE698" w14:textId="77777777" w:rsidR="00EC744D" w:rsidRPr="00EC744D" w:rsidRDefault="00EC744D" w:rsidP="00EC744D">
            <w:pPr>
              <w:rPr>
                <w:lang w:val="fr-FR"/>
              </w:rPr>
            </w:pPr>
            <w:r w:rsidRPr="00EC744D">
              <w:rPr>
                <w:lang w:val="fr-FR"/>
              </w:rPr>
              <w:t>a) Quelle étude montre l'effet le plus bénéfique ? (veuillez entourer la réponse) 1 point</w:t>
            </w:r>
          </w:p>
          <w:p w14:paraId="7CE14096" w14:textId="77777777" w:rsidR="00EC744D" w:rsidRPr="00EC744D" w:rsidRDefault="00EC744D" w:rsidP="00EC744D">
            <w:pPr>
              <w:rPr>
                <w:lang w:val="fr-FR"/>
              </w:rPr>
            </w:pPr>
            <w:r w:rsidRPr="00EC744D">
              <w:rPr>
                <w:lang w:val="fr-FR"/>
              </w:rPr>
              <w:t>ÉTUDE 1 / ÉTUDE 2 / NE SAIT PAS</w:t>
            </w:r>
          </w:p>
          <w:p w14:paraId="6877C5EE" w14:textId="77777777" w:rsidR="00EC744D" w:rsidRPr="00EC744D" w:rsidRDefault="00EC744D" w:rsidP="00EC744D">
            <w:pPr>
              <w:rPr>
                <w:lang w:val="fr-FR"/>
              </w:rPr>
            </w:pPr>
            <w:r w:rsidRPr="00EC744D">
              <w:rPr>
                <w:lang w:val="fr-FR"/>
              </w:rPr>
              <w:t>b) Comment avez-vous décidé quelle étude a produit l'effet le plus bénéfique ? (veuillez cocher une seule case) 1 point</w:t>
            </w:r>
          </w:p>
          <w:p w14:paraId="55F13D03" w14:textId="77777777" w:rsidR="00EC744D" w:rsidRPr="00EC744D" w:rsidRDefault="00EC744D" w:rsidP="00EC744D">
            <w:pPr>
              <w:numPr>
                <w:ilvl w:val="0"/>
                <w:numId w:val="4"/>
              </w:numPr>
              <w:spacing w:line="276" w:lineRule="auto"/>
              <w:rPr>
                <w:lang w:val="fr-FR"/>
              </w:rPr>
            </w:pPr>
            <w:r w:rsidRPr="00EC744D">
              <w:rPr>
                <w:lang w:val="fr-FR"/>
              </w:rPr>
              <w:t>p-valeur</w:t>
            </w:r>
          </w:p>
          <w:p w14:paraId="22BE781B" w14:textId="77777777" w:rsidR="00EC744D" w:rsidRPr="00EC744D" w:rsidRDefault="00EC744D" w:rsidP="00EC744D">
            <w:pPr>
              <w:numPr>
                <w:ilvl w:val="0"/>
                <w:numId w:val="4"/>
              </w:numPr>
              <w:spacing w:line="276" w:lineRule="auto"/>
              <w:rPr>
                <w:lang w:val="fr-FR"/>
              </w:rPr>
            </w:pPr>
            <w:r w:rsidRPr="00EC744D">
              <w:rPr>
                <w:lang w:val="fr-FR"/>
              </w:rPr>
              <w:t>taille de l'effet</w:t>
            </w:r>
          </w:p>
          <w:p w14:paraId="00125963" w14:textId="77777777" w:rsidR="00EC744D" w:rsidRPr="00EC744D" w:rsidRDefault="00EC744D" w:rsidP="00EC744D">
            <w:pPr>
              <w:numPr>
                <w:ilvl w:val="0"/>
                <w:numId w:val="4"/>
              </w:numPr>
              <w:spacing w:line="276" w:lineRule="auto"/>
              <w:rPr>
                <w:lang w:val="fr-FR"/>
              </w:rPr>
            </w:pPr>
            <w:r w:rsidRPr="00EC744D">
              <w:rPr>
                <w:lang w:val="fr-FR"/>
              </w:rPr>
              <w:t>volume moyen des expectorations</w:t>
            </w:r>
          </w:p>
          <w:p w14:paraId="5AFBD992" w14:textId="77777777" w:rsidR="00EC744D" w:rsidRPr="00EC744D" w:rsidRDefault="00EC744D" w:rsidP="00EC744D">
            <w:pPr>
              <w:numPr>
                <w:ilvl w:val="0"/>
                <w:numId w:val="4"/>
              </w:numPr>
              <w:spacing w:line="276" w:lineRule="auto"/>
              <w:rPr>
                <w:lang w:val="fr-FR"/>
              </w:rPr>
            </w:pPr>
            <w:r w:rsidRPr="00EC744D">
              <w:rPr>
                <w:lang w:val="fr-FR"/>
              </w:rPr>
              <w:t>intervalles de confiance</w:t>
            </w:r>
          </w:p>
          <w:p w14:paraId="0AD68F22" w14:textId="77777777" w:rsidR="00EC744D" w:rsidRPr="00EC744D" w:rsidRDefault="00EC744D" w:rsidP="00EC744D">
            <w:pPr>
              <w:numPr>
                <w:ilvl w:val="0"/>
                <w:numId w:val="4"/>
              </w:numPr>
              <w:spacing w:line="276" w:lineRule="auto"/>
              <w:rPr>
                <w:lang w:val="fr-FR"/>
              </w:rPr>
            </w:pPr>
            <w:r w:rsidRPr="00EC744D">
              <w:rPr>
                <w:lang w:val="fr-FR"/>
              </w:rPr>
              <w:t>Je ne connaissais pas la réponse</w:t>
            </w:r>
          </w:p>
          <w:p w14:paraId="643DCB57" w14:textId="77777777" w:rsidR="00EC744D" w:rsidRPr="00EC744D" w:rsidRDefault="00EC744D" w:rsidP="00EC744D">
            <w:pPr>
              <w:numPr>
                <w:ilvl w:val="0"/>
                <w:numId w:val="4"/>
              </w:numPr>
              <w:spacing w:line="276" w:lineRule="auto"/>
              <w:rPr>
                <w:lang w:val="fr-FR"/>
              </w:rPr>
            </w:pPr>
            <w:r w:rsidRPr="00EC744D">
              <w:rPr>
                <w:lang w:val="fr-FR"/>
              </w:rPr>
              <w:t>Autre (veuillez préciser)</w:t>
            </w:r>
          </w:p>
          <w:p w14:paraId="31AEA717" w14:textId="77777777" w:rsidR="00EC744D" w:rsidRPr="00EC744D" w:rsidRDefault="00EC744D" w:rsidP="00EC744D">
            <w:pPr>
              <w:rPr>
                <w:lang w:val="fr-FR"/>
              </w:rPr>
            </w:pPr>
          </w:p>
        </w:tc>
        <w:tc>
          <w:tcPr>
            <w:tcW w:w="1667" w:type="pct"/>
          </w:tcPr>
          <w:p w14:paraId="144CF912" w14:textId="77777777" w:rsidR="00EC744D" w:rsidRPr="00EC744D" w:rsidRDefault="00EC744D" w:rsidP="00EC744D">
            <w:pPr>
              <w:rPr>
                <w:lang w:val="fr-FR"/>
              </w:rPr>
            </w:pPr>
            <w:r w:rsidRPr="00EC744D">
              <w:rPr>
                <w:lang w:val="en-US"/>
              </w:rPr>
              <w:lastRenderedPageBreak/>
              <w:t>The anglicism “p value” is commonly used in France. Nevertheless, I decided to use its translation “p-valeur” which is also commonly used, especially in education programs.</w:t>
            </w:r>
          </w:p>
        </w:tc>
      </w:tr>
      <w:tr w:rsidR="00EC744D" w:rsidRPr="00EC744D" w14:paraId="469F4225" w14:textId="77777777" w:rsidTr="00F74CA4">
        <w:tc>
          <w:tcPr>
            <w:tcW w:w="1666" w:type="pct"/>
          </w:tcPr>
          <w:p w14:paraId="45F0E466" w14:textId="77777777" w:rsidR="00EC744D" w:rsidRPr="00EC744D" w:rsidRDefault="00EC744D" w:rsidP="00EC744D">
            <w:pPr>
              <w:rPr>
                <w:lang w:val="en-US"/>
              </w:rPr>
            </w:pPr>
            <w:r w:rsidRPr="00EC744D">
              <w:rPr>
                <w:lang w:val="en-US"/>
              </w:rPr>
              <w:t>9. Rank the following study designs from 1 to 4 according to a hierarchy of evidence (</w:t>
            </w:r>
            <w:r w:rsidRPr="00EC744D">
              <w:rPr>
                <w:i/>
                <w:iCs/>
                <w:lang w:val="en-US"/>
              </w:rPr>
              <w:t xml:space="preserve">with 1 being the design that you have the most confidence in for answering your question </w:t>
            </w:r>
            <w:r w:rsidRPr="00EC744D">
              <w:rPr>
                <w:i/>
                <w:iCs/>
                <w:lang w:val="en-US"/>
              </w:rPr>
              <w:lastRenderedPageBreak/>
              <w:t>and 4 the lowest confidence in answering your question</w:t>
            </w:r>
            <w:r w:rsidRPr="00EC744D">
              <w:rPr>
                <w:lang w:val="en-US"/>
              </w:rPr>
              <w:t>) 1 mark</w:t>
            </w:r>
          </w:p>
          <w:p w14:paraId="4576F4A5" w14:textId="77777777" w:rsidR="00EC744D" w:rsidRPr="00EC744D" w:rsidRDefault="00EC744D" w:rsidP="00EC744D">
            <w:pPr>
              <w:rPr>
                <w:lang w:val="en-US"/>
              </w:rPr>
            </w:pPr>
            <w:r w:rsidRPr="00EC744D">
              <w:rPr>
                <w:lang w:val="en-US"/>
              </w:rPr>
              <w:t>( ) Case control / cohort study</w:t>
            </w:r>
          </w:p>
          <w:p w14:paraId="7F9444BD" w14:textId="77777777" w:rsidR="00EC744D" w:rsidRPr="00EC744D" w:rsidRDefault="00EC744D" w:rsidP="00EC744D">
            <w:pPr>
              <w:rPr>
                <w:lang w:val="en-US"/>
              </w:rPr>
            </w:pPr>
            <w:r w:rsidRPr="00EC744D">
              <w:rPr>
                <w:lang w:val="en-US"/>
              </w:rPr>
              <w:t>( ) Randomised controlled trial</w:t>
            </w:r>
          </w:p>
          <w:p w14:paraId="761E0EF4" w14:textId="77777777" w:rsidR="00EC744D" w:rsidRPr="00EC744D" w:rsidRDefault="00EC744D" w:rsidP="00EC744D">
            <w:pPr>
              <w:rPr>
                <w:lang w:val="en-US"/>
              </w:rPr>
            </w:pPr>
            <w:r w:rsidRPr="00EC744D">
              <w:rPr>
                <w:lang w:val="en-US"/>
              </w:rPr>
              <w:t>( ) Systematic review (meta-analysis)</w:t>
            </w:r>
          </w:p>
          <w:p w14:paraId="7A309010" w14:textId="77777777" w:rsidR="00EC744D" w:rsidRPr="00EC744D" w:rsidRDefault="00EC744D" w:rsidP="00EC744D">
            <w:pPr>
              <w:rPr>
                <w:lang w:val="en-US"/>
              </w:rPr>
            </w:pPr>
            <w:r w:rsidRPr="00EC744D">
              <w:rPr>
                <w:lang w:val="en-US"/>
              </w:rPr>
              <w:t>( ) Review paper based upon expert consensus</w:t>
            </w:r>
          </w:p>
          <w:p w14:paraId="3413A588" w14:textId="77777777" w:rsidR="00EC744D" w:rsidRPr="00EC744D" w:rsidRDefault="00EC744D" w:rsidP="00EC744D">
            <w:pPr>
              <w:rPr>
                <w:lang w:val="en-US"/>
              </w:rPr>
            </w:pPr>
            <w:r w:rsidRPr="00EC744D">
              <w:rPr>
                <w:lang w:val="en-US"/>
              </w:rPr>
              <w:t>( ) Don’t know</w:t>
            </w:r>
          </w:p>
          <w:p w14:paraId="70C225A6" w14:textId="77777777" w:rsidR="00EC744D" w:rsidRPr="00EC744D" w:rsidRDefault="00EC744D" w:rsidP="00EC744D">
            <w:pPr>
              <w:rPr>
                <w:b/>
                <w:bCs/>
                <w:lang w:val="fr-FR"/>
              </w:rPr>
            </w:pPr>
          </w:p>
        </w:tc>
        <w:tc>
          <w:tcPr>
            <w:tcW w:w="1666" w:type="pct"/>
          </w:tcPr>
          <w:p w14:paraId="632B49F0" w14:textId="77777777" w:rsidR="00EC744D" w:rsidRPr="00EC744D" w:rsidRDefault="00EC744D" w:rsidP="00EC744D">
            <w:pPr>
              <w:rPr>
                <w:lang w:val="fr-FR"/>
              </w:rPr>
            </w:pPr>
            <w:r w:rsidRPr="00EC744D">
              <w:rPr>
                <w:lang w:val="fr-FR"/>
              </w:rPr>
              <w:lastRenderedPageBreak/>
              <w:t>9. Classez les designs d'étude suivants de 1 à 4 selon une hiérarchie basée sur les preuves (</w:t>
            </w:r>
            <w:r w:rsidRPr="00EC744D">
              <w:rPr>
                <w:i/>
                <w:iCs/>
                <w:lang w:val="fr-FR"/>
              </w:rPr>
              <w:t xml:space="preserve">1 étant le design dans lequel vous avez le plus confiance pour répondre à votre </w:t>
            </w:r>
            <w:r w:rsidRPr="00EC744D">
              <w:rPr>
                <w:i/>
                <w:iCs/>
                <w:lang w:val="fr-FR"/>
              </w:rPr>
              <w:lastRenderedPageBreak/>
              <w:t>question et 4 le moins confiance pour répondre à votre question</w:t>
            </w:r>
            <w:r w:rsidRPr="00EC744D">
              <w:rPr>
                <w:lang w:val="fr-FR"/>
              </w:rPr>
              <w:t>) 1 point</w:t>
            </w:r>
          </w:p>
          <w:p w14:paraId="0EC0671D" w14:textId="77777777" w:rsidR="00EC744D" w:rsidRPr="00EC744D" w:rsidRDefault="00EC744D" w:rsidP="00EC744D">
            <w:pPr>
              <w:rPr>
                <w:lang w:val="fr-FR"/>
              </w:rPr>
            </w:pPr>
            <w:r w:rsidRPr="00EC744D">
              <w:rPr>
                <w:lang w:val="fr-FR"/>
              </w:rPr>
              <w:t>( ) Étude cas-témoin / étude de cohorte</w:t>
            </w:r>
          </w:p>
          <w:p w14:paraId="06407EBB" w14:textId="77777777" w:rsidR="00EC744D" w:rsidRPr="00EC744D" w:rsidRDefault="00EC744D" w:rsidP="00EC744D">
            <w:pPr>
              <w:rPr>
                <w:lang w:val="fr-FR"/>
              </w:rPr>
            </w:pPr>
            <w:r w:rsidRPr="00EC744D">
              <w:rPr>
                <w:lang w:val="fr-FR"/>
              </w:rPr>
              <w:t>( ) Essai contrôlé randomisé</w:t>
            </w:r>
          </w:p>
          <w:p w14:paraId="734A9270" w14:textId="77777777" w:rsidR="00EC744D" w:rsidRPr="00EC744D" w:rsidRDefault="00EC744D" w:rsidP="00EC744D">
            <w:pPr>
              <w:rPr>
                <w:lang w:val="fr-FR"/>
              </w:rPr>
            </w:pPr>
            <w:r w:rsidRPr="00EC744D">
              <w:rPr>
                <w:lang w:val="fr-FR"/>
              </w:rPr>
              <w:t>( ) Revue systématique (méta-analyse)</w:t>
            </w:r>
          </w:p>
          <w:p w14:paraId="0EE0CFF9" w14:textId="77777777" w:rsidR="00EC744D" w:rsidRPr="00EC744D" w:rsidRDefault="00EC744D" w:rsidP="00EC744D">
            <w:pPr>
              <w:rPr>
                <w:lang w:val="fr-FR"/>
              </w:rPr>
            </w:pPr>
            <w:r w:rsidRPr="00EC744D">
              <w:rPr>
                <w:lang w:val="fr-FR"/>
              </w:rPr>
              <w:t>( ) Article de synthèse basé sur un consensus d'experts</w:t>
            </w:r>
          </w:p>
          <w:p w14:paraId="61972B8B" w14:textId="77777777" w:rsidR="00EC744D" w:rsidRPr="00EC744D" w:rsidRDefault="00EC744D" w:rsidP="00EC744D">
            <w:pPr>
              <w:rPr>
                <w:lang w:val="fr-FR"/>
              </w:rPr>
            </w:pPr>
            <w:r w:rsidRPr="00EC744D">
              <w:rPr>
                <w:lang w:val="fr-FR"/>
              </w:rPr>
              <w:t>( ) Ne sait pas</w:t>
            </w:r>
          </w:p>
        </w:tc>
        <w:tc>
          <w:tcPr>
            <w:tcW w:w="1667" w:type="pct"/>
          </w:tcPr>
          <w:p w14:paraId="7F6E5426" w14:textId="77777777" w:rsidR="00EC744D" w:rsidRPr="00EC744D" w:rsidRDefault="00EC744D" w:rsidP="00EC744D">
            <w:pPr>
              <w:rPr>
                <w:lang w:val="fr-FR"/>
              </w:rPr>
            </w:pPr>
          </w:p>
        </w:tc>
      </w:tr>
      <w:tr w:rsidR="00EC744D" w:rsidRPr="00EC744D" w14:paraId="4B762F01" w14:textId="77777777" w:rsidTr="00F74CA4">
        <w:tc>
          <w:tcPr>
            <w:tcW w:w="1666" w:type="pct"/>
          </w:tcPr>
          <w:p w14:paraId="66B96785" w14:textId="77777777" w:rsidR="00EC744D" w:rsidRPr="00EC744D" w:rsidRDefault="00EC744D" w:rsidP="00EC744D">
            <w:pPr>
              <w:rPr>
                <w:b/>
                <w:bCs/>
                <w:lang w:val="fr-FR"/>
              </w:rPr>
            </w:pPr>
          </w:p>
          <w:p w14:paraId="71C55099" w14:textId="77777777" w:rsidR="00EC744D" w:rsidRPr="00EC744D" w:rsidRDefault="00EC744D" w:rsidP="00EC744D">
            <w:pPr>
              <w:rPr>
                <w:b/>
                <w:bCs/>
                <w:lang w:val="fr-FR"/>
              </w:rPr>
            </w:pPr>
            <w:r w:rsidRPr="00EC744D">
              <w:rPr>
                <w:b/>
                <w:bCs/>
                <w:lang w:val="fr-FR"/>
              </w:rPr>
              <w:t>TOTAL / 12 points</w:t>
            </w:r>
          </w:p>
          <w:p w14:paraId="39B20461" w14:textId="77777777" w:rsidR="00EC744D" w:rsidRPr="00EC744D" w:rsidRDefault="00EC744D" w:rsidP="00EC744D">
            <w:pPr>
              <w:rPr>
                <w:b/>
                <w:bCs/>
                <w:lang w:val="fr-FR"/>
              </w:rPr>
            </w:pPr>
          </w:p>
        </w:tc>
        <w:tc>
          <w:tcPr>
            <w:tcW w:w="1666" w:type="pct"/>
          </w:tcPr>
          <w:p w14:paraId="7D5ECE62" w14:textId="77777777" w:rsidR="00EC744D" w:rsidRPr="00EC744D" w:rsidRDefault="00EC744D" w:rsidP="00EC744D">
            <w:pPr>
              <w:rPr>
                <w:b/>
                <w:bCs/>
                <w:lang w:val="fr-FR"/>
              </w:rPr>
            </w:pPr>
          </w:p>
          <w:p w14:paraId="39207AF1" w14:textId="77777777" w:rsidR="00EC744D" w:rsidRPr="00EC744D" w:rsidRDefault="00EC744D" w:rsidP="00EC744D">
            <w:pPr>
              <w:rPr>
                <w:b/>
                <w:bCs/>
                <w:lang w:val="fr-FR"/>
              </w:rPr>
            </w:pPr>
            <w:r w:rsidRPr="00EC744D">
              <w:rPr>
                <w:b/>
                <w:bCs/>
                <w:lang w:val="fr-FR"/>
              </w:rPr>
              <w:t>TOTAL / 12 points</w:t>
            </w:r>
          </w:p>
          <w:p w14:paraId="2E193469" w14:textId="77777777" w:rsidR="00EC744D" w:rsidRPr="00EC744D" w:rsidRDefault="00EC744D" w:rsidP="00EC744D">
            <w:pPr>
              <w:rPr>
                <w:b/>
                <w:bCs/>
                <w:lang w:val="fr-FR"/>
              </w:rPr>
            </w:pPr>
          </w:p>
        </w:tc>
        <w:tc>
          <w:tcPr>
            <w:tcW w:w="1667" w:type="pct"/>
          </w:tcPr>
          <w:p w14:paraId="17FC7737" w14:textId="77777777" w:rsidR="00EC744D" w:rsidRPr="00EC744D" w:rsidRDefault="00EC744D" w:rsidP="00EC744D">
            <w:pPr>
              <w:rPr>
                <w:b/>
                <w:bCs/>
                <w:lang w:val="fr-FR"/>
              </w:rPr>
            </w:pPr>
          </w:p>
        </w:tc>
      </w:tr>
    </w:tbl>
    <w:p w14:paraId="0FF611C8" w14:textId="77777777" w:rsidR="00EC744D" w:rsidRPr="00EC744D" w:rsidRDefault="00EC744D" w:rsidP="00EC744D">
      <w:pPr>
        <w:rPr>
          <w:b/>
          <w:bCs/>
          <w:lang w:val="en-US"/>
        </w:rPr>
      </w:pPr>
      <w:r w:rsidRPr="00EC744D">
        <w:rPr>
          <w:b/>
          <w:bCs/>
          <w:lang w:val="en-US"/>
        </w:rPr>
        <w:br w:type="page"/>
      </w:r>
    </w:p>
    <w:p w14:paraId="6E14E604" w14:textId="4AD945A3" w:rsidR="00EC744D" w:rsidRPr="00EC744D" w:rsidRDefault="00EC744D" w:rsidP="00EC744D">
      <w:pPr>
        <w:pStyle w:val="Titre2"/>
      </w:pPr>
      <w:bookmarkStart w:id="3" w:name="_Toc130567881"/>
      <w:r>
        <w:lastRenderedPageBreak/>
        <w:t>Supplementary material</w:t>
      </w:r>
      <w:r w:rsidRPr="00EC744D">
        <w:t xml:space="preserve"> 2b : Forward translation 2 (T2) and associated comments</w:t>
      </w:r>
      <w:bookmarkEnd w:id="3"/>
    </w:p>
    <w:p w14:paraId="32C928C8" w14:textId="77777777" w:rsidR="00EC744D" w:rsidRPr="00EC744D" w:rsidRDefault="00EC744D" w:rsidP="00EC744D">
      <w:pPr>
        <w:rPr>
          <w:b/>
          <w:bCs/>
          <w:lang w:val="en-US"/>
        </w:rPr>
      </w:pPr>
    </w:p>
    <w:tbl>
      <w:tblPr>
        <w:tblStyle w:val="Grilledutableau"/>
        <w:tblW w:w="5000" w:type="pct"/>
        <w:tblLayout w:type="fixed"/>
        <w:tblLook w:val="04A0" w:firstRow="1" w:lastRow="0" w:firstColumn="1" w:lastColumn="0" w:noHBand="0" w:noVBand="1"/>
      </w:tblPr>
      <w:tblGrid>
        <w:gridCol w:w="4647"/>
        <w:gridCol w:w="4647"/>
        <w:gridCol w:w="4650"/>
      </w:tblGrid>
      <w:tr w:rsidR="00EC744D" w:rsidRPr="00EC744D" w14:paraId="788785CB" w14:textId="77777777" w:rsidTr="00F74CA4">
        <w:tc>
          <w:tcPr>
            <w:tcW w:w="1666" w:type="pct"/>
            <w:vAlign w:val="center"/>
          </w:tcPr>
          <w:p w14:paraId="6A2E47E9" w14:textId="77777777" w:rsidR="00EC744D" w:rsidRPr="00EC744D" w:rsidRDefault="00EC744D" w:rsidP="00EC744D">
            <w:pPr>
              <w:rPr>
                <w:b/>
                <w:bCs/>
                <w:lang w:val="fr-FR"/>
              </w:rPr>
            </w:pPr>
            <w:r w:rsidRPr="00EC744D">
              <w:rPr>
                <w:b/>
                <w:bCs/>
                <w:lang w:val="fr-FR"/>
              </w:rPr>
              <w:t>Original</w:t>
            </w:r>
          </w:p>
        </w:tc>
        <w:tc>
          <w:tcPr>
            <w:tcW w:w="1666" w:type="pct"/>
            <w:vAlign w:val="center"/>
          </w:tcPr>
          <w:p w14:paraId="0C89ABE3" w14:textId="77777777" w:rsidR="00EC744D" w:rsidRPr="00EC744D" w:rsidRDefault="00EC744D" w:rsidP="00EC744D">
            <w:pPr>
              <w:rPr>
                <w:b/>
                <w:bCs/>
                <w:lang w:val="fr-FR"/>
              </w:rPr>
            </w:pPr>
            <w:r w:rsidRPr="00EC744D">
              <w:rPr>
                <w:b/>
                <w:bCs/>
                <w:lang w:val="fr-FR"/>
              </w:rPr>
              <w:t>Forward Translation</w:t>
            </w:r>
          </w:p>
        </w:tc>
        <w:tc>
          <w:tcPr>
            <w:tcW w:w="1667" w:type="pct"/>
            <w:vAlign w:val="center"/>
          </w:tcPr>
          <w:p w14:paraId="1893C8B5" w14:textId="77777777" w:rsidR="00EC744D" w:rsidRPr="00EC744D" w:rsidRDefault="00EC744D" w:rsidP="00EC744D">
            <w:pPr>
              <w:rPr>
                <w:b/>
                <w:bCs/>
                <w:lang w:val="fr-FR"/>
              </w:rPr>
            </w:pPr>
            <w:r w:rsidRPr="00EC744D">
              <w:rPr>
                <w:b/>
                <w:bCs/>
                <w:lang w:val="fr-FR"/>
              </w:rPr>
              <w:t>Comments</w:t>
            </w:r>
          </w:p>
        </w:tc>
      </w:tr>
      <w:tr w:rsidR="00EC744D" w:rsidRPr="00EC744D" w14:paraId="13FF12B2" w14:textId="77777777" w:rsidTr="00F74CA4">
        <w:tc>
          <w:tcPr>
            <w:tcW w:w="1666" w:type="pct"/>
          </w:tcPr>
          <w:p w14:paraId="0224A5E0" w14:textId="77777777" w:rsidR="00EC744D" w:rsidRPr="00EC744D" w:rsidRDefault="00EC744D" w:rsidP="00EC744D">
            <w:pPr>
              <w:rPr>
                <w:lang w:val="en-US"/>
              </w:rPr>
            </w:pPr>
            <w:r w:rsidRPr="00EC744D">
              <w:rPr>
                <w:lang w:val="en-US"/>
              </w:rPr>
              <w:t>Answer questions 1-9 based on the following clinical scenario. If you are not confident in your answer, please do not guess (select the ‘don’t know’ option).</w:t>
            </w:r>
          </w:p>
          <w:p w14:paraId="52FC2FDB" w14:textId="77777777" w:rsidR="00EC744D" w:rsidRPr="00EC744D" w:rsidRDefault="00EC744D" w:rsidP="00EC744D">
            <w:pPr>
              <w:rPr>
                <w:lang w:val="en-US"/>
              </w:rPr>
            </w:pPr>
          </w:p>
          <w:p w14:paraId="2FC4C838" w14:textId="77777777" w:rsidR="00EC744D" w:rsidRPr="00EC744D" w:rsidRDefault="00EC744D" w:rsidP="00EC744D">
            <w:pPr>
              <w:rPr>
                <w:i/>
                <w:iCs/>
                <w:lang w:val="en-US"/>
              </w:rPr>
            </w:pPr>
            <w:r w:rsidRPr="00EC744D">
              <w:rPr>
                <w:i/>
                <w:iCs/>
                <w:lang w:val="en-US"/>
              </w:rPr>
              <w:t>‘Jane is a 16 year old girl who has cystic fibrosis and she has recently been admitted to hospital with a chest infection. Jane normally self-treats at home with breathing exercises taught to her by a physiotherapist. One of her friends also has cystic fibrosis but she treats herself with exercise, not breathing exercises. Jane wants to know whether her lung condition would be more effectively managed with an exercise program. You have no experience of either breathing exercises or exercise programs for cystic fibrosis and are not sure what to recommend.’</w:t>
            </w:r>
          </w:p>
          <w:p w14:paraId="2B41C6CA" w14:textId="77777777" w:rsidR="00EC744D" w:rsidRPr="00EC744D" w:rsidRDefault="00EC744D" w:rsidP="00EC744D">
            <w:pPr>
              <w:rPr>
                <w:b/>
                <w:bCs/>
                <w:lang w:val="fr-FR"/>
              </w:rPr>
            </w:pPr>
          </w:p>
        </w:tc>
        <w:tc>
          <w:tcPr>
            <w:tcW w:w="1666" w:type="pct"/>
          </w:tcPr>
          <w:p w14:paraId="157400F0" w14:textId="77777777" w:rsidR="00EC744D" w:rsidRPr="00EC744D" w:rsidRDefault="00EC744D" w:rsidP="00EC744D">
            <w:pPr>
              <w:rPr>
                <w:lang w:val="fr-FR"/>
              </w:rPr>
            </w:pPr>
            <w:r w:rsidRPr="00EC744D">
              <w:rPr>
                <w:lang w:val="fr-FR"/>
              </w:rPr>
              <w:t>Répondre aux questions 1-9 en fonction du scenario clinique suivant. Si vous n’êtes pas sûrs de votre réponse, veuillez cocher l’option « je ne sais pas ».</w:t>
            </w:r>
          </w:p>
          <w:p w14:paraId="1E54AA97" w14:textId="77777777" w:rsidR="00EC744D" w:rsidRPr="00EC744D" w:rsidRDefault="00EC744D" w:rsidP="00EC744D">
            <w:pPr>
              <w:rPr>
                <w:lang w:val="fr-FR"/>
              </w:rPr>
            </w:pPr>
          </w:p>
          <w:p w14:paraId="31212D8F" w14:textId="77777777" w:rsidR="00EC744D" w:rsidRPr="00EC744D" w:rsidRDefault="00EC744D" w:rsidP="00EC744D">
            <w:pPr>
              <w:rPr>
                <w:lang w:val="fr-FR"/>
              </w:rPr>
            </w:pPr>
            <w:r w:rsidRPr="00EC744D">
              <w:rPr>
                <w:lang w:val="fr-FR"/>
              </w:rPr>
              <w:t>‘Jeanne est une fille de 16 ans atteinte de mucoviscidose et a été récemment hospitalisée pour une infection pulmonaire. Jeanne se soigne normalement à la maison avec des exercices de respiration qui lui ont été enseignés par son kinésithérapeute. Une de ses amies est également atteinte de mucoviscidose mais se soigne par de l’activité physique et non pas par des exercices de respiration. Jeanne veut savoir si son insuffisance pulmonaire serait mieux prise en charge par un programme d’activité physique. Vous n’avez aucune expérience ni sur les exercices de respiration ni sur les programmes d’exercices dans la prise en charge de la mucoviscidose et vous ne savez pas quoi lui recommander.’</w:t>
            </w:r>
          </w:p>
        </w:tc>
        <w:tc>
          <w:tcPr>
            <w:tcW w:w="1667" w:type="pct"/>
          </w:tcPr>
          <w:p w14:paraId="60DDA475" w14:textId="77777777" w:rsidR="00EC744D" w:rsidRPr="00EC744D" w:rsidRDefault="00EC744D" w:rsidP="00EC744D">
            <w:pPr>
              <w:rPr>
                <w:lang w:val="fr-FR"/>
              </w:rPr>
            </w:pPr>
            <w:r w:rsidRPr="00EC744D">
              <w:rPr>
                <w:lang w:val="fr-FR"/>
              </w:rPr>
              <w:t>Hesitation between clinical case and clinical scenario but reading it I choose clinical scenario</w:t>
            </w:r>
          </w:p>
          <w:p w14:paraId="31FB10B8" w14:textId="77777777" w:rsidR="00EC744D" w:rsidRPr="00EC744D" w:rsidRDefault="00EC744D" w:rsidP="00EC744D">
            <w:pPr>
              <w:rPr>
                <w:lang w:val="fr-FR"/>
              </w:rPr>
            </w:pPr>
            <w:r w:rsidRPr="00EC744D">
              <w:rPr>
                <w:lang w:val="fr-FR"/>
              </w:rPr>
              <w:t>Please do not guess seems to not be french for me</w:t>
            </w:r>
          </w:p>
          <w:p w14:paraId="07BD321F" w14:textId="77777777" w:rsidR="00EC744D" w:rsidRPr="00EC744D" w:rsidRDefault="00EC744D" w:rsidP="00EC744D">
            <w:pPr>
              <w:rPr>
                <w:lang w:val="fr-FR"/>
              </w:rPr>
            </w:pPr>
            <w:r w:rsidRPr="00EC744D">
              <w:rPr>
                <w:lang w:val="fr-FR"/>
              </w:rPr>
              <w:t>There are two ways to translate this disease: medical or familiar one. I choose the familiar one</w:t>
            </w:r>
          </w:p>
          <w:p w14:paraId="0038897C" w14:textId="77777777" w:rsidR="00EC744D" w:rsidRPr="00EC744D" w:rsidRDefault="00EC744D" w:rsidP="00EC744D">
            <w:pPr>
              <w:rPr>
                <w:lang w:val="fr-FR"/>
              </w:rPr>
            </w:pPr>
            <w:r w:rsidRPr="00EC744D">
              <w:rPr>
                <w:lang w:val="fr-FR"/>
              </w:rPr>
              <w:t>The translation of exercise bother me in all the questionnaire. Here I am not sure that we talk about physical activity</w:t>
            </w:r>
          </w:p>
        </w:tc>
      </w:tr>
      <w:tr w:rsidR="00EC744D" w:rsidRPr="00EC744D" w14:paraId="5D0897F5" w14:textId="77777777" w:rsidTr="00F74CA4">
        <w:tc>
          <w:tcPr>
            <w:tcW w:w="1666" w:type="pct"/>
          </w:tcPr>
          <w:p w14:paraId="3B7CF66E" w14:textId="77777777" w:rsidR="00EC744D" w:rsidRPr="00EC744D" w:rsidRDefault="00EC744D" w:rsidP="00EC744D">
            <w:pPr>
              <w:rPr>
                <w:lang w:val="en-US"/>
              </w:rPr>
            </w:pPr>
            <w:r w:rsidRPr="00EC744D">
              <w:rPr>
                <w:lang w:val="fr-FR"/>
              </w:rPr>
              <w:t xml:space="preserve">1. </w:t>
            </w:r>
            <w:r w:rsidRPr="00EC744D">
              <w:rPr>
                <w:lang w:val="en-US"/>
              </w:rPr>
              <w:t>You have decided to search the literature to help you make a decision about what to recommend. Write a question that will help you organise your literature search (text response). 2 marks</w:t>
            </w:r>
          </w:p>
          <w:p w14:paraId="4406B1E8" w14:textId="77777777" w:rsidR="00EC744D" w:rsidRPr="00EC744D" w:rsidRDefault="00EC744D" w:rsidP="00EC744D">
            <w:pPr>
              <w:rPr>
                <w:b/>
                <w:bCs/>
                <w:lang w:val="fr-FR"/>
              </w:rPr>
            </w:pPr>
          </w:p>
        </w:tc>
        <w:tc>
          <w:tcPr>
            <w:tcW w:w="1666" w:type="pct"/>
          </w:tcPr>
          <w:p w14:paraId="4FE3FC6E" w14:textId="77777777" w:rsidR="00EC744D" w:rsidRPr="00EC744D" w:rsidRDefault="00EC744D" w:rsidP="00EC744D">
            <w:pPr>
              <w:rPr>
                <w:lang w:val="fr-FR"/>
              </w:rPr>
            </w:pPr>
            <w:r w:rsidRPr="00EC744D">
              <w:rPr>
                <w:lang w:val="fr-FR"/>
              </w:rPr>
              <w:t>1.</w:t>
            </w:r>
            <w:r w:rsidRPr="00EC744D">
              <w:rPr>
                <w:lang w:val="fr-FR"/>
              </w:rPr>
              <w:tab/>
              <w:t>Vous décidez de chercher dans la littérature pour vous aider à prendre une décision sur vos recommandations. Ecrivez une question qui vous aiderez à organiser votre recherche de littérature (réponse sous forme de texte) 2 points</w:t>
            </w:r>
          </w:p>
        </w:tc>
        <w:tc>
          <w:tcPr>
            <w:tcW w:w="1667" w:type="pct"/>
          </w:tcPr>
          <w:p w14:paraId="7857D80E" w14:textId="77777777" w:rsidR="00EC744D" w:rsidRPr="00EC744D" w:rsidRDefault="00EC744D" w:rsidP="00EC744D">
            <w:pPr>
              <w:rPr>
                <w:lang w:val="fr-FR"/>
              </w:rPr>
            </w:pPr>
          </w:p>
        </w:tc>
      </w:tr>
      <w:tr w:rsidR="00EC744D" w:rsidRPr="00EC744D" w14:paraId="4A7EE742" w14:textId="77777777" w:rsidTr="00F74CA4">
        <w:tc>
          <w:tcPr>
            <w:tcW w:w="1666" w:type="pct"/>
          </w:tcPr>
          <w:p w14:paraId="2DBA6A0C" w14:textId="77777777" w:rsidR="00EC744D" w:rsidRPr="00EC744D" w:rsidRDefault="00EC744D" w:rsidP="00EC744D">
            <w:pPr>
              <w:rPr>
                <w:lang w:val="en-US"/>
              </w:rPr>
            </w:pPr>
            <w:r w:rsidRPr="00EC744D">
              <w:rPr>
                <w:lang w:val="en-US"/>
              </w:rPr>
              <w:t xml:space="preserve">2. Identify four sources of information that you would have the most confidence in </w:t>
            </w:r>
            <w:r w:rsidRPr="00EC744D">
              <w:rPr>
                <w:lang w:val="en-US"/>
              </w:rPr>
              <w:lastRenderedPageBreak/>
              <w:t>providing valid information to help you answer your question. 2 marks</w:t>
            </w:r>
          </w:p>
          <w:p w14:paraId="6383123E" w14:textId="77777777" w:rsidR="00EC744D" w:rsidRPr="00EC744D" w:rsidRDefault="00EC744D" w:rsidP="00EC744D">
            <w:pPr>
              <w:rPr>
                <w:lang w:val="en-US"/>
              </w:rPr>
            </w:pPr>
            <w:r w:rsidRPr="00EC744D">
              <w:rPr>
                <w:lang w:val="en-US"/>
              </w:rPr>
              <w:t> General internet search</w:t>
            </w:r>
          </w:p>
          <w:p w14:paraId="365FC418" w14:textId="77777777" w:rsidR="00EC744D" w:rsidRPr="00EC744D" w:rsidRDefault="00EC744D" w:rsidP="00EC744D">
            <w:pPr>
              <w:rPr>
                <w:lang w:val="en-US"/>
              </w:rPr>
            </w:pPr>
            <w:r w:rsidRPr="00EC744D">
              <w:rPr>
                <w:lang w:val="en-US"/>
              </w:rPr>
              <w:t> Clinical guidelines</w:t>
            </w:r>
          </w:p>
          <w:p w14:paraId="12F291F5" w14:textId="77777777" w:rsidR="00EC744D" w:rsidRPr="00EC744D" w:rsidRDefault="00EC744D" w:rsidP="00EC744D">
            <w:pPr>
              <w:rPr>
                <w:lang w:val="en-US"/>
              </w:rPr>
            </w:pPr>
            <w:r w:rsidRPr="00EC744D">
              <w:rPr>
                <w:lang w:val="en-US"/>
              </w:rPr>
              <w:t> Cystic Fibrosis Foundation</w:t>
            </w:r>
          </w:p>
          <w:p w14:paraId="7ED6112F" w14:textId="77777777" w:rsidR="00EC744D" w:rsidRPr="00EC744D" w:rsidRDefault="00EC744D" w:rsidP="00EC744D">
            <w:pPr>
              <w:rPr>
                <w:lang w:val="en-US"/>
              </w:rPr>
            </w:pPr>
            <w:r w:rsidRPr="00EC744D">
              <w:rPr>
                <w:lang w:val="en-US"/>
              </w:rPr>
              <w:t> Lecture notes from your university program</w:t>
            </w:r>
          </w:p>
          <w:p w14:paraId="755E2637" w14:textId="77777777" w:rsidR="00EC744D" w:rsidRPr="00EC744D" w:rsidRDefault="00EC744D" w:rsidP="00EC744D">
            <w:pPr>
              <w:rPr>
                <w:lang w:val="en-US"/>
              </w:rPr>
            </w:pPr>
            <w:r w:rsidRPr="00EC744D">
              <w:rPr>
                <w:lang w:val="en-US"/>
              </w:rPr>
              <w:t> Electronic databases (eg Medline, Cinahl)</w:t>
            </w:r>
          </w:p>
          <w:p w14:paraId="37ED0CC8" w14:textId="77777777" w:rsidR="00EC744D" w:rsidRPr="00EC744D" w:rsidRDefault="00EC744D" w:rsidP="00EC744D">
            <w:pPr>
              <w:rPr>
                <w:lang w:val="en-US"/>
              </w:rPr>
            </w:pPr>
            <w:r w:rsidRPr="00EC744D">
              <w:rPr>
                <w:lang w:val="en-US"/>
              </w:rPr>
              <w:t> People (eg colleague, expert, lecturer)</w:t>
            </w:r>
          </w:p>
          <w:p w14:paraId="1C1037CA" w14:textId="77777777" w:rsidR="00EC744D" w:rsidRPr="00EC744D" w:rsidRDefault="00EC744D" w:rsidP="00EC744D">
            <w:pPr>
              <w:rPr>
                <w:lang w:val="en-US"/>
              </w:rPr>
            </w:pPr>
            <w:r w:rsidRPr="00EC744D">
              <w:rPr>
                <w:lang w:val="en-US"/>
              </w:rPr>
              <w:t> Medical website (eg medicine.com)</w:t>
            </w:r>
          </w:p>
          <w:p w14:paraId="3538FFC6" w14:textId="77777777" w:rsidR="00EC744D" w:rsidRPr="00EC744D" w:rsidRDefault="00EC744D" w:rsidP="00EC744D">
            <w:pPr>
              <w:rPr>
                <w:lang w:val="en-US"/>
              </w:rPr>
            </w:pPr>
            <w:r w:rsidRPr="00EC744D">
              <w:rPr>
                <w:lang w:val="en-US"/>
              </w:rPr>
              <w:t> Systematic reviews (eg the Cochrane library)</w:t>
            </w:r>
          </w:p>
          <w:p w14:paraId="66B91C07" w14:textId="77777777" w:rsidR="00EC744D" w:rsidRPr="00EC744D" w:rsidRDefault="00EC744D" w:rsidP="00EC744D">
            <w:pPr>
              <w:rPr>
                <w:lang w:val="en-US"/>
              </w:rPr>
            </w:pPr>
            <w:r w:rsidRPr="00EC744D">
              <w:rPr>
                <w:lang w:val="en-US"/>
              </w:rPr>
              <w:t> Text book (eg Pryor &amp; Prasad (2002) Physiotherapy for Respiratory and Cardiac Problems)</w:t>
            </w:r>
          </w:p>
          <w:p w14:paraId="66753539" w14:textId="77777777" w:rsidR="00EC744D" w:rsidRPr="00EC744D" w:rsidRDefault="00EC744D" w:rsidP="00EC744D">
            <w:pPr>
              <w:rPr>
                <w:lang w:val="en-US"/>
              </w:rPr>
            </w:pPr>
            <w:r w:rsidRPr="00EC744D">
              <w:rPr>
                <w:lang w:val="en-US"/>
              </w:rPr>
              <w:t> Professional association (eg Australian Physiotherapy Association)</w:t>
            </w:r>
          </w:p>
          <w:p w14:paraId="3987AF23" w14:textId="77777777" w:rsidR="00EC744D" w:rsidRPr="00EC744D" w:rsidRDefault="00EC744D" w:rsidP="00EC744D">
            <w:pPr>
              <w:rPr>
                <w:lang w:val="en-US"/>
              </w:rPr>
            </w:pPr>
            <w:r w:rsidRPr="00EC744D">
              <w:rPr>
                <w:lang w:val="en-US"/>
              </w:rPr>
              <w:t> Peer reviewed journals (eg Chest)</w:t>
            </w:r>
          </w:p>
          <w:p w14:paraId="2556ACFB" w14:textId="77777777" w:rsidR="00EC744D" w:rsidRPr="00EC744D" w:rsidRDefault="00EC744D" w:rsidP="00EC744D">
            <w:pPr>
              <w:rPr>
                <w:lang w:val="en-US"/>
              </w:rPr>
            </w:pPr>
            <w:r w:rsidRPr="00EC744D">
              <w:rPr>
                <w:lang w:val="en-US"/>
              </w:rPr>
              <w:t> Don’t Know</w:t>
            </w:r>
          </w:p>
          <w:p w14:paraId="0936D5CE" w14:textId="77777777" w:rsidR="00EC744D" w:rsidRPr="00EC744D" w:rsidRDefault="00EC744D" w:rsidP="00EC744D">
            <w:pPr>
              <w:rPr>
                <w:b/>
                <w:bCs/>
                <w:lang w:val="fr-FR"/>
              </w:rPr>
            </w:pPr>
          </w:p>
        </w:tc>
        <w:tc>
          <w:tcPr>
            <w:tcW w:w="1666" w:type="pct"/>
          </w:tcPr>
          <w:p w14:paraId="17B4F14B" w14:textId="77777777" w:rsidR="00EC744D" w:rsidRPr="00EC744D" w:rsidRDefault="00EC744D" w:rsidP="00EC744D">
            <w:pPr>
              <w:rPr>
                <w:lang w:val="fr-FR"/>
              </w:rPr>
            </w:pPr>
            <w:r w:rsidRPr="00EC744D">
              <w:rPr>
                <w:lang w:val="fr-FR"/>
              </w:rPr>
              <w:lastRenderedPageBreak/>
              <w:t xml:space="preserve">2.Identifiez 4 sources d’informations pour lesquelles vous avez le plus confiance quant à la validité des informations prodiguées pour </w:t>
            </w:r>
            <w:r w:rsidRPr="00EC744D">
              <w:rPr>
                <w:lang w:val="fr-FR"/>
              </w:rPr>
              <w:lastRenderedPageBreak/>
              <w:t>vous aider à répondre à votre question (2 points).</w:t>
            </w:r>
          </w:p>
          <w:p w14:paraId="1399793B" w14:textId="77777777" w:rsidR="00EC744D" w:rsidRPr="00EC744D" w:rsidRDefault="00EC744D" w:rsidP="00EC744D">
            <w:pPr>
              <w:numPr>
                <w:ilvl w:val="0"/>
                <w:numId w:val="1"/>
              </w:numPr>
              <w:spacing w:line="276" w:lineRule="auto"/>
              <w:rPr>
                <w:lang w:val="fr-FR"/>
              </w:rPr>
            </w:pPr>
            <w:r w:rsidRPr="00EC744D">
              <w:rPr>
                <w:lang w:val="fr-FR"/>
              </w:rPr>
              <w:t>Recherche générale sur Internet</w:t>
            </w:r>
          </w:p>
          <w:p w14:paraId="01CC7BA4" w14:textId="77777777" w:rsidR="00EC744D" w:rsidRPr="00EC744D" w:rsidRDefault="00EC744D" w:rsidP="00EC744D">
            <w:pPr>
              <w:numPr>
                <w:ilvl w:val="0"/>
                <w:numId w:val="1"/>
              </w:numPr>
              <w:spacing w:line="276" w:lineRule="auto"/>
              <w:rPr>
                <w:lang w:val="fr-FR"/>
              </w:rPr>
            </w:pPr>
            <w:r w:rsidRPr="00EC744D">
              <w:rPr>
                <w:lang w:val="fr-FR"/>
              </w:rPr>
              <w:t>Guides de bonne pratique clinique</w:t>
            </w:r>
          </w:p>
          <w:p w14:paraId="1CB006B1" w14:textId="77777777" w:rsidR="00EC744D" w:rsidRPr="00EC744D" w:rsidRDefault="00EC744D" w:rsidP="00EC744D">
            <w:pPr>
              <w:numPr>
                <w:ilvl w:val="0"/>
                <w:numId w:val="1"/>
              </w:numPr>
              <w:spacing w:line="276" w:lineRule="auto"/>
              <w:rPr>
                <w:lang w:val="fr-FR"/>
              </w:rPr>
            </w:pPr>
            <w:r w:rsidRPr="00EC744D">
              <w:rPr>
                <w:lang w:val="fr-FR"/>
              </w:rPr>
              <w:t>Fondation de la mucoviscidose</w:t>
            </w:r>
          </w:p>
          <w:p w14:paraId="27FD6C0D" w14:textId="77777777" w:rsidR="00EC744D" w:rsidRPr="00EC744D" w:rsidRDefault="00EC744D" w:rsidP="00EC744D">
            <w:pPr>
              <w:numPr>
                <w:ilvl w:val="0"/>
                <w:numId w:val="1"/>
              </w:numPr>
              <w:spacing w:line="276" w:lineRule="auto"/>
              <w:rPr>
                <w:lang w:val="fr-FR"/>
              </w:rPr>
            </w:pPr>
            <w:r w:rsidRPr="00EC744D">
              <w:rPr>
                <w:lang w:val="fr-FR"/>
              </w:rPr>
              <w:t xml:space="preserve"> Notes de cours universitaire</w:t>
            </w:r>
          </w:p>
          <w:p w14:paraId="4026FE99" w14:textId="77777777" w:rsidR="00EC744D" w:rsidRPr="00EC744D" w:rsidRDefault="00EC744D" w:rsidP="00EC744D">
            <w:pPr>
              <w:numPr>
                <w:ilvl w:val="0"/>
                <w:numId w:val="1"/>
              </w:numPr>
              <w:spacing w:line="276" w:lineRule="auto"/>
              <w:rPr>
                <w:lang w:val="fr-FR"/>
              </w:rPr>
            </w:pPr>
            <w:r w:rsidRPr="00EC744D">
              <w:rPr>
                <w:lang w:val="fr-FR"/>
              </w:rPr>
              <w:t>Bases de données électroniques (par exemple Medline, Cinahl)</w:t>
            </w:r>
          </w:p>
          <w:p w14:paraId="3301FF30" w14:textId="77777777" w:rsidR="00EC744D" w:rsidRPr="00EC744D" w:rsidRDefault="00EC744D" w:rsidP="00EC744D">
            <w:pPr>
              <w:numPr>
                <w:ilvl w:val="0"/>
                <w:numId w:val="1"/>
              </w:numPr>
              <w:spacing w:line="276" w:lineRule="auto"/>
              <w:rPr>
                <w:lang w:val="fr-FR"/>
              </w:rPr>
            </w:pPr>
            <w:r w:rsidRPr="00EC744D">
              <w:rPr>
                <w:lang w:val="fr-FR"/>
              </w:rPr>
              <w:t>Personnes (par exemple, un collègue, un expert, un enseignant)</w:t>
            </w:r>
          </w:p>
          <w:p w14:paraId="6EA7927A" w14:textId="77777777" w:rsidR="00EC744D" w:rsidRPr="00EC744D" w:rsidRDefault="00EC744D" w:rsidP="00EC744D">
            <w:pPr>
              <w:numPr>
                <w:ilvl w:val="0"/>
                <w:numId w:val="1"/>
              </w:numPr>
              <w:spacing w:line="276" w:lineRule="auto"/>
              <w:rPr>
                <w:lang w:val="fr-FR"/>
              </w:rPr>
            </w:pPr>
            <w:r w:rsidRPr="00EC744D">
              <w:rPr>
                <w:lang w:val="fr-FR"/>
              </w:rPr>
              <w:t>Site médical (par exemple, doctissimo)</w:t>
            </w:r>
          </w:p>
          <w:p w14:paraId="2DAB3B72" w14:textId="77777777" w:rsidR="00EC744D" w:rsidRPr="00EC744D" w:rsidRDefault="00EC744D" w:rsidP="00EC744D">
            <w:pPr>
              <w:numPr>
                <w:ilvl w:val="0"/>
                <w:numId w:val="1"/>
              </w:numPr>
              <w:spacing w:line="276" w:lineRule="auto"/>
              <w:rPr>
                <w:lang w:val="fr-FR"/>
              </w:rPr>
            </w:pPr>
            <w:r w:rsidRPr="00EC744D">
              <w:rPr>
                <w:lang w:val="fr-FR"/>
              </w:rPr>
              <w:t>Revues systématiques (par exemple, la bibliothèque Cochrane)</w:t>
            </w:r>
          </w:p>
          <w:p w14:paraId="1D145843" w14:textId="77777777" w:rsidR="00EC744D" w:rsidRPr="00EC744D" w:rsidRDefault="00EC744D" w:rsidP="00EC744D">
            <w:pPr>
              <w:numPr>
                <w:ilvl w:val="0"/>
                <w:numId w:val="1"/>
              </w:numPr>
              <w:spacing w:line="276" w:lineRule="auto"/>
              <w:rPr>
                <w:lang w:val="fr-FR"/>
              </w:rPr>
            </w:pPr>
            <w:r w:rsidRPr="00EC744D">
              <w:rPr>
                <w:lang w:val="fr-FR"/>
              </w:rPr>
              <w:t>Livre de référence (par exemple Pryor &amp; Prasad (2002) Physiothérapie des problèmes respiratoires et cardiaques)</w:t>
            </w:r>
          </w:p>
          <w:p w14:paraId="308ABFA2" w14:textId="77777777" w:rsidR="00EC744D" w:rsidRPr="00EC744D" w:rsidRDefault="00EC744D" w:rsidP="00EC744D">
            <w:pPr>
              <w:numPr>
                <w:ilvl w:val="0"/>
                <w:numId w:val="1"/>
              </w:numPr>
              <w:spacing w:line="276" w:lineRule="auto"/>
              <w:rPr>
                <w:lang w:val="fr-FR"/>
              </w:rPr>
            </w:pPr>
            <w:r w:rsidRPr="00EC744D">
              <w:rPr>
                <w:lang w:val="fr-FR"/>
              </w:rPr>
              <w:t>Association professionnelle (par exemple, Fédération Française des Masseurs Kinésithérapeutes Rééducateurs - FFMKR)</w:t>
            </w:r>
          </w:p>
          <w:p w14:paraId="55E673A8" w14:textId="77777777" w:rsidR="00EC744D" w:rsidRPr="00EC744D" w:rsidRDefault="00EC744D" w:rsidP="00EC744D">
            <w:pPr>
              <w:numPr>
                <w:ilvl w:val="0"/>
                <w:numId w:val="1"/>
              </w:numPr>
              <w:spacing w:line="276" w:lineRule="auto"/>
              <w:rPr>
                <w:lang w:val="fr-FR"/>
              </w:rPr>
            </w:pPr>
            <w:r w:rsidRPr="00EC744D">
              <w:rPr>
                <w:lang w:val="fr-FR"/>
              </w:rPr>
              <w:t>Journaux évalués par des pairs (par exemple Chest)</w:t>
            </w:r>
          </w:p>
          <w:p w14:paraId="04EFCAA7" w14:textId="77777777" w:rsidR="00EC744D" w:rsidRPr="00EC744D" w:rsidRDefault="00EC744D" w:rsidP="00EC744D">
            <w:pPr>
              <w:numPr>
                <w:ilvl w:val="0"/>
                <w:numId w:val="1"/>
              </w:numPr>
              <w:spacing w:line="276" w:lineRule="auto"/>
              <w:rPr>
                <w:lang w:val="fr-FR"/>
              </w:rPr>
            </w:pPr>
            <w:r w:rsidRPr="00EC744D">
              <w:rPr>
                <w:lang w:val="fr-FR"/>
              </w:rPr>
              <w:lastRenderedPageBreak/>
              <w:t>Je ne sais pas</w:t>
            </w:r>
          </w:p>
          <w:p w14:paraId="7E3E1B3E" w14:textId="77777777" w:rsidR="00EC744D" w:rsidRPr="00EC744D" w:rsidRDefault="00EC744D" w:rsidP="00EC744D">
            <w:pPr>
              <w:rPr>
                <w:lang w:val="fr-FR"/>
              </w:rPr>
            </w:pPr>
          </w:p>
        </w:tc>
        <w:tc>
          <w:tcPr>
            <w:tcW w:w="1667" w:type="pct"/>
          </w:tcPr>
          <w:p w14:paraId="2FA80AAB" w14:textId="77777777" w:rsidR="00EC744D" w:rsidRPr="00EC744D" w:rsidRDefault="00EC744D" w:rsidP="00EC744D">
            <w:pPr>
              <w:rPr>
                <w:lang w:val="en-US"/>
              </w:rPr>
            </w:pPr>
            <w:r w:rsidRPr="00EC744D">
              <w:rPr>
                <w:lang w:val="en-US"/>
              </w:rPr>
              <w:lastRenderedPageBreak/>
              <w:t>I translated the book reference but we may want to put a french physiotherapy  book instead.</w:t>
            </w:r>
          </w:p>
          <w:p w14:paraId="5CAE0063" w14:textId="77777777" w:rsidR="00EC744D" w:rsidRPr="00EC744D" w:rsidRDefault="00EC744D" w:rsidP="00EC744D">
            <w:pPr>
              <w:rPr>
                <w:lang w:val="en-US"/>
              </w:rPr>
            </w:pPr>
            <w:r w:rsidRPr="00EC744D">
              <w:rPr>
                <w:lang w:val="en-US"/>
              </w:rPr>
              <w:lastRenderedPageBreak/>
              <w:t>I change the example of the association by the federation of French physiotherapist. We might change it and put the “ordre” of French physiotherapists.</w:t>
            </w:r>
          </w:p>
          <w:p w14:paraId="1A51ADA2" w14:textId="77777777" w:rsidR="00EC744D" w:rsidRPr="00EC744D" w:rsidRDefault="00EC744D" w:rsidP="00EC744D">
            <w:pPr>
              <w:rPr>
                <w:lang w:val="fr-FR"/>
              </w:rPr>
            </w:pPr>
          </w:p>
        </w:tc>
      </w:tr>
      <w:tr w:rsidR="00EC744D" w:rsidRPr="00EC744D" w14:paraId="021A1E11" w14:textId="77777777" w:rsidTr="00F74CA4">
        <w:tc>
          <w:tcPr>
            <w:tcW w:w="1666" w:type="pct"/>
          </w:tcPr>
          <w:p w14:paraId="017AACCA" w14:textId="77777777" w:rsidR="00EC744D" w:rsidRPr="00EC744D" w:rsidRDefault="00EC744D" w:rsidP="00EC744D">
            <w:pPr>
              <w:rPr>
                <w:lang w:val="en-US"/>
              </w:rPr>
            </w:pPr>
            <w:r w:rsidRPr="00EC744D">
              <w:rPr>
                <w:lang w:val="en-US"/>
              </w:rPr>
              <w:lastRenderedPageBreak/>
              <w:t>3. What type of research design would be the most appropriate to answer the question of whether exercise or breathing exercises provide a better health outcome? (please tick only one box) 1 mark</w:t>
            </w:r>
          </w:p>
          <w:p w14:paraId="5A4384BE" w14:textId="77777777" w:rsidR="00EC744D" w:rsidRPr="00EC744D" w:rsidRDefault="00EC744D" w:rsidP="00EC744D">
            <w:pPr>
              <w:rPr>
                <w:lang w:val="en-US"/>
              </w:rPr>
            </w:pPr>
            <w:r w:rsidRPr="00EC744D">
              <w:rPr>
                <w:lang w:val="en-US"/>
              </w:rPr>
              <w:t> Case study</w:t>
            </w:r>
          </w:p>
          <w:p w14:paraId="6B48522D" w14:textId="77777777" w:rsidR="00EC744D" w:rsidRPr="00EC744D" w:rsidRDefault="00EC744D" w:rsidP="00EC744D">
            <w:pPr>
              <w:rPr>
                <w:lang w:val="en-US"/>
              </w:rPr>
            </w:pPr>
            <w:r w:rsidRPr="00EC744D">
              <w:rPr>
                <w:lang w:val="en-US"/>
              </w:rPr>
              <w:t> Randomised controlled trial</w:t>
            </w:r>
          </w:p>
          <w:p w14:paraId="508575E4" w14:textId="77777777" w:rsidR="00EC744D" w:rsidRPr="00EC744D" w:rsidRDefault="00EC744D" w:rsidP="00EC744D">
            <w:pPr>
              <w:rPr>
                <w:lang w:val="en-US"/>
              </w:rPr>
            </w:pPr>
            <w:r w:rsidRPr="00EC744D">
              <w:rPr>
                <w:lang w:val="en-US"/>
              </w:rPr>
              <w:t> Cross sectional study</w:t>
            </w:r>
          </w:p>
          <w:p w14:paraId="2B089B40" w14:textId="77777777" w:rsidR="00EC744D" w:rsidRPr="00EC744D" w:rsidRDefault="00EC744D" w:rsidP="00EC744D">
            <w:pPr>
              <w:rPr>
                <w:lang w:val="en-US"/>
              </w:rPr>
            </w:pPr>
            <w:r w:rsidRPr="00EC744D">
              <w:rPr>
                <w:lang w:val="en-US"/>
              </w:rPr>
              <w:t> Cohort study</w:t>
            </w:r>
          </w:p>
          <w:p w14:paraId="04389D8D" w14:textId="77777777" w:rsidR="00EC744D" w:rsidRPr="00EC744D" w:rsidRDefault="00EC744D" w:rsidP="00EC744D">
            <w:pPr>
              <w:rPr>
                <w:lang w:val="en-US"/>
              </w:rPr>
            </w:pPr>
            <w:r w:rsidRPr="00EC744D">
              <w:rPr>
                <w:lang w:val="en-US"/>
              </w:rPr>
              <w:t> Non-randomised controlled trial</w:t>
            </w:r>
          </w:p>
          <w:p w14:paraId="0B00DFA6" w14:textId="77777777" w:rsidR="00EC744D" w:rsidRPr="00EC744D" w:rsidRDefault="00EC744D" w:rsidP="00EC744D">
            <w:pPr>
              <w:rPr>
                <w:lang w:val="en-US"/>
              </w:rPr>
            </w:pPr>
            <w:r w:rsidRPr="00EC744D">
              <w:rPr>
                <w:lang w:val="en-US"/>
              </w:rPr>
              <w:t> Survey</w:t>
            </w:r>
          </w:p>
          <w:p w14:paraId="3B90AA56" w14:textId="77777777" w:rsidR="00EC744D" w:rsidRPr="00EC744D" w:rsidRDefault="00EC744D" w:rsidP="00EC744D">
            <w:pPr>
              <w:rPr>
                <w:lang w:val="en-US"/>
              </w:rPr>
            </w:pPr>
            <w:r w:rsidRPr="00EC744D">
              <w:rPr>
                <w:lang w:val="en-US"/>
              </w:rPr>
              <w:t> Don’t know</w:t>
            </w:r>
          </w:p>
        </w:tc>
        <w:tc>
          <w:tcPr>
            <w:tcW w:w="1666" w:type="pct"/>
          </w:tcPr>
          <w:p w14:paraId="37E38693" w14:textId="77777777" w:rsidR="00EC744D" w:rsidRPr="00EC744D" w:rsidRDefault="00EC744D" w:rsidP="00EC744D">
            <w:pPr>
              <w:rPr>
                <w:lang w:val="fr-FR"/>
              </w:rPr>
            </w:pPr>
            <w:r w:rsidRPr="00EC744D">
              <w:rPr>
                <w:lang w:val="fr-FR"/>
              </w:rPr>
              <w:t>3. Quel schéma d’étude serait le plus approprié pour répondre à la question et savoir si c’est l’activité physique ou les exercices de respiration qui donne un meilleur résultat de santé (ne cochez qu’une seule case svp) 1 point</w:t>
            </w:r>
          </w:p>
          <w:p w14:paraId="2EAE8D5F" w14:textId="77777777" w:rsidR="00EC744D" w:rsidRPr="00EC744D" w:rsidRDefault="00EC744D" w:rsidP="00EC744D">
            <w:pPr>
              <w:numPr>
                <w:ilvl w:val="0"/>
                <w:numId w:val="2"/>
              </w:numPr>
              <w:spacing w:line="276" w:lineRule="auto"/>
              <w:rPr>
                <w:lang w:val="fr-FR"/>
              </w:rPr>
            </w:pPr>
            <w:r w:rsidRPr="00EC744D">
              <w:rPr>
                <w:lang w:val="fr-FR"/>
              </w:rPr>
              <w:t>Étude de cas</w:t>
            </w:r>
          </w:p>
          <w:p w14:paraId="7972326D" w14:textId="77777777" w:rsidR="00EC744D" w:rsidRPr="00EC744D" w:rsidRDefault="00EC744D" w:rsidP="00EC744D">
            <w:pPr>
              <w:numPr>
                <w:ilvl w:val="0"/>
                <w:numId w:val="2"/>
              </w:numPr>
              <w:spacing w:line="276" w:lineRule="auto"/>
              <w:rPr>
                <w:lang w:val="fr-FR"/>
              </w:rPr>
            </w:pPr>
            <w:r w:rsidRPr="00EC744D">
              <w:rPr>
                <w:lang w:val="fr-FR"/>
              </w:rPr>
              <w:t>Essai clinique randomisé</w:t>
            </w:r>
          </w:p>
          <w:p w14:paraId="2D05734A" w14:textId="77777777" w:rsidR="00EC744D" w:rsidRPr="00EC744D" w:rsidRDefault="00EC744D" w:rsidP="00EC744D">
            <w:pPr>
              <w:numPr>
                <w:ilvl w:val="0"/>
                <w:numId w:val="2"/>
              </w:numPr>
              <w:spacing w:line="276" w:lineRule="auto"/>
              <w:rPr>
                <w:lang w:val="fr-FR"/>
              </w:rPr>
            </w:pPr>
            <w:r w:rsidRPr="00EC744D">
              <w:rPr>
                <w:lang w:val="fr-FR"/>
              </w:rPr>
              <w:t>Étude transversale</w:t>
            </w:r>
          </w:p>
          <w:p w14:paraId="4524A2BE" w14:textId="77777777" w:rsidR="00EC744D" w:rsidRPr="00EC744D" w:rsidRDefault="00EC744D" w:rsidP="00EC744D">
            <w:pPr>
              <w:numPr>
                <w:ilvl w:val="0"/>
                <w:numId w:val="2"/>
              </w:numPr>
              <w:spacing w:line="276" w:lineRule="auto"/>
              <w:rPr>
                <w:lang w:val="fr-FR"/>
              </w:rPr>
            </w:pPr>
            <w:r w:rsidRPr="00EC744D">
              <w:rPr>
                <w:lang w:val="fr-FR"/>
              </w:rPr>
              <w:t>Étude de cohorte</w:t>
            </w:r>
          </w:p>
          <w:p w14:paraId="29842A18" w14:textId="77777777" w:rsidR="00EC744D" w:rsidRPr="00EC744D" w:rsidRDefault="00EC744D" w:rsidP="00EC744D">
            <w:pPr>
              <w:numPr>
                <w:ilvl w:val="0"/>
                <w:numId w:val="2"/>
              </w:numPr>
              <w:spacing w:line="276" w:lineRule="auto"/>
              <w:rPr>
                <w:lang w:val="fr-FR"/>
              </w:rPr>
            </w:pPr>
            <w:r w:rsidRPr="00EC744D">
              <w:rPr>
                <w:lang w:val="fr-FR"/>
              </w:rPr>
              <w:t>Essai clinique non randomisé</w:t>
            </w:r>
          </w:p>
          <w:p w14:paraId="4E4F90BE" w14:textId="77777777" w:rsidR="00EC744D" w:rsidRPr="00EC744D" w:rsidRDefault="00EC744D" w:rsidP="00EC744D">
            <w:pPr>
              <w:numPr>
                <w:ilvl w:val="0"/>
                <w:numId w:val="2"/>
              </w:numPr>
              <w:spacing w:line="276" w:lineRule="auto"/>
              <w:rPr>
                <w:lang w:val="fr-FR"/>
              </w:rPr>
            </w:pPr>
            <w:r w:rsidRPr="00EC744D">
              <w:rPr>
                <w:lang w:val="fr-FR"/>
              </w:rPr>
              <w:t>Enquête</w:t>
            </w:r>
          </w:p>
          <w:p w14:paraId="5D70A170" w14:textId="77777777" w:rsidR="00EC744D" w:rsidRPr="00EC744D" w:rsidRDefault="00EC744D" w:rsidP="00EC744D">
            <w:pPr>
              <w:numPr>
                <w:ilvl w:val="0"/>
                <w:numId w:val="2"/>
              </w:numPr>
              <w:spacing w:line="276" w:lineRule="auto"/>
              <w:rPr>
                <w:lang w:val="fr-FR"/>
              </w:rPr>
            </w:pPr>
            <w:r w:rsidRPr="00EC744D">
              <w:rPr>
                <w:lang w:val="fr-FR"/>
              </w:rPr>
              <w:t>Je ne sais pas</w:t>
            </w:r>
          </w:p>
          <w:p w14:paraId="44EE2C6A" w14:textId="77777777" w:rsidR="00EC744D" w:rsidRPr="00EC744D" w:rsidRDefault="00EC744D" w:rsidP="00EC744D">
            <w:pPr>
              <w:rPr>
                <w:lang w:val="fr-FR"/>
              </w:rPr>
            </w:pPr>
          </w:p>
        </w:tc>
        <w:tc>
          <w:tcPr>
            <w:tcW w:w="1667" w:type="pct"/>
          </w:tcPr>
          <w:p w14:paraId="002AB97A" w14:textId="77777777" w:rsidR="00EC744D" w:rsidRPr="00EC744D" w:rsidRDefault="00EC744D" w:rsidP="00EC744D">
            <w:pPr>
              <w:rPr>
                <w:lang w:val="fr-FR"/>
              </w:rPr>
            </w:pPr>
            <w:r w:rsidRPr="00EC744D">
              <w:rPr>
                <w:lang w:val="en-US"/>
              </w:rPr>
              <w:t>Not convinced about my translation of the instructions.</w:t>
            </w:r>
          </w:p>
        </w:tc>
      </w:tr>
      <w:tr w:rsidR="00EC744D" w:rsidRPr="00EC744D" w14:paraId="11CC8528" w14:textId="77777777" w:rsidTr="00F74CA4">
        <w:tc>
          <w:tcPr>
            <w:tcW w:w="1666" w:type="pct"/>
          </w:tcPr>
          <w:p w14:paraId="3F00341D" w14:textId="77777777" w:rsidR="00EC744D" w:rsidRPr="00EC744D" w:rsidRDefault="00EC744D" w:rsidP="00EC744D">
            <w:pPr>
              <w:rPr>
                <w:lang w:val="en-US"/>
              </w:rPr>
            </w:pPr>
            <w:r w:rsidRPr="00EC744D">
              <w:rPr>
                <w:lang w:val="en-US"/>
              </w:rPr>
              <w:t>4. If you completed your literature search on Medline using MeSH (medical subject headings) terms, your search would yield fewer articles than if you conducted a basic search using general terms. ½ mark</w:t>
            </w:r>
          </w:p>
          <w:p w14:paraId="05DC1EC2" w14:textId="77777777" w:rsidR="00EC744D" w:rsidRPr="00EC744D" w:rsidRDefault="00EC744D" w:rsidP="00EC744D">
            <w:pPr>
              <w:rPr>
                <w:b/>
                <w:bCs/>
                <w:lang w:val="fr-FR"/>
              </w:rPr>
            </w:pPr>
            <w:r w:rsidRPr="00EC744D">
              <w:rPr>
                <w:lang w:val="en-US"/>
              </w:rPr>
              <w:t>TRUE/FALSE/DON’T KNOW</w:t>
            </w:r>
          </w:p>
        </w:tc>
        <w:tc>
          <w:tcPr>
            <w:tcW w:w="1666" w:type="pct"/>
          </w:tcPr>
          <w:p w14:paraId="6894B10C" w14:textId="77777777" w:rsidR="00EC744D" w:rsidRPr="00EC744D" w:rsidRDefault="00EC744D" w:rsidP="00EC744D">
            <w:pPr>
              <w:rPr>
                <w:lang w:val="fr-FR"/>
              </w:rPr>
            </w:pPr>
            <w:r w:rsidRPr="00EC744D">
              <w:rPr>
                <w:lang w:val="fr-FR"/>
              </w:rPr>
              <w:t>4. Si vous aviez effectué votre recherche sur Medline en utilisant les termes MeSH (thésaurus de termes médicaux), votre recherche aurait capturé moins d’’articles que si vous aviez effectué une recherche basique avec des termes généraux. ½ point</w:t>
            </w:r>
          </w:p>
          <w:p w14:paraId="2B58F885" w14:textId="77777777" w:rsidR="00EC744D" w:rsidRPr="00EC744D" w:rsidRDefault="00EC744D" w:rsidP="00EC744D">
            <w:pPr>
              <w:rPr>
                <w:lang w:val="fr-FR"/>
              </w:rPr>
            </w:pPr>
            <w:r w:rsidRPr="00EC744D">
              <w:rPr>
                <w:lang w:val="fr-FR"/>
              </w:rPr>
              <w:t>VRAI/FAUX/JE NE SAIS PAS</w:t>
            </w:r>
          </w:p>
        </w:tc>
        <w:tc>
          <w:tcPr>
            <w:tcW w:w="1667" w:type="pct"/>
          </w:tcPr>
          <w:p w14:paraId="0F42D405" w14:textId="77777777" w:rsidR="00EC744D" w:rsidRPr="00EC744D" w:rsidRDefault="00EC744D" w:rsidP="00EC744D">
            <w:pPr>
              <w:rPr>
                <w:lang w:val="fr-FR"/>
              </w:rPr>
            </w:pPr>
          </w:p>
        </w:tc>
      </w:tr>
      <w:tr w:rsidR="00EC744D" w:rsidRPr="00EC744D" w14:paraId="2E8C8571" w14:textId="77777777" w:rsidTr="00F74CA4">
        <w:tc>
          <w:tcPr>
            <w:tcW w:w="1666" w:type="pct"/>
          </w:tcPr>
          <w:p w14:paraId="6E1D11FD" w14:textId="77777777" w:rsidR="00EC744D" w:rsidRPr="00EC744D" w:rsidRDefault="00EC744D" w:rsidP="00EC744D">
            <w:pPr>
              <w:rPr>
                <w:lang w:val="en-US"/>
              </w:rPr>
            </w:pPr>
            <w:r w:rsidRPr="00EC744D">
              <w:rPr>
                <w:lang w:val="en-US"/>
              </w:rPr>
              <w:t>5. If you used the Boolean operator ‘OR’ in your search, it would reduce the number of citations that your search would produce. ½ mark</w:t>
            </w:r>
          </w:p>
          <w:p w14:paraId="6C481B88" w14:textId="77777777" w:rsidR="00EC744D" w:rsidRPr="00EC744D" w:rsidRDefault="00EC744D" w:rsidP="00EC744D">
            <w:pPr>
              <w:rPr>
                <w:b/>
                <w:bCs/>
                <w:lang w:val="fr-FR"/>
              </w:rPr>
            </w:pPr>
            <w:r w:rsidRPr="00EC744D">
              <w:rPr>
                <w:lang w:val="en-US"/>
              </w:rPr>
              <w:t>TRUE/FALSE/DON’T KNOW</w:t>
            </w:r>
          </w:p>
        </w:tc>
        <w:tc>
          <w:tcPr>
            <w:tcW w:w="1666" w:type="pct"/>
          </w:tcPr>
          <w:p w14:paraId="25551DBB" w14:textId="77777777" w:rsidR="00EC744D" w:rsidRPr="00EC744D" w:rsidRDefault="00EC744D" w:rsidP="00EC744D">
            <w:pPr>
              <w:rPr>
                <w:lang w:val="fr-FR"/>
              </w:rPr>
            </w:pPr>
            <w:r w:rsidRPr="00EC744D">
              <w:rPr>
                <w:lang w:val="fr-FR"/>
              </w:rPr>
              <w:t>5 Si vous utilisez l’opérateur booléen ‘OR’ dans votre recherche, cela aura tendance à réduire le nombre de citations que votre recherche aurait produite ½ point</w:t>
            </w:r>
          </w:p>
          <w:p w14:paraId="4D624302" w14:textId="77777777" w:rsidR="00EC744D" w:rsidRPr="00EC744D" w:rsidRDefault="00EC744D" w:rsidP="00EC744D">
            <w:pPr>
              <w:rPr>
                <w:lang w:val="fr-FR"/>
              </w:rPr>
            </w:pPr>
            <w:r w:rsidRPr="00EC744D">
              <w:rPr>
                <w:lang w:val="fr-FR"/>
              </w:rPr>
              <w:t>VRAI/FAUX/JE NE SAIS PAS</w:t>
            </w:r>
          </w:p>
        </w:tc>
        <w:tc>
          <w:tcPr>
            <w:tcW w:w="1667" w:type="pct"/>
          </w:tcPr>
          <w:p w14:paraId="4DB186C8" w14:textId="77777777" w:rsidR="00EC744D" w:rsidRPr="00EC744D" w:rsidRDefault="00EC744D" w:rsidP="00EC744D">
            <w:pPr>
              <w:rPr>
                <w:lang w:val="fr-FR"/>
              </w:rPr>
            </w:pPr>
          </w:p>
        </w:tc>
      </w:tr>
      <w:tr w:rsidR="00EC744D" w:rsidRPr="00EC744D" w14:paraId="22E94774" w14:textId="77777777" w:rsidTr="00F74CA4">
        <w:tc>
          <w:tcPr>
            <w:tcW w:w="1666" w:type="pct"/>
          </w:tcPr>
          <w:p w14:paraId="5FE81145" w14:textId="77777777" w:rsidR="00EC744D" w:rsidRPr="00EC744D" w:rsidRDefault="00EC744D" w:rsidP="00EC744D">
            <w:pPr>
              <w:rPr>
                <w:lang w:val="en-US"/>
              </w:rPr>
            </w:pPr>
            <w:r w:rsidRPr="00EC744D">
              <w:rPr>
                <w:lang w:val="en-US"/>
              </w:rPr>
              <w:t xml:space="preserve">6. You locate an experimental study comparing breathing exercises and an exercise program for cystic fibrosis. How will you determine if the research is </w:t>
            </w:r>
            <w:r w:rsidRPr="00EC744D">
              <w:rPr>
                <w:lang w:val="en-US"/>
              </w:rPr>
              <w:lastRenderedPageBreak/>
              <w:t>methodologically rigorous? (please tick only one box) 1 mark</w:t>
            </w:r>
          </w:p>
          <w:p w14:paraId="64EB805F" w14:textId="77777777" w:rsidR="00EC744D" w:rsidRPr="00EC744D" w:rsidRDefault="00EC744D" w:rsidP="00EC744D">
            <w:pPr>
              <w:numPr>
                <w:ilvl w:val="0"/>
                <w:numId w:val="5"/>
              </w:numPr>
              <w:spacing w:line="276" w:lineRule="auto"/>
              <w:rPr>
                <w:lang w:val="en-US"/>
              </w:rPr>
            </w:pPr>
            <w:r w:rsidRPr="00EC744D">
              <w:rPr>
                <w:lang w:val="en-US"/>
              </w:rPr>
              <w:t>if the study is in a peer reviewed journal if guaranteed that the research is methodologically sound</w:t>
            </w:r>
          </w:p>
          <w:p w14:paraId="39A8A377" w14:textId="77777777" w:rsidR="00EC744D" w:rsidRPr="00EC744D" w:rsidRDefault="00EC744D" w:rsidP="00EC744D">
            <w:pPr>
              <w:numPr>
                <w:ilvl w:val="0"/>
                <w:numId w:val="5"/>
              </w:numPr>
              <w:spacing w:line="276" w:lineRule="auto"/>
              <w:rPr>
                <w:lang w:val="en-US"/>
              </w:rPr>
            </w:pPr>
            <w:r w:rsidRPr="00EC744D">
              <w:rPr>
                <w:lang w:val="en-US"/>
              </w:rPr>
              <w:t>use a critical appraisal tool to appraise the risk of bias</w:t>
            </w:r>
          </w:p>
          <w:p w14:paraId="1593D5BD" w14:textId="77777777" w:rsidR="00EC744D" w:rsidRPr="00EC744D" w:rsidRDefault="00EC744D" w:rsidP="00EC744D">
            <w:pPr>
              <w:numPr>
                <w:ilvl w:val="0"/>
                <w:numId w:val="5"/>
              </w:numPr>
              <w:spacing w:line="276" w:lineRule="auto"/>
              <w:rPr>
                <w:lang w:val="en-US"/>
              </w:rPr>
            </w:pPr>
            <w:r w:rsidRPr="00EC744D">
              <w:rPr>
                <w:lang w:val="en-US"/>
              </w:rPr>
              <w:t>discuss the research with a colleague / expert in the field to validate the findings</w:t>
            </w:r>
          </w:p>
          <w:p w14:paraId="637B6E67" w14:textId="77777777" w:rsidR="00EC744D" w:rsidRPr="00EC744D" w:rsidRDefault="00EC744D" w:rsidP="00EC744D">
            <w:pPr>
              <w:numPr>
                <w:ilvl w:val="0"/>
                <w:numId w:val="5"/>
              </w:numPr>
              <w:spacing w:line="276" w:lineRule="auto"/>
              <w:rPr>
                <w:lang w:val="en-US"/>
              </w:rPr>
            </w:pPr>
            <w:r w:rsidRPr="00EC744D">
              <w:rPr>
                <w:lang w:val="en-US"/>
              </w:rPr>
              <w:t>all of the above</w:t>
            </w:r>
          </w:p>
          <w:p w14:paraId="11474ED8" w14:textId="77777777" w:rsidR="00EC744D" w:rsidRPr="00EC744D" w:rsidRDefault="00EC744D" w:rsidP="00EC744D">
            <w:pPr>
              <w:numPr>
                <w:ilvl w:val="0"/>
                <w:numId w:val="5"/>
              </w:numPr>
              <w:spacing w:line="276" w:lineRule="auto"/>
              <w:rPr>
                <w:lang w:val="en-US"/>
              </w:rPr>
            </w:pPr>
            <w:r w:rsidRPr="00EC744D">
              <w:rPr>
                <w:lang w:val="en-US"/>
              </w:rPr>
              <w:t>don’t know</w:t>
            </w:r>
          </w:p>
        </w:tc>
        <w:tc>
          <w:tcPr>
            <w:tcW w:w="1666" w:type="pct"/>
          </w:tcPr>
          <w:p w14:paraId="77A87DBF" w14:textId="77777777" w:rsidR="00EC744D" w:rsidRPr="00EC744D" w:rsidRDefault="00EC744D" w:rsidP="00EC744D">
            <w:pPr>
              <w:rPr>
                <w:lang w:val="fr-FR"/>
              </w:rPr>
            </w:pPr>
            <w:r w:rsidRPr="00EC744D">
              <w:rPr>
                <w:lang w:val="fr-FR"/>
              </w:rPr>
              <w:lastRenderedPageBreak/>
              <w:t xml:space="preserve">6. Vous trouvez une étude expérimentale comparant les exercices respiratoires avec un programme d'exercices sur la mucoviscidose. Comment vous détermineriez si la recherche a une </w:t>
            </w:r>
            <w:r w:rsidRPr="00EC744D">
              <w:rPr>
                <w:lang w:val="fr-FR"/>
              </w:rPr>
              <w:lastRenderedPageBreak/>
              <w:t>méthodologie rigoureuse ? (Ne cochez qu’une seule case svp) 1 point</w:t>
            </w:r>
          </w:p>
          <w:p w14:paraId="15ECFAF4" w14:textId="77777777" w:rsidR="00EC744D" w:rsidRPr="00EC744D" w:rsidRDefault="00EC744D" w:rsidP="00EC744D">
            <w:pPr>
              <w:rPr>
                <w:lang w:val="fr-FR"/>
              </w:rPr>
            </w:pPr>
          </w:p>
          <w:p w14:paraId="3F643224" w14:textId="77777777" w:rsidR="00EC744D" w:rsidRPr="00EC744D" w:rsidRDefault="00EC744D" w:rsidP="00EC744D">
            <w:pPr>
              <w:numPr>
                <w:ilvl w:val="0"/>
                <w:numId w:val="3"/>
              </w:numPr>
              <w:spacing w:line="276" w:lineRule="auto"/>
              <w:rPr>
                <w:lang w:val="fr-FR"/>
              </w:rPr>
            </w:pPr>
            <w:r w:rsidRPr="00EC744D">
              <w:rPr>
                <w:lang w:val="fr-FR"/>
              </w:rPr>
              <w:t>Si l’étude est dans un journal corrigée par des pairs cela garantie que la  méthodologie de recherche est solide</w:t>
            </w:r>
          </w:p>
          <w:p w14:paraId="01E45E35" w14:textId="77777777" w:rsidR="00EC744D" w:rsidRPr="00EC744D" w:rsidRDefault="00EC744D" w:rsidP="00EC744D">
            <w:pPr>
              <w:numPr>
                <w:ilvl w:val="0"/>
                <w:numId w:val="3"/>
              </w:numPr>
              <w:spacing w:line="276" w:lineRule="auto"/>
              <w:rPr>
                <w:lang w:val="fr-FR"/>
              </w:rPr>
            </w:pPr>
            <w:r w:rsidRPr="00EC744D">
              <w:rPr>
                <w:lang w:val="fr-FR"/>
              </w:rPr>
              <w:t>Vous utilisez un outil de lecture critique pour évaluer le risque de biais</w:t>
            </w:r>
          </w:p>
          <w:p w14:paraId="30FEC38A" w14:textId="77777777" w:rsidR="00EC744D" w:rsidRPr="00EC744D" w:rsidRDefault="00EC744D" w:rsidP="00EC744D">
            <w:pPr>
              <w:numPr>
                <w:ilvl w:val="0"/>
                <w:numId w:val="3"/>
              </w:numPr>
              <w:spacing w:line="276" w:lineRule="auto"/>
              <w:rPr>
                <w:lang w:val="fr-FR"/>
              </w:rPr>
            </w:pPr>
            <w:r w:rsidRPr="00EC744D">
              <w:rPr>
                <w:lang w:val="fr-FR"/>
              </w:rPr>
              <w:t>vous discutez de la recherche avec un collègue / expert dans le domaine pour valider les résultats</w:t>
            </w:r>
          </w:p>
          <w:p w14:paraId="38A04606" w14:textId="77777777" w:rsidR="00EC744D" w:rsidRPr="00EC744D" w:rsidRDefault="00EC744D" w:rsidP="00EC744D">
            <w:pPr>
              <w:numPr>
                <w:ilvl w:val="0"/>
                <w:numId w:val="3"/>
              </w:numPr>
              <w:spacing w:line="276" w:lineRule="auto"/>
              <w:rPr>
                <w:lang w:val="fr-FR"/>
              </w:rPr>
            </w:pPr>
            <w:r w:rsidRPr="00EC744D">
              <w:rPr>
                <w:lang w:val="fr-FR"/>
              </w:rPr>
              <w:t>toutes les propositions précédentes</w:t>
            </w:r>
          </w:p>
          <w:p w14:paraId="77AB2A32" w14:textId="77777777" w:rsidR="00EC744D" w:rsidRPr="00EC744D" w:rsidRDefault="00EC744D" w:rsidP="00EC744D">
            <w:pPr>
              <w:numPr>
                <w:ilvl w:val="0"/>
                <w:numId w:val="3"/>
              </w:numPr>
              <w:spacing w:line="276" w:lineRule="auto"/>
              <w:rPr>
                <w:lang w:val="fr-FR"/>
              </w:rPr>
            </w:pPr>
            <w:r w:rsidRPr="00EC744D">
              <w:rPr>
                <w:lang w:val="fr-FR"/>
              </w:rPr>
              <w:t>je ne sais pas</w:t>
            </w:r>
          </w:p>
        </w:tc>
        <w:tc>
          <w:tcPr>
            <w:tcW w:w="1667" w:type="pct"/>
          </w:tcPr>
          <w:p w14:paraId="7C7EAE15" w14:textId="77777777" w:rsidR="00EC744D" w:rsidRPr="00EC744D" w:rsidRDefault="00EC744D" w:rsidP="00EC744D">
            <w:pPr>
              <w:rPr>
                <w:lang w:val="fr-FR"/>
              </w:rPr>
            </w:pPr>
          </w:p>
        </w:tc>
      </w:tr>
      <w:tr w:rsidR="00EC744D" w:rsidRPr="00EC744D" w14:paraId="5A52766D" w14:textId="77777777" w:rsidTr="00F74CA4">
        <w:tc>
          <w:tcPr>
            <w:tcW w:w="1666" w:type="pct"/>
          </w:tcPr>
          <w:p w14:paraId="6A66EF4D" w14:textId="77777777" w:rsidR="00EC744D" w:rsidRPr="00EC744D" w:rsidRDefault="00EC744D" w:rsidP="00EC744D">
            <w:pPr>
              <w:rPr>
                <w:lang w:val="fr-FR"/>
              </w:rPr>
            </w:pPr>
            <w:r w:rsidRPr="00EC744D">
              <w:rPr>
                <w:lang w:val="en-US"/>
              </w:rPr>
              <w:t>7. Your literature search produces two randomised controlled trials. List four characteristics of randomized controlled trials that would increase your confidence that the research methodology was scientifically sound? (text response) 2 marks</w:t>
            </w:r>
          </w:p>
        </w:tc>
        <w:tc>
          <w:tcPr>
            <w:tcW w:w="1666" w:type="pct"/>
          </w:tcPr>
          <w:p w14:paraId="09F745BA" w14:textId="77777777" w:rsidR="00EC744D" w:rsidRPr="00EC744D" w:rsidRDefault="00EC744D" w:rsidP="00EC744D">
            <w:pPr>
              <w:rPr>
                <w:lang w:val="fr-FR"/>
              </w:rPr>
            </w:pPr>
            <w:r w:rsidRPr="00EC744D">
              <w:rPr>
                <w:lang w:val="fr-FR"/>
              </w:rPr>
              <w:t>7. Votre recherche de la littérature capture 2 essais cliniques randomisés. Listez 4 caractéristiques d’essais cliniques randomisés qui peuvent augmenter votre confiance sur la solidité scientifique de la méthodologie ? (réponse sous forme de texte) 2 points</w:t>
            </w:r>
          </w:p>
        </w:tc>
        <w:tc>
          <w:tcPr>
            <w:tcW w:w="1667" w:type="pct"/>
          </w:tcPr>
          <w:p w14:paraId="6E3AA17F" w14:textId="77777777" w:rsidR="00EC744D" w:rsidRPr="00EC744D" w:rsidRDefault="00EC744D" w:rsidP="00EC744D">
            <w:pPr>
              <w:rPr>
                <w:lang w:val="fr-FR"/>
              </w:rPr>
            </w:pPr>
          </w:p>
        </w:tc>
      </w:tr>
      <w:tr w:rsidR="00EC744D" w:rsidRPr="00EC744D" w14:paraId="4D24D5C4" w14:textId="77777777" w:rsidTr="00F74CA4">
        <w:tc>
          <w:tcPr>
            <w:tcW w:w="1666" w:type="pct"/>
          </w:tcPr>
          <w:p w14:paraId="28962604" w14:textId="77777777" w:rsidR="00EC744D" w:rsidRPr="00EC744D" w:rsidRDefault="00EC744D" w:rsidP="00EC744D">
            <w:pPr>
              <w:rPr>
                <w:lang w:val="en-US"/>
              </w:rPr>
            </w:pPr>
            <w:r w:rsidRPr="00EC744D">
              <w:rPr>
                <w:lang w:val="en-US"/>
              </w:rPr>
              <w:t>8. The findings of the two randomised controlled trials are shown below. Both studies show a significant beneficial effect for the treatment versus control group.</w:t>
            </w:r>
          </w:p>
          <w:p w14:paraId="233D28F1" w14:textId="77777777" w:rsidR="00EC744D" w:rsidRPr="00EC744D" w:rsidRDefault="00EC744D" w:rsidP="00EC744D">
            <w:pPr>
              <w:rPr>
                <w:lang w:val="en-US"/>
              </w:rPr>
            </w:pPr>
            <w:r w:rsidRPr="00EC744D">
              <w:rPr>
                <w:u w:val="single"/>
                <w:lang w:val="en-US"/>
              </w:rPr>
              <w:t>Study 1</w:t>
            </w:r>
            <w:r w:rsidRPr="00EC744D">
              <w:rPr>
                <w:lang w:val="en-US"/>
              </w:rPr>
              <w:t xml:space="preserve"> compared breathing exercises and an exercise program in 24 subjects. Sputum volume averaged 1.5g ± 2.0 with the exercise program. There was a significant difference </w:t>
            </w:r>
            <w:r w:rsidRPr="00EC744D">
              <w:rPr>
                <w:lang w:val="en-US"/>
              </w:rPr>
              <w:lastRenderedPageBreak/>
              <w:t>between sputum weights (p=0.001, 95% confidence interval 0.5-1.2, effect size 1.2)</w:t>
            </w:r>
          </w:p>
          <w:p w14:paraId="7C5875F2" w14:textId="77777777" w:rsidR="00EC744D" w:rsidRPr="00EC744D" w:rsidRDefault="00EC744D" w:rsidP="00EC744D">
            <w:pPr>
              <w:rPr>
                <w:lang w:val="en-US"/>
              </w:rPr>
            </w:pPr>
            <w:r w:rsidRPr="00EC744D">
              <w:rPr>
                <w:u w:val="single"/>
                <w:lang w:val="en-US"/>
              </w:rPr>
              <w:t>Study 2</w:t>
            </w:r>
            <w:r w:rsidRPr="00EC744D">
              <w:rPr>
                <w:lang w:val="en-US"/>
              </w:rPr>
              <w:t xml:space="preserve"> compared breathing exercises and an exercise program in 12 subjects. Sputum volume averaged 2.2g ± 0.5 with the exercise program. There was a significant difference between sputum weights (p=0.04, 95% confidence interval 0.25-1.5, effect size 2)</w:t>
            </w:r>
          </w:p>
          <w:p w14:paraId="68B1C14B" w14:textId="77777777" w:rsidR="00EC744D" w:rsidRPr="00EC744D" w:rsidRDefault="00EC744D" w:rsidP="00EC744D">
            <w:pPr>
              <w:rPr>
                <w:lang w:val="en-US"/>
              </w:rPr>
            </w:pPr>
            <w:r w:rsidRPr="00EC744D">
              <w:rPr>
                <w:lang w:val="en-US"/>
              </w:rPr>
              <w:t>a) Which study shows the more beneficial effect? (please circle the answer) 1 mark</w:t>
            </w:r>
          </w:p>
          <w:p w14:paraId="0651482B" w14:textId="77777777" w:rsidR="00EC744D" w:rsidRPr="00EC744D" w:rsidRDefault="00EC744D" w:rsidP="00EC744D">
            <w:pPr>
              <w:rPr>
                <w:lang w:val="en-US"/>
              </w:rPr>
            </w:pPr>
            <w:r w:rsidRPr="00EC744D">
              <w:rPr>
                <w:lang w:val="en-US"/>
              </w:rPr>
              <w:t>STUDY 1 / STUDY 2 / DON’T KNOW</w:t>
            </w:r>
          </w:p>
          <w:p w14:paraId="774A5F00" w14:textId="77777777" w:rsidR="00EC744D" w:rsidRPr="00EC744D" w:rsidRDefault="00EC744D" w:rsidP="00EC744D">
            <w:pPr>
              <w:rPr>
                <w:lang w:val="en-US"/>
              </w:rPr>
            </w:pPr>
            <w:r w:rsidRPr="00EC744D">
              <w:rPr>
                <w:lang w:val="en-US"/>
              </w:rPr>
              <w:t>b) How did you decide which study produced the more beneficial effect? (please tick only one box) 1 mark</w:t>
            </w:r>
          </w:p>
          <w:p w14:paraId="7B2B8AD7" w14:textId="77777777" w:rsidR="00EC744D" w:rsidRPr="00EC744D" w:rsidRDefault="00EC744D" w:rsidP="00EC744D">
            <w:pPr>
              <w:rPr>
                <w:lang w:val="en-US"/>
              </w:rPr>
            </w:pPr>
            <w:r w:rsidRPr="00EC744D">
              <w:rPr>
                <w:lang w:val="en-US"/>
              </w:rPr>
              <w:t> p value</w:t>
            </w:r>
          </w:p>
          <w:p w14:paraId="507A6672" w14:textId="77777777" w:rsidR="00EC744D" w:rsidRPr="00EC744D" w:rsidRDefault="00EC744D" w:rsidP="00EC744D">
            <w:pPr>
              <w:rPr>
                <w:lang w:val="en-US"/>
              </w:rPr>
            </w:pPr>
            <w:r w:rsidRPr="00EC744D">
              <w:rPr>
                <w:lang w:val="en-US"/>
              </w:rPr>
              <w:t> effect size</w:t>
            </w:r>
          </w:p>
          <w:p w14:paraId="02B90580" w14:textId="77777777" w:rsidR="00EC744D" w:rsidRPr="00EC744D" w:rsidRDefault="00EC744D" w:rsidP="00EC744D">
            <w:pPr>
              <w:rPr>
                <w:lang w:val="en-US"/>
              </w:rPr>
            </w:pPr>
            <w:r w:rsidRPr="00EC744D">
              <w:rPr>
                <w:lang w:val="en-US"/>
              </w:rPr>
              <w:t> mean sputum volume</w:t>
            </w:r>
          </w:p>
          <w:p w14:paraId="0F14AA10" w14:textId="77777777" w:rsidR="00EC744D" w:rsidRPr="00EC744D" w:rsidRDefault="00EC744D" w:rsidP="00EC744D">
            <w:pPr>
              <w:rPr>
                <w:lang w:val="en-US"/>
              </w:rPr>
            </w:pPr>
            <w:r w:rsidRPr="00EC744D">
              <w:rPr>
                <w:lang w:val="en-US"/>
              </w:rPr>
              <w:t> confidence intervals</w:t>
            </w:r>
          </w:p>
          <w:p w14:paraId="26CCE1E3" w14:textId="77777777" w:rsidR="00EC744D" w:rsidRPr="00EC744D" w:rsidRDefault="00EC744D" w:rsidP="00EC744D">
            <w:pPr>
              <w:rPr>
                <w:lang w:val="en-US"/>
              </w:rPr>
            </w:pPr>
            <w:r w:rsidRPr="00EC744D">
              <w:rPr>
                <w:lang w:val="en-US"/>
              </w:rPr>
              <w:t> I didn’t know the answer</w:t>
            </w:r>
          </w:p>
          <w:p w14:paraId="1D02832E" w14:textId="77777777" w:rsidR="00EC744D" w:rsidRPr="00EC744D" w:rsidRDefault="00EC744D" w:rsidP="00EC744D">
            <w:pPr>
              <w:rPr>
                <w:lang w:val="en-US"/>
              </w:rPr>
            </w:pPr>
            <w:r w:rsidRPr="00EC744D">
              <w:rPr>
                <w:lang w:val="en-US"/>
              </w:rPr>
              <w:t> Other (please specify)</w:t>
            </w:r>
          </w:p>
          <w:p w14:paraId="046F3AA8" w14:textId="77777777" w:rsidR="00EC744D" w:rsidRPr="00EC744D" w:rsidRDefault="00EC744D" w:rsidP="00EC744D">
            <w:pPr>
              <w:rPr>
                <w:b/>
                <w:bCs/>
                <w:lang w:val="fr-FR"/>
              </w:rPr>
            </w:pPr>
          </w:p>
        </w:tc>
        <w:tc>
          <w:tcPr>
            <w:tcW w:w="1666" w:type="pct"/>
          </w:tcPr>
          <w:p w14:paraId="3A29E253" w14:textId="77777777" w:rsidR="00EC744D" w:rsidRPr="00EC744D" w:rsidRDefault="00EC744D" w:rsidP="00EC744D">
            <w:pPr>
              <w:rPr>
                <w:lang w:val="fr-FR"/>
              </w:rPr>
            </w:pPr>
            <w:r w:rsidRPr="00EC744D">
              <w:rPr>
                <w:lang w:val="fr-FR"/>
              </w:rPr>
              <w:lastRenderedPageBreak/>
              <w:t>8. Les résultats des deux essais cliniques randomisés sont décrits plus bas. Les deux études rapportent une efficacité bénéfique et significative du traitement versus le contrôle.</w:t>
            </w:r>
          </w:p>
          <w:p w14:paraId="73DC52D4" w14:textId="77777777" w:rsidR="00EC744D" w:rsidRPr="00EC744D" w:rsidRDefault="00EC744D" w:rsidP="00EC744D">
            <w:pPr>
              <w:rPr>
                <w:lang w:val="fr-FR"/>
              </w:rPr>
            </w:pPr>
            <w:r w:rsidRPr="00EC744D">
              <w:rPr>
                <w:lang w:val="fr-FR"/>
              </w:rPr>
              <w:t xml:space="preserve">Etude 1: compare les exercices de respiration et un programme d’exercice sur 24 sujets. Le volume d’expectoration moyen est de 1.5kg +/-2.0 avec le programme d’exercices. Il y a une différence significative </w:t>
            </w:r>
            <w:r w:rsidRPr="00EC744D">
              <w:rPr>
                <w:lang w:val="fr-FR"/>
              </w:rPr>
              <w:lastRenderedPageBreak/>
              <w:t>entre les poids des crachats (p=0.001, intervalle de confiance à 95% 0.5-1.2, taille d’effet 1.2)</w:t>
            </w:r>
          </w:p>
          <w:p w14:paraId="6662968F" w14:textId="77777777" w:rsidR="00EC744D" w:rsidRPr="00EC744D" w:rsidRDefault="00EC744D" w:rsidP="00EC744D">
            <w:pPr>
              <w:rPr>
                <w:lang w:val="fr-FR"/>
              </w:rPr>
            </w:pPr>
            <w:r w:rsidRPr="00EC744D">
              <w:rPr>
                <w:lang w:val="fr-FR"/>
              </w:rPr>
              <w:t>Etude 2: compare les exercices de respiration et le programme d’exercice sur 12 sujets. Le volume d’expectoration moyen est de 2.2kg +/-0.5 avec le programme d’exercices. Il y a une différence significative entre les poids des crachats (p=0.04, intervalle de confiance à 95% 0.25-1.5, taille d’effet 2)</w:t>
            </w:r>
          </w:p>
          <w:p w14:paraId="6F36DC6A" w14:textId="77777777" w:rsidR="00EC744D" w:rsidRPr="00EC744D" w:rsidRDefault="00EC744D" w:rsidP="00EC744D">
            <w:pPr>
              <w:rPr>
                <w:lang w:val="fr-FR"/>
              </w:rPr>
            </w:pPr>
            <w:r w:rsidRPr="00EC744D">
              <w:rPr>
                <w:lang w:val="fr-FR"/>
              </w:rPr>
              <w:t>a) Quelle étude montre la meilleure efficacité ?. (entourez la réponse svp) 1 point1 point</w:t>
            </w:r>
          </w:p>
          <w:p w14:paraId="26B2C100" w14:textId="77777777" w:rsidR="00EC744D" w:rsidRPr="00EC744D" w:rsidRDefault="00EC744D" w:rsidP="00EC744D">
            <w:pPr>
              <w:rPr>
                <w:lang w:val="fr-FR"/>
              </w:rPr>
            </w:pPr>
            <w:r w:rsidRPr="00EC744D">
              <w:rPr>
                <w:lang w:val="fr-FR"/>
              </w:rPr>
              <w:t>ÉTUDE 1 / ÉTUDE 2 / JE NE SAIS PAS</w:t>
            </w:r>
          </w:p>
          <w:p w14:paraId="32A2E575" w14:textId="77777777" w:rsidR="00EC744D" w:rsidRPr="00EC744D" w:rsidRDefault="00EC744D" w:rsidP="00EC744D">
            <w:pPr>
              <w:rPr>
                <w:lang w:val="fr-FR"/>
              </w:rPr>
            </w:pPr>
            <w:r w:rsidRPr="00EC744D">
              <w:rPr>
                <w:lang w:val="fr-FR"/>
              </w:rPr>
              <w:t>b) Comment décidez-vous quelle étude apporte la meilleur efficacité ? (ne cochez qu’une case svp) 1 point</w:t>
            </w:r>
          </w:p>
          <w:p w14:paraId="2E4985C8" w14:textId="77777777" w:rsidR="00EC744D" w:rsidRPr="00EC744D" w:rsidRDefault="00EC744D" w:rsidP="00EC744D">
            <w:pPr>
              <w:numPr>
                <w:ilvl w:val="0"/>
                <w:numId w:val="4"/>
              </w:numPr>
              <w:spacing w:line="276" w:lineRule="auto"/>
              <w:rPr>
                <w:lang w:val="fr-FR"/>
              </w:rPr>
            </w:pPr>
            <w:r w:rsidRPr="00EC744D">
              <w:rPr>
                <w:lang w:val="fr-FR"/>
              </w:rPr>
              <w:t>p-valeur</w:t>
            </w:r>
          </w:p>
          <w:p w14:paraId="559E200C" w14:textId="77777777" w:rsidR="00EC744D" w:rsidRPr="00EC744D" w:rsidRDefault="00EC744D" w:rsidP="00EC744D">
            <w:pPr>
              <w:numPr>
                <w:ilvl w:val="0"/>
                <w:numId w:val="4"/>
              </w:numPr>
              <w:spacing w:line="276" w:lineRule="auto"/>
              <w:rPr>
                <w:lang w:val="fr-FR"/>
              </w:rPr>
            </w:pPr>
            <w:r w:rsidRPr="00EC744D">
              <w:rPr>
                <w:lang w:val="fr-FR"/>
              </w:rPr>
              <w:t>taille de l'effet</w:t>
            </w:r>
          </w:p>
          <w:p w14:paraId="2E4056C2" w14:textId="77777777" w:rsidR="00EC744D" w:rsidRPr="00EC744D" w:rsidRDefault="00EC744D" w:rsidP="00EC744D">
            <w:pPr>
              <w:numPr>
                <w:ilvl w:val="0"/>
                <w:numId w:val="4"/>
              </w:numPr>
              <w:spacing w:line="276" w:lineRule="auto"/>
              <w:rPr>
                <w:lang w:val="fr-FR"/>
              </w:rPr>
            </w:pPr>
            <w:r w:rsidRPr="00EC744D">
              <w:rPr>
                <w:lang w:val="fr-FR"/>
              </w:rPr>
              <w:t>volume moyen des expectorations</w:t>
            </w:r>
          </w:p>
          <w:p w14:paraId="754D279E" w14:textId="77777777" w:rsidR="00EC744D" w:rsidRPr="00EC744D" w:rsidRDefault="00EC744D" w:rsidP="00EC744D">
            <w:pPr>
              <w:numPr>
                <w:ilvl w:val="0"/>
                <w:numId w:val="4"/>
              </w:numPr>
              <w:spacing w:line="276" w:lineRule="auto"/>
              <w:rPr>
                <w:lang w:val="fr-FR"/>
              </w:rPr>
            </w:pPr>
            <w:r w:rsidRPr="00EC744D">
              <w:rPr>
                <w:lang w:val="fr-FR"/>
              </w:rPr>
              <w:t>intervalles de confiance</w:t>
            </w:r>
          </w:p>
          <w:p w14:paraId="2BF5BBC1" w14:textId="77777777" w:rsidR="00EC744D" w:rsidRPr="00EC744D" w:rsidRDefault="00EC744D" w:rsidP="00EC744D">
            <w:pPr>
              <w:numPr>
                <w:ilvl w:val="0"/>
                <w:numId w:val="4"/>
              </w:numPr>
              <w:spacing w:line="276" w:lineRule="auto"/>
              <w:rPr>
                <w:lang w:val="fr-FR"/>
              </w:rPr>
            </w:pPr>
            <w:r w:rsidRPr="00EC744D">
              <w:rPr>
                <w:lang w:val="fr-FR"/>
              </w:rPr>
              <w:t>Je ne sais pas la réponse</w:t>
            </w:r>
          </w:p>
          <w:p w14:paraId="0D30AF90" w14:textId="77777777" w:rsidR="00EC744D" w:rsidRPr="00EC744D" w:rsidRDefault="00EC744D" w:rsidP="00EC744D">
            <w:pPr>
              <w:numPr>
                <w:ilvl w:val="0"/>
                <w:numId w:val="4"/>
              </w:numPr>
              <w:spacing w:line="276" w:lineRule="auto"/>
              <w:rPr>
                <w:lang w:val="fr-FR"/>
              </w:rPr>
            </w:pPr>
            <w:r w:rsidRPr="00EC744D">
              <w:rPr>
                <w:lang w:val="fr-FR"/>
              </w:rPr>
              <w:t>Autre (veuillez préciser)</w:t>
            </w:r>
          </w:p>
          <w:p w14:paraId="1FCBCFA0" w14:textId="77777777" w:rsidR="00EC744D" w:rsidRPr="00EC744D" w:rsidRDefault="00EC744D" w:rsidP="00EC744D">
            <w:pPr>
              <w:rPr>
                <w:lang w:val="fr-FR"/>
              </w:rPr>
            </w:pPr>
          </w:p>
        </w:tc>
        <w:tc>
          <w:tcPr>
            <w:tcW w:w="1667" w:type="pct"/>
          </w:tcPr>
          <w:p w14:paraId="68E8FC52" w14:textId="77777777" w:rsidR="00EC744D" w:rsidRPr="00EC744D" w:rsidRDefault="00EC744D" w:rsidP="00EC744D">
            <w:pPr>
              <w:rPr>
                <w:lang w:val="fr-FR"/>
              </w:rPr>
            </w:pPr>
          </w:p>
        </w:tc>
      </w:tr>
      <w:tr w:rsidR="00EC744D" w:rsidRPr="00EC744D" w14:paraId="6BC626B3" w14:textId="77777777" w:rsidTr="00F74CA4">
        <w:tc>
          <w:tcPr>
            <w:tcW w:w="1666" w:type="pct"/>
          </w:tcPr>
          <w:p w14:paraId="1929A356" w14:textId="77777777" w:rsidR="00EC744D" w:rsidRPr="00EC744D" w:rsidRDefault="00EC744D" w:rsidP="00EC744D">
            <w:pPr>
              <w:rPr>
                <w:lang w:val="en-US"/>
              </w:rPr>
            </w:pPr>
            <w:r w:rsidRPr="00EC744D">
              <w:rPr>
                <w:lang w:val="en-US"/>
              </w:rPr>
              <w:t>9. Rank the following study designs from 1 to 4 according to a hierarchy of evidence (</w:t>
            </w:r>
            <w:r w:rsidRPr="00EC744D">
              <w:rPr>
                <w:i/>
                <w:iCs/>
                <w:lang w:val="en-US"/>
              </w:rPr>
              <w:t>with 1 being the design that you have the most confidence in for answering your question and 4 the lowest confidence in answering your question</w:t>
            </w:r>
            <w:r w:rsidRPr="00EC744D">
              <w:rPr>
                <w:lang w:val="en-US"/>
              </w:rPr>
              <w:t>) 1 mark</w:t>
            </w:r>
          </w:p>
          <w:p w14:paraId="6D6BD9A1" w14:textId="77777777" w:rsidR="00EC744D" w:rsidRPr="00EC744D" w:rsidRDefault="00EC744D" w:rsidP="00EC744D">
            <w:pPr>
              <w:rPr>
                <w:lang w:val="en-US"/>
              </w:rPr>
            </w:pPr>
            <w:r w:rsidRPr="00EC744D">
              <w:rPr>
                <w:lang w:val="en-US"/>
              </w:rPr>
              <w:t>( ) Case control / cohort study</w:t>
            </w:r>
          </w:p>
          <w:p w14:paraId="5D88E8F4" w14:textId="77777777" w:rsidR="00EC744D" w:rsidRPr="00EC744D" w:rsidRDefault="00EC744D" w:rsidP="00EC744D">
            <w:pPr>
              <w:rPr>
                <w:lang w:val="en-US"/>
              </w:rPr>
            </w:pPr>
            <w:r w:rsidRPr="00EC744D">
              <w:rPr>
                <w:lang w:val="en-US"/>
              </w:rPr>
              <w:t>( ) Randomised controlled trial</w:t>
            </w:r>
          </w:p>
          <w:p w14:paraId="685DAF08" w14:textId="77777777" w:rsidR="00EC744D" w:rsidRPr="00EC744D" w:rsidRDefault="00EC744D" w:rsidP="00EC744D">
            <w:pPr>
              <w:rPr>
                <w:lang w:val="en-US"/>
              </w:rPr>
            </w:pPr>
            <w:r w:rsidRPr="00EC744D">
              <w:rPr>
                <w:lang w:val="en-US"/>
              </w:rPr>
              <w:lastRenderedPageBreak/>
              <w:t>( ) Systematic review (meta-analysis)</w:t>
            </w:r>
          </w:p>
          <w:p w14:paraId="6D10B04D" w14:textId="77777777" w:rsidR="00EC744D" w:rsidRPr="00EC744D" w:rsidRDefault="00EC744D" w:rsidP="00EC744D">
            <w:pPr>
              <w:rPr>
                <w:lang w:val="en-US"/>
              </w:rPr>
            </w:pPr>
            <w:r w:rsidRPr="00EC744D">
              <w:rPr>
                <w:lang w:val="en-US"/>
              </w:rPr>
              <w:t>( ) Review paper based upon expert consensus</w:t>
            </w:r>
          </w:p>
          <w:p w14:paraId="3448777B" w14:textId="77777777" w:rsidR="00EC744D" w:rsidRPr="00EC744D" w:rsidRDefault="00EC744D" w:rsidP="00EC744D">
            <w:pPr>
              <w:rPr>
                <w:lang w:val="en-US"/>
              </w:rPr>
            </w:pPr>
            <w:r w:rsidRPr="00EC744D">
              <w:rPr>
                <w:lang w:val="en-US"/>
              </w:rPr>
              <w:t>( ) Don’t know</w:t>
            </w:r>
          </w:p>
          <w:p w14:paraId="5B1C66C0" w14:textId="77777777" w:rsidR="00EC744D" w:rsidRPr="00EC744D" w:rsidRDefault="00EC744D" w:rsidP="00EC744D">
            <w:pPr>
              <w:rPr>
                <w:b/>
                <w:bCs/>
                <w:lang w:val="fr-FR"/>
              </w:rPr>
            </w:pPr>
          </w:p>
        </w:tc>
        <w:tc>
          <w:tcPr>
            <w:tcW w:w="1666" w:type="pct"/>
          </w:tcPr>
          <w:p w14:paraId="6B9EAF03" w14:textId="77777777" w:rsidR="00EC744D" w:rsidRPr="00EC744D" w:rsidRDefault="00EC744D" w:rsidP="00EC744D">
            <w:pPr>
              <w:rPr>
                <w:lang w:val="fr-FR"/>
              </w:rPr>
            </w:pPr>
            <w:r w:rsidRPr="00EC744D">
              <w:rPr>
                <w:lang w:val="fr-FR"/>
              </w:rPr>
              <w:lastRenderedPageBreak/>
              <w:t>9.</w:t>
            </w:r>
            <w:r w:rsidRPr="00EC744D">
              <w:t xml:space="preserve"> </w:t>
            </w:r>
            <w:r w:rsidRPr="00EC744D">
              <w:rPr>
                <w:lang w:val="fr-FR"/>
              </w:rPr>
              <w:t>Rangez les schémas d’études suivants de 1 à 4 en fonction de leur portée scientifique (1 pour le schéma d’étude pour lequel vous avez le plus confiance pour répondre à votre question et 4 le moins confiance pour répondre à votre question) 1 point</w:t>
            </w:r>
          </w:p>
          <w:p w14:paraId="41ACE912" w14:textId="77777777" w:rsidR="00EC744D" w:rsidRPr="00EC744D" w:rsidRDefault="00EC744D" w:rsidP="00EC744D">
            <w:pPr>
              <w:rPr>
                <w:lang w:val="fr-FR"/>
              </w:rPr>
            </w:pPr>
          </w:p>
          <w:p w14:paraId="21762F6F" w14:textId="77777777" w:rsidR="00EC744D" w:rsidRPr="00EC744D" w:rsidRDefault="00EC744D" w:rsidP="00EC744D">
            <w:pPr>
              <w:rPr>
                <w:lang w:val="fr-FR"/>
              </w:rPr>
            </w:pPr>
            <w:r w:rsidRPr="00EC744D">
              <w:rPr>
                <w:lang w:val="fr-FR"/>
              </w:rPr>
              <w:t>( ) Cas-témoins/cohorte</w:t>
            </w:r>
          </w:p>
          <w:p w14:paraId="4E066B46" w14:textId="77777777" w:rsidR="00EC744D" w:rsidRPr="00EC744D" w:rsidRDefault="00EC744D" w:rsidP="00EC744D">
            <w:pPr>
              <w:rPr>
                <w:lang w:val="fr-FR"/>
              </w:rPr>
            </w:pPr>
            <w:r w:rsidRPr="00EC744D">
              <w:rPr>
                <w:lang w:val="fr-FR"/>
              </w:rPr>
              <w:lastRenderedPageBreak/>
              <w:t>( ) Essai clinique randomisé</w:t>
            </w:r>
          </w:p>
          <w:p w14:paraId="674E2DE0" w14:textId="77777777" w:rsidR="00EC744D" w:rsidRPr="00EC744D" w:rsidRDefault="00EC744D" w:rsidP="00EC744D">
            <w:pPr>
              <w:rPr>
                <w:lang w:val="fr-FR"/>
              </w:rPr>
            </w:pPr>
            <w:r w:rsidRPr="00EC744D">
              <w:rPr>
                <w:lang w:val="fr-FR"/>
              </w:rPr>
              <w:t>( ) Revue systématique (méta-analyse)</w:t>
            </w:r>
          </w:p>
          <w:p w14:paraId="3D42D539" w14:textId="77777777" w:rsidR="00EC744D" w:rsidRPr="00EC744D" w:rsidRDefault="00EC744D" w:rsidP="00EC744D">
            <w:pPr>
              <w:rPr>
                <w:lang w:val="fr-FR"/>
              </w:rPr>
            </w:pPr>
            <w:r w:rsidRPr="00EC744D">
              <w:rPr>
                <w:lang w:val="fr-FR"/>
              </w:rPr>
              <w:t>( ) Revue basée sur un consensus d’experts</w:t>
            </w:r>
          </w:p>
          <w:p w14:paraId="47FAC64C" w14:textId="77777777" w:rsidR="00EC744D" w:rsidRPr="00EC744D" w:rsidRDefault="00EC744D" w:rsidP="00EC744D">
            <w:pPr>
              <w:rPr>
                <w:lang w:val="fr-FR"/>
              </w:rPr>
            </w:pPr>
            <w:r w:rsidRPr="00EC744D">
              <w:rPr>
                <w:lang w:val="fr-FR"/>
              </w:rPr>
              <w:t>( ) Je ne sais pas</w:t>
            </w:r>
          </w:p>
        </w:tc>
        <w:tc>
          <w:tcPr>
            <w:tcW w:w="1667" w:type="pct"/>
          </w:tcPr>
          <w:p w14:paraId="7A961C3C" w14:textId="77777777" w:rsidR="00EC744D" w:rsidRPr="00EC744D" w:rsidRDefault="00EC744D" w:rsidP="00EC744D">
            <w:pPr>
              <w:rPr>
                <w:lang w:val="fr-FR"/>
              </w:rPr>
            </w:pPr>
          </w:p>
        </w:tc>
      </w:tr>
      <w:tr w:rsidR="00EC744D" w:rsidRPr="00EC744D" w14:paraId="19481C66" w14:textId="77777777" w:rsidTr="00F74CA4">
        <w:tc>
          <w:tcPr>
            <w:tcW w:w="1666" w:type="pct"/>
          </w:tcPr>
          <w:p w14:paraId="2BC79970" w14:textId="77777777" w:rsidR="00EC744D" w:rsidRPr="00EC744D" w:rsidRDefault="00EC744D" w:rsidP="00EC744D">
            <w:pPr>
              <w:rPr>
                <w:b/>
                <w:bCs/>
                <w:lang w:val="fr-FR"/>
              </w:rPr>
            </w:pPr>
          </w:p>
          <w:p w14:paraId="235633A2" w14:textId="77777777" w:rsidR="00EC744D" w:rsidRPr="00EC744D" w:rsidRDefault="00EC744D" w:rsidP="00EC744D">
            <w:pPr>
              <w:rPr>
                <w:b/>
                <w:bCs/>
                <w:lang w:val="fr-FR"/>
              </w:rPr>
            </w:pPr>
            <w:r w:rsidRPr="00EC744D">
              <w:rPr>
                <w:b/>
                <w:bCs/>
                <w:lang w:val="fr-FR"/>
              </w:rPr>
              <w:t>TOTAL / 12 points</w:t>
            </w:r>
          </w:p>
          <w:p w14:paraId="3D078E71" w14:textId="77777777" w:rsidR="00EC744D" w:rsidRPr="00EC744D" w:rsidRDefault="00EC744D" w:rsidP="00EC744D">
            <w:pPr>
              <w:rPr>
                <w:b/>
                <w:bCs/>
                <w:lang w:val="fr-FR"/>
              </w:rPr>
            </w:pPr>
          </w:p>
        </w:tc>
        <w:tc>
          <w:tcPr>
            <w:tcW w:w="1666" w:type="pct"/>
          </w:tcPr>
          <w:p w14:paraId="65F04E8E" w14:textId="77777777" w:rsidR="00EC744D" w:rsidRPr="00EC744D" w:rsidRDefault="00EC744D" w:rsidP="00EC744D">
            <w:pPr>
              <w:rPr>
                <w:b/>
                <w:bCs/>
                <w:lang w:val="fr-FR"/>
              </w:rPr>
            </w:pPr>
          </w:p>
          <w:p w14:paraId="4F027EB1" w14:textId="77777777" w:rsidR="00EC744D" w:rsidRPr="00EC744D" w:rsidRDefault="00EC744D" w:rsidP="00EC744D">
            <w:pPr>
              <w:rPr>
                <w:b/>
                <w:bCs/>
                <w:lang w:val="fr-FR"/>
              </w:rPr>
            </w:pPr>
            <w:r w:rsidRPr="00EC744D">
              <w:rPr>
                <w:b/>
                <w:bCs/>
                <w:lang w:val="fr-FR"/>
              </w:rPr>
              <w:t>TOTAL / 12 points</w:t>
            </w:r>
          </w:p>
          <w:p w14:paraId="2DC335BA" w14:textId="77777777" w:rsidR="00EC744D" w:rsidRPr="00EC744D" w:rsidRDefault="00EC744D" w:rsidP="00EC744D">
            <w:pPr>
              <w:rPr>
                <w:b/>
                <w:bCs/>
                <w:lang w:val="fr-FR"/>
              </w:rPr>
            </w:pPr>
          </w:p>
        </w:tc>
        <w:tc>
          <w:tcPr>
            <w:tcW w:w="1667" w:type="pct"/>
          </w:tcPr>
          <w:p w14:paraId="34F0E9DA" w14:textId="77777777" w:rsidR="00EC744D" w:rsidRPr="00EC744D" w:rsidRDefault="00EC744D" w:rsidP="00EC744D">
            <w:pPr>
              <w:rPr>
                <w:b/>
                <w:bCs/>
                <w:lang w:val="fr-FR"/>
              </w:rPr>
            </w:pPr>
          </w:p>
        </w:tc>
      </w:tr>
    </w:tbl>
    <w:p w14:paraId="0B32DA61" w14:textId="5E4060CD" w:rsidR="008C3032" w:rsidRDefault="008C3032" w:rsidP="001C3B37">
      <w:pPr>
        <w:rPr>
          <w:lang w:val="en-US"/>
        </w:rPr>
      </w:pPr>
      <w:r>
        <w:rPr>
          <w:lang w:val="en-US"/>
        </w:rPr>
        <w:br w:type="page"/>
      </w:r>
    </w:p>
    <w:p w14:paraId="05A5A61D" w14:textId="564CAF15" w:rsidR="008C3032" w:rsidRPr="008C3032" w:rsidRDefault="008C3032" w:rsidP="008C3032">
      <w:pPr>
        <w:pStyle w:val="Titre2"/>
      </w:pPr>
      <w:bookmarkStart w:id="4" w:name="_Toc130567882"/>
      <w:r>
        <w:lastRenderedPageBreak/>
        <w:t>Supplementary material</w:t>
      </w:r>
      <w:r w:rsidRPr="008C3032">
        <w:t xml:space="preserve"> 3 : Consensual forward translation (T12) and associated comments</w:t>
      </w:r>
      <w:bookmarkEnd w:id="4"/>
    </w:p>
    <w:tbl>
      <w:tblPr>
        <w:tblStyle w:val="Grilledutableau"/>
        <w:tblW w:w="5000" w:type="pct"/>
        <w:tblLook w:val="04A0" w:firstRow="1" w:lastRow="0" w:firstColumn="1" w:lastColumn="0" w:noHBand="0" w:noVBand="1"/>
      </w:tblPr>
      <w:tblGrid>
        <w:gridCol w:w="9499"/>
        <w:gridCol w:w="4445"/>
      </w:tblGrid>
      <w:tr w:rsidR="008C3032" w:rsidRPr="008C3032" w14:paraId="05FF1A83" w14:textId="77777777" w:rsidTr="00F74CA4">
        <w:tc>
          <w:tcPr>
            <w:tcW w:w="3406" w:type="pct"/>
            <w:vAlign w:val="center"/>
          </w:tcPr>
          <w:p w14:paraId="0C05DDE1" w14:textId="77777777" w:rsidR="008C3032" w:rsidRPr="008C3032" w:rsidRDefault="008C3032" w:rsidP="008C3032">
            <w:pPr>
              <w:rPr>
                <w:b/>
                <w:bCs/>
                <w:lang w:val="fr-FR"/>
              </w:rPr>
            </w:pPr>
            <w:r w:rsidRPr="008C3032">
              <w:rPr>
                <w:b/>
                <w:bCs/>
                <w:lang w:val="fr-FR"/>
              </w:rPr>
              <w:t>Forward translation (T12)</w:t>
            </w:r>
          </w:p>
        </w:tc>
        <w:tc>
          <w:tcPr>
            <w:tcW w:w="1594" w:type="pct"/>
            <w:vAlign w:val="center"/>
          </w:tcPr>
          <w:p w14:paraId="581DB03E" w14:textId="77777777" w:rsidR="008C3032" w:rsidRPr="008C3032" w:rsidRDefault="008C3032" w:rsidP="008C3032">
            <w:pPr>
              <w:rPr>
                <w:b/>
                <w:bCs/>
                <w:lang w:val="en-US"/>
              </w:rPr>
            </w:pPr>
            <w:r w:rsidRPr="008C3032">
              <w:rPr>
                <w:b/>
                <w:bCs/>
                <w:lang w:val="en-US"/>
              </w:rPr>
              <w:t>Comments</w:t>
            </w:r>
          </w:p>
        </w:tc>
      </w:tr>
      <w:tr w:rsidR="008C3032" w:rsidRPr="008C3032" w14:paraId="1BF1599F" w14:textId="77777777" w:rsidTr="00F74CA4">
        <w:tc>
          <w:tcPr>
            <w:tcW w:w="3406" w:type="pct"/>
          </w:tcPr>
          <w:p w14:paraId="26A8BADB" w14:textId="77777777" w:rsidR="008C3032" w:rsidRPr="008C3032" w:rsidRDefault="008C3032" w:rsidP="008C3032">
            <w:pPr>
              <w:rPr>
                <w:lang w:val="fr-FR"/>
              </w:rPr>
            </w:pPr>
            <w:r w:rsidRPr="008C3032">
              <w:rPr>
                <w:lang w:val="fr-FR"/>
              </w:rPr>
              <w:t>Répondez aux questions 1 à 9 en vous basant sur le scénario clinique suivant. Si vous n'êtes pas sûr de votre réponse, n'essayez pas de deviner (sélectionnez l'option "ne sait pas").</w:t>
            </w:r>
          </w:p>
          <w:p w14:paraId="32151DEE" w14:textId="77777777" w:rsidR="008C3032" w:rsidRPr="008C3032" w:rsidRDefault="008C3032" w:rsidP="008C3032">
            <w:pPr>
              <w:rPr>
                <w:lang w:val="fr-FR"/>
              </w:rPr>
            </w:pPr>
          </w:p>
          <w:p w14:paraId="6F29FA0A" w14:textId="77777777" w:rsidR="008C3032" w:rsidRPr="008C3032" w:rsidRDefault="008C3032" w:rsidP="008C3032">
            <w:pPr>
              <w:rPr>
                <w:b/>
                <w:bCs/>
                <w:lang w:val="fr-FR"/>
              </w:rPr>
            </w:pPr>
            <w:r w:rsidRPr="008C3032">
              <w:rPr>
                <w:i/>
                <w:iCs/>
                <w:lang w:val="fr-FR"/>
              </w:rPr>
              <w:t>« Jeanne est une fille de 16 qui est atteinte de fibrose kystique et a récemment été admise à l’hôpital pour une infection pulmonaire. Normalement Jeanne s'auto-traite à la maison avec des exercices de respiration qui lui ont été enseignés par un kinésithérapeute. L'une de ses amies est également atteinte de fibrose kystique, mais elle se soigne avec des exercices physiques, pas des exercices de respiration. Jeanne veut savoir si son problème pulmonaire serait pris en charge plus efficacement avec un programme d'exercices physiques. Vous n'avez aucune expérience ni des exercices de respiration ni des programmes d'exercices physiques pour la prise en charge de la fibrose kystique et vous ne savez pas quoi recommander. »</w:t>
            </w:r>
          </w:p>
        </w:tc>
        <w:tc>
          <w:tcPr>
            <w:tcW w:w="1594" w:type="pct"/>
          </w:tcPr>
          <w:p w14:paraId="386A55E2" w14:textId="77777777" w:rsidR="008C3032" w:rsidRPr="008C3032" w:rsidRDefault="008C3032" w:rsidP="008C3032">
            <w:pPr>
              <w:rPr>
                <w:lang w:val="en-US"/>
              </w:rPr>
            </w:pPr>
            <w:r w:rsidRPr="008C3032">
              <w:rPr>
                <w:lang w:val="en-US"/>
              </w:rPr>
              <w:t xml:space="preserve">We decided to adapt the name “Jane” to French culture “Jeanne”. </w:t>
            </w:r>
          </w:p>
          <w:p w14:paraId="626D8981" w14:textId="77777777" w:rsidR="008C3032" w:rsidRPr="008C3032" w:rsidRDefault="008C3032" w:rsidP="008C3032">
            <w:pPr>
              <w:rPr>
                <w:lang w:val="en-US"/>
              </w:rPr>
            </w:pPr>
            <w:r w:rsidRPr="008C3032">
              <w:rPr>
                <w:lang w:val="en-US"/>
              </w:rPr>
              <w:t>We kept the wording of “cystic fibrosis” rather than translating it into “mucoviscidose” to be coherent with the original instrument.</w:t>
            </w:r>
          </w:p>
          <w:p w14:paraId="1F4101DE" w14:textId="77777777" w:rsidR="008C3032" w:rsidRPr="008C3032" w:rsidRDefault="008C3032" w:rsidP="008C3032">
            <w:pPr>
              <w:rPr>
                <w:lang w:val="en-US"/>
              </w:rPr>
            </w:pPr>
            <w:r w:rsidRPr="008C3032">
              <w:rPr>
                <w:lang w:val="en-US"/>
              </w:rPr>
              <w:t>For the contrast between exercises to be clearer, we translated “exercise program” into “programme d’exercices physiques”. In English, “exercise program” implies physical exercises. This is less obvious in French so we preferred to specify it.</w:t>
            </w:r>
          </w:p>
        </w:tc>
      </w:tr>
      <w:tr w:rsidR="008C3032" w:rsidRPr="008C3032" w14:paraId="5BA7B164" w14:textId="77777777" w:rsidTr="00F74CA4">
        <w:tc>
          <w:tcPr>
            <w:tcW w:w="3406" w:type="pct"/>
          </w:tcPr>
          <w:p w14:paraId="1507F68A" w14:textId="77777777" w:rsidR="008C3032" w:rsidRPr="008C3032" w:rsidRDefault="008C3032" w:rsidP="008C3032">
            <w:pPr>
              <w:rPr>
                <w:b/>
                <w:bCs/>
                <w:lang w:val="fr-FR"/>
              </w:rPr>
            </w:pPr>
            <w:r w:rsidRPr="008C3032">
              <w:rPr>
                <w:lang w:val="fr-FR"/>
              </w:rPr>
              <w:t>1.  Vous avez décidé de chercher dans la littérature pour vous aider à prendre une décision sur quoi recommander. Rédigez une question qui vous aidera à organiser votre recherche de la littérature (réponse textuelle). 2 points</w:t>
            </w:r>
          </w:p>
        </w:tc>
        <w:tc>
          <w:tcPr>
            <w:tcW w:w="1594" w:type="pct"/>
          </w:tcPr>
          <w:p w14:paraId="6D89D470" w14:textId="77777777" w:rsidR="008C3032" w:rsidRPr="008C3032" w:rsidRDefault="008C3032" w:rsidP="008C3032">
            <w:pPr>
              <w:rPr>
                <w:lang w:val="en-US"/>
              </w:rPr>
            </w:pPr>
          </w:p>
        </w:tc>
      </w:tr>
      <w:tr w:rsidR="008C3032" w:rsidRPr="008C3032" w14:paraId="60A66F2D" w14:textId="77777777" w:rsidTr="00F74CA4">
        <w:tc>
          <w:tcPr>
            <w:tcW w:w="3406" w:type="pct"/>
          </w:tcPr>
          <w:p w14:paraId="4B4D27F6" w14:textId="77777777" w:rsidR="008C3032" w:rsidRPr="008C3032" w:rsidRDefault="008C3032" w:rsidP="008C3032">
            <w:pPr>
              <w:rPr>
                <w:lang w:val="fr-FR"/>
              </w:rPr>
            </w:pPr>
            <w:r w:rsidRPr="008C3032">
              <w:rPr>
                <w:lang w:val="fr-FR"/>
              </w:rPr>
              <w:t>2. Identifiez quatre sources d'information dont vous seriez le plus sûr qu'elles fournissent des informations valables pour vous aider à répondre à votre question. 2 points</w:t>
            </w:r>
          </w:p>
          <w:p w14:paraId="6A02F204" w14:textId="77777777" w:rsidR="008C3032" w:rsidRPr="008C3032" w:rsidRDefault="008C3032" w:rsidP="008C3032">
            <w:pPr>
              <w:numPr>
                <w:ilvl w:val="0"/>
                <w:numId w:val="1"/>
              </w:numPr>
              <w:rPr>
                <w:lang w:val="fr-FR"/>
              </w:rPr>
            </w:pPr>
            <w:r w:rsidRPr="008C3032">
              <w:rPr>
                <w:lang w:val="fr-FR"/>
              </w:rPr>
              <w:t>Recherche générale sur Internet</w:t>
            </w:r>
          </w:p>
          <w:p w14:paraId="0E0B61A4" w14:textId="77777777" w:rsidR="008C3032" w:rsidRPr="008C3032" w:rsidRDefault="008C3032" w:rsidP="008C3032">
            <w:pPr>
              <w:numPr>
                <w:ilvl w:val="0"/>
                <w:numId w:val="1"/>
              </w:numPr>
              <w:rPr>
                <w:lang w:val="fr-FR"/>
              </w:rPr>
            </w:pPr>
            <w:r w:rsidRPr="008C3032">
              <w:rPr>
                <w:lang w:val="fr-FR"/>
              </w:rPr>
              <w:t>Guides de bonne pratique Clinique</w:t>
            </w:r>
          </w:p>
          <w:p w14:paraId="65AD906A" w14:textId="77777777" w:rsidR="008C3032" w:rsidRPr="008C3032" w:rsidRDefault="008C3032" w:rsidP="008C3032">
            <w:pPr>
              <w:numPr>
                <w:ilvl w:val="0"/>
                <w:numId w:val="1"/>
              </w:numPr>
              <w:rPr>
                <w:lang w:val="fr-FR"/>
              </w:rPr>
            </w:pPr>
            <w:r w:rsidRPr="008C3032">
              <w:rPr>
                <w:lang w:val="fr-FR"/>
              </w:rPr>
              <w:t>Fondation de la fibrose kystique</w:t>
            </w:r>
          </w:p>
          <w:p w14:paraId="4E8A296B" w14:textId="77777777" w:rsidR="008C3032" w:rsidRPr="008C3032" w:rsidRDefault="008C3032" w:rsidP="008C3032">
            <w:pPr>
              <w:numPr>
                <w:ilvl w:val="0"/>
                <w:numId w:val="1"/>
              </w:numPr>
              <w:rPr>
                <w:lang w:val="fr-FR"/>
              </w:rPr>
            </w:pPr>
            <w:r w:rsidRPr="008C3032">
              <w:rPr>
                <w:lang w:val="fr-FR"/>
              </w:rPr>
              <w:t>Notes de cours de votre programme universitaire</w:t>
            </w:r>
          </w:p>
          <w:p w14:paraId="2563D1D4" w14:textId="77777777" w:rsidR="008C3032" w:rsidRPr="008C3032" w:rsidRDefault="008C3032" w:rsidP="008C3032">
            <w:pPr>
              <w:numPr>
                <w:ilvl w:val="0"/>
                <w:numId w:val="1"/>
              </w:numPr>
              <w:rPr>
                <w:lang w:val="fr-FR"/>
              </w:rPr>
            </w:pPr>
            <w:r w:rsidRPr="008C3032">
              <w:rPr>
                <w:lang w:val="fr-FR"/>
              </w:rPr>
              <w:t>Bases de données électroniques (par exemple Medline, Cinahl)</w:t>
            </w:r>
          </w:p>
          <w:p w14:paraId="01757156" w14:textId="77777777" w:rsidR="008C3032" w:rsidRPr="008C3032" w:rsidRDefault="008C3032" w:rsidP="008C3032">
            <w:pPr>
              <w:numPr>
                <w:ilvl w:val="0"/>
                <w:numId w:val="1"/>
              </w:numPr>
              <w:rPr>
                <w:lang w:val="fr-FR"/>
              </w:rPr>
            </w:pPr>
            <w:r w:rsidRPr="008C3032">
              <w:rPr>
                <w:lang w:val="fr-FR"/>
              </w:rPr>
              <w:t>Personnes (par exemple, un collègue, un expert, un enseignant)</w:t>
            </w:r>
          </w:p>
          <w:p w14:paraId="11899004" w14:textId="77777777" w:rsidR="008C3032" w:rsidRPr="008C3032" w:rsidRDefault="008C3032" w:rsidP="008C3032">
            <w:pPr>
              <w:numPr>
                <w:ilvl w:val="0"/>
                <w:numId w:val="1"/>
              </w:numPr>
              <w:rPr>
                <w:lang w:val="fr-FR"/>
              </w:rPr>
            </w:pPr>
            <w:r w:rsidRPr="008C3032">
              <w:rPr>
                <w:lang w:val="fr-FR"/>
              </w:rPr>
              <w:t>Site Web médical (par exemple, doctissimo.fr)</w:t>
            </w:r>
          </w:p>
          <w:p w14:paraId="65669D87" w14:textId="77777777" w:rsidR="008C3032" w:rsidRPr="008C3032" w:rsidRDefault="008C3032" w:rsidP="008C3032">
            <w:pPr>
              <w:numPr>
                <w:ilvl w:val="0"/>
                <w:numId w:val="1"/>
              </w:numPr>
              <w:rPr>
                <w:lang w:val="fr-FR"/>
              </w:rPr>
            </w:pPr>
            <w:r w:rsidRPr="008C3032">
              <w:rPr>
                <w:lang w:val="fr-FR"/>
              </w:rPr>
              <w:t>Revues systématiques (par exemple, la bibliothèque Cochrane)</w:t>
            </w:r>
          </w:p>
          <w:p w14:paraId="2CB6329A" w14:textId="77777777" w:rsidR="008C3032" w:rsidRPr="008C3032" w:rsidRDefault="008C3032" w:rsidP="008C3032">
            <w:pPr>
              <w:numPr>
                <w:ilvl w:val="0"/>
                <w:numId w:val="1"/>
              </w:numPr>
              <w:rPr>
                <w:lang w:val="fr-FR"/>
              </w:rPr>
            </w:pPr>
            <w:r w:rsidRPr="008C3032">
              <w:rPr>
                <w:lang w:val="fr-FR"/>
              </w:rPr>
              <w:t>Manuel (par exemple Pryor &amp; Prasad (2002) Kinésithérapie pour les problèmes respiratoires et cardiaques)</w:t>
            </w:r>
          </w:p>
          <w:p w14:paraId="64C004FA" w14:textId="77777777" w:rsidR="008C3032" w:rsidRPr="008C3032" w:rsidRDefault="008C3032" w:rsidP="008C3032">
            <w:pPr>
              <w:numPr>
                <w:ilvl w:val="0"/>
                <w:numId w:val="1"/>
              </w:numPr>
              <w:rPr>
                <w:lang w:val="fr-FR"/>
              </w:rPr>
            </w:pPr>
            <w:r w:rsidRPr="008C3032">
              <w:rPr>
                <w:lang w:val="fr-FR"/>
              </w:rPr>
              <w:t>Association professionnelle (par exemple, Fédération Française des Masseurs Kinésithérapeutes Rééducateurs - FFMKR)</w:t>
            </w:r>
          </w:p>
          <w:p w14:paraId="358BCC27" w14:textId="77777777" w:rsidR="008C3032" w:rsidRPr="008C3032" w:rsidRDefault="008C3032" w:rsidP="008C3032">
            <w:pPr>
              <w:numPr>
                <w:ilvl w:val="0"/>
                <w:numId w:val="1"/>
              </w:numPr>
              <w:rPr>
                <w:lang w:val="fr-FR"/>
              </w:rPr>
            </w:pPr>
            <w:r w:rsidRPr="008C3032">
              <w:rPr>
                <w:lang w:val="fr-FR"/>
              </w:rPr>
              <w:t>Journaux évalués par des pairs (par exemple Chest)</w:t>
            </w:r>
          </w:p>
          <w:p w14:paraId="4F23CC22" w14:textId="77777777" w:rsidR="008C3032" w:rsidRPr="008C3032" w:rsidRDefault="008C3032" w:rsidP="008C3032">
            <w:pPr>
              <w:numPr>
                <w:ilvl w:val="0"/>
                <w:numId w:val="1"/>
              </w:numPr>
              <w:rPr>
                <w:b/>
                <w:bCs/>
                <w:lang w:val="fr-FR"/>
              </w:rPr>
            </w:pPr>
            <w:r w:rsidRPr="008C3032">
              <w:rPr>
                <w:lang w:val="fr-FR"/>
              </w:rPr>
              <w:t>Je ne sais pas</w:t>
            </w:r>
          </w:p>
        </w:tc>
        <w:tc>
          <w:tcPr>
            <w:tcW w:w="1594" w:type="pct"/>
          </w:tcPr>
          <w:p w14:paraId="2B5B17A2" w14:textId="77777777" w:rsidR="008C3032" w:rsidRPr="008C3032" w:rsidRDefault="008C3032" w:rsidP="008C3032">
            <w:pPr>
              <w:rPr>
                <w:lang w:val="en-US"/>
              </w:rPr>
            </w:pPr>
            <w:r w:rsidRPr="008C3032">
              <w:rPr>
                <w:lang w:val="en-US"/>
              </w:rPr>
              <w:t xml:space="preserve">We adapted to French culture. Doctissimo is a medical website well-known and used by the general population. </w:t>
            </w:r>
          </w:p>
        </w:tc>
      </w:tr>
      <w:tr w:rsidR="008C3032" w:rsidRPr="008C3032" w14:paraId="7F24F347" w14:textId="77777777" w:rsidTr="00F74CA4">
        <w:tc>
          <w:tcPr>
            <w:tcW w:w="3406" w:type="pct"/>
          </w:tcPr>
          <w:p w14:paraId="6C03FC91" w14:textId="77777777" w:rsidR="008C3032" w:rsidRPr="008C3032" w:rsidRDefault="008C3032" w:rsidP="008C3032">
            <w:pPr>
              <w:rPr>
                <w:lang w:val="fr-FR"/>
              </w:rPr>
            </w:pPr>
            <w:r w:rsidRPr="008C3032">
              <w:rPr>
                <w:lang w:val="fr-FR"/>
              </w:rPr>
              <w:lastRenderedPageBreak/>
              <w:t>3. Quel type de schéma d’étude serait le plus approprié pour répondre à la question de savoir si l'exercice physique ou les exercices de respiration permettent d'obtenir de meilleurs résultats sur la santé ? (ne cochez qu'une seule case s’il vous plait) 1 point</w:t>
            </w:r>
          </w:p>
          <w:p w14:paraId="6FFD441A" w14:textId="77777777" w:rsidR="008C3032" w:rsidRPr="008C3032" w:rsidRDefault="008C3032" w:rsidP="008C3032">
            <w:pPr>
              <w:numPr>
                <w:ilvl w:val="0"/>
                <w:numId w:val="2"/>
              </w:numPr>
              <w:rPr>
                <w:lang w:val="fr-FR"/>
              </w:rPr>
            </w:pPr>
            <w:r w:rsidRPr="008C3032">
              <w:rPr>
                <w:lang w:val="fr-FR"/>
              </w:rPr>
              <w:t>Étude de cas</w:t>
            </w:r>
          </w:p>
          <w:p w14:paraId="622A9C58" w14:textId="77777777" w:rsidR="008C3032" w:rsidRPr="008C3032" w:rsidRDefault="008C3032" w:rsidP="008C3032">
            <w:pPr>
              <w:numPr>
                <w:ilvl w:val="0"/>
                <w:numId w:val="2"/>
              </w:numPr>
              <w:rPr>
                <w:lang w:val="fr-FR"/>
              </w:rPr>
            </w:pPr>
            <w:r w:rsidRPr="008C3032">
              <w:rPr>
                <w:lang w:val="fr-FR"/>
              </w:rPr>
              <w:t>Essai contrôlé randomisé</w:t>
            </w:r>
          </w:p>
          <w:p w14:paraId="17BCC266" w14:textId="77777777" w:rsidR="008C3032" w:rsidRPr="008C3032" w:rsidRDefault="008C3032" w:rsidP="008C3032">
            <w:pPr>
              <w:numPr>
                <w:ilvl w:val="0"/>
                <w:numId w:val="2"/>
              </w:numPr>
              <w:rPr>
                <w:lang w:val="fr-FR"/>
              </w:rPr>
            </w:pPr>
            <w:r w:rsidRPr="008C3032">
              <w:rPr>
                <w:lang w:val="fr-FR"/>
              </w:rPr>
              <w:t>Étude transversale</w:t>
            </w:r>
          </w:p>
          <w:p w14:paraId="3F7A8225" w14:textId="77777777" w:rsidR="008C3032" w:rsidRPr="008C3032" w:rsidRDefault="008C3032" w:rsidP="008C3032">
            <w:pPr>
              <w:numPr>
                <w:ilvl w:val="0"/>
                <w:numId w:val="2"/>
              </w:numPr>
              <w:rPr>
                <w:lang w:val="fr-FR"/>
              </w:rPr>
            </w:pPr>
            <w:r w:rsidRPr="008C3032">
              <w:rPr>
                <w:lang w:val="fr-FR"/>
              </w:rPr>
              <w:t>Étude de cohorte</w:t>
            </w:r>
          </w:p>
          <w:p w14:paraId="59DF9D08" w14:textId="77777777" w:rsidR="008C3032" w:rsidRPr="008C3032" w:rsidRDefault="008C3032" w:rsidP="008C3032">
            <w:pPr>
              <w:numPr>
                <w:ilvl w:val="0"/>
                <w:numId w:val="2"/>
              </w:numPr>
              <w:rPr>
                <w:lang w:val="fr-FR"/>
              </w:rPr>
            </w:pPr>
            <w:r w:rsidRPr="008C3032">
              <w:rPr>
                <w:lang w:val="fr-FR"/>
              </w:rPr>
              <w:t>Essai contrôlé non randomisé</w:t>
            </w:r>
          </w:p>
          <w:p w14:paraId="729822B5" w14:textId="77777777" w:rsidR="008C3032" w:rsidRPr="008C3032" w:rsidRDefault="008C3032" w:rsidP="008C3032">
            <w:pPr>
              <w:numPr>
                <w:ilvl w:val="0"/>
                <w:numId w:val="2"/>
              </w:numPr>
              <w:rPr>
                <w:lang w:val="fr-FR"/>
              </w:rPr>
            </w:pPr>
            <w:r w:rsidRPr="008C3032">
              <w:rPr>
                <w:lang w:val="fr-FR"/>
              </w:rPr>
              <w:t>Enquête</w:t>
            </w:r>
          </w:p>
          <w:p w14:paraId="51785BAF" w14:textId="77777777" w:rsidR="008C3032" w:rsidRPr="008C3032" w:rsidRDefault="008C3032" w:rsidP="008C3032">
            <w:pPr>
              <w:numPr>
                <w:ilvl w:val="0"/>
                <w:numId w:val="2"/>
              </w:numPr>
              <w:rPr>
                <w:b/>
                <w:bCs/>
                <w:lang w:val="fr-FR"/>
              </w:rPr>
            </w:pPr>
            <w:r w:rsidRPr="008C3032">
              <w:rPr>
                <w:lang w:val="fr-FR"/>
              </w:rPr>
              <w:t>Ne sait pas</w:t>
            </w:r>
          </w:p>
        </w:tc>
        <w:tc>
          <w:tcPr>
            <w:tcW w:w="1594" w:type="pct"/>
          </w:tcPr>
          <w:p w14:paraId="11623200" w14:textId="77777777" w:rsidR="008C3032" w:rsidRPr="008C3032" w:rsidRDefault="008C3032" w:rsidP="008C3032">
            <w:pPr>
              <w:rPr>
                <w:lang w:val="en-US"/>
              </w:rPr>
            </w:pPr>
            <w:r w:rsidRPr="008C3032">
              <w:rPr>
                <w:lang w:val="en-US"/>
              </w:rPr>
              <w:t>Health outcome was challenging to translate, we opted for “résultats sur la santé”.</w:t>
            </w:r>
          </w:p>
        </w:tc>
      </w:tr>
      <w:tr w:rsidR="008C3032" w:rsidRPr="008C3032" w14:paraId="15E46F92" w14:textId="77777777" w:rsidTr="00F74CA4">
        <w:tc>
          <w:tcPr>
            <w:tcW w:w="3406" w:type="pct"/>
          </w:tcPr>
          <w:p w14:paraId="4795DD5C" w14:textId="77777777" w:rsidR="008C3032" w:rsidRPr="008C3032" w:rsidRDefault="008C3032" w:rsidP="008C3032">
            <w:pPr>
              <w:rPr>
                <w:lang w:val="fr-FR"/>
              </w:rPr>
            </w:pPr>
            <w:r w:rsidRPr="008C3032">
              <w:rPr>
                <w:lang w:val="fr-FR"/>
              </w:rPr>
              <w:t>4. Si vous aviez effectué votre recherche de la littérature sur Medline en utilisant les termes MeSH (thesaurus de termes médicaux), votre recherche aurait donné moins d'articles que si vous aviez effectué une recherche basique en utilisant des termes généraux. ½ point</w:t>
            </w:r>
          </w:p>
          <w:p w14:paraId="5B59E1EB" w14:textId="77777777" w:rsidR="008C3032" w:rsidRPr="008C3032" w:rsidRDefault="008C3032" w:rsidP="008C3032">
            <w:pPr>
              <w:rPr>
                <w:b/>
                <w:bCs/>
                <w:lang w:val="fr-FR"/>
              </w:rPr>
            </w:pPr>
            <w:r w:rsidRPr="008C3032">
              <w:rPr>
                <w:lang w:val="fr-FR"/>
              </w:rPr>
              <w:t>VRAI/FAUX/NE SAIT PAS</w:t>
            </w:r>
          </w:p>
        </w:tc>
        <w:tc>
          <w:tcPr>
            <w:tcW w:w="1594" w:type="pct"/>
          </w:tcPr>
          <w:p w14:paraId="223CE9DC" w14:textId="77777777" w:rsidR="008C3032" w:rsidRPr="008C3032" w:rsidRDefault="008C3032" w:rsidP="008C3032">
            <w:pPr>
              <w:rPr>
                <w:lang w:val="en-US"/>
              </w:rPr>
            </w:pPr>
          </w:p>
        </w:tc>
      </w:tr>
      <w:tr w:rsidR="008C3032" w:rsidRPr="008C3032" w14:paraId="7133D557" w14:textId="77777777" w:rsidTr="00F74CA4">
        <w:tc>
          <w:tcPr>
            <w:tcW w:w="3406" w:type="pct"/>
          </w:tcPr>
          <w:p w14:paraId="7798F4ED" w14:textId="77777777" w:rsidR="008C3032" w:rsidRPr="008C3032" w:rsidRDefault="008C3032" w:rsidP="008C3032">
            <w:pPr>
              <w:rPr>
                <w:lang w:val="fr-FR"/>
              </w:rPr>
            </w:pPr>
            <w:r w:rsidRPr="008C3032">
              <w:rPr>
                <w:lang w:val="fr-FR"/>
              </w:rPr>
              <w:t>5. Si vous utilisiez l'opérateur booléen 'OR' dans votre recherche, cela réduirait le nombre de citations que votre recherche aurait produite. ½ point</w:t>
            </w:r>
          </w:p>
          <w:p w14:paraId="41F90D7A" w14:textId="77777777" w:rsidR="008C3032" w:rsidRPr="008C3032" w:rsidRDefault="008C3032" w:rsidP="008C3032">
            <w:pPr>
              <w:rPr>
                <w:b/>
                <w:bCs/>
                <w:lang w:val="fr-FR"/>
              </w:rPr>
            </w:pPr>
            <w:r w:rsidRPr="008C3032">
              <w:rPr>
                <w:lang w:val="fr-FR"/>
              </w:rPr>
              <w:t>VRAI/FAUX/NE SAIT PAS</w:t>
            </w:r>
          </w:p>
        </w:tc>
        <w:tc>
          <w:tcPr>
            <w:tcW w:w="1594" w:type="pct"/>
          </w:tcPr>
          <w:p w14:paraId="0A86D206" w14:textId="77777777" w:rsidR="008C3032" w:rsidRPr="008C3032" w:rsidRDefault="008C3032" w:rsidP="008C3032">
            <w:pPr>
              <w:rPr>
                <w:lang w:val="en-US"/>
              </w:rPr>
            </w:pPr>
            <w:r w:rsidRPr="008C3032">
              <w:rPr>
                <w:lang w:val="en-US"/>
              </w:rPr>
              <w:t>We hesitated to translate the Boolean operator “OR” into the French “OU”. We did not because “OR” is used as Boolean operator in France.</w:t>
            </w:r>
          </w:p>
        </w:tc>
      </w:tr>
      <w:tr w:rsidR="008C3032" w:rsidRPr="008C3032" w14:paraId="699CAAA5" w14:textId="77777777" w:rsidTr="00F74CA4">
        <w:tc>
          <w:tcPr>
            <w:tcW w:w="3406" w:type="pct"/>
          </w:tcPr>
          <w:p w14:paraId="6C8C6E67" w14:textId="77777777" w:rsidR="008C3032" w:rsidRPr="008C3032" w:rsidRDefault="008C3032" w:rsidP="008C3032">
            <w:pPr>
              <w:rPr>
                <w:lang w:val="fr-FR"/>
              </w:rPr>
            </w:pPr>
            <w:r w:rsidRPr="008C3032">
              <w:rPr>
                <w:lang w:val="fr-FR"/>
              </w:rPr>
              <w:t>6. Vous trouvez une étude expérimentale comparant des exercices de respiration et un programme d'exercices physiques pour la fibrose kystique. Comment vous détermineriez si la recherche a une méthodologie rigoureuse ? (ne cochez qu'une seule case s’il vous plait) 1 point</w:t>
            </w:r>
          </w:p>
          <w:p w14:paraId="627452BD" w14:textId="77777777" w:rsidR="008C3032" w:rsidRPr="008C3032" w:rsidRDefault="008C3032" w:rsidP="008C3032">
            <w:pPr>
              <w:numPr>
                <w:ilvl w:val="0"/>
                <w:numId w:val="3"/>
              </w:numPr>
              <w:rPr>
                <w:lang w:val="fr-FR"/>
              </w:rPr>
            </w:pPr>
            <w:r w:rsidRPr="008C3032">
              <w:rPr>
                <w:lang w:val="fr-FR"/>
              </w:rPr>
              <w:t>si l'étude est publiée dans un journal évalué par les pairs, cela garantit que la méthodologie de recherche est solide</w:t>
            </w:r>
          </w:p>
          <w:p w14:paraId="2396F71A" w14:textId="77777777" w:rsidR="008C3032" w:rsidRPr="008C3032" w:rsidRDefault="008C3032" w:rsidP="008C3032">
            <w:pPr>
              <w:numPr>
                <w:ilvl w:val="0"/>
                <w:numId w:val="3"/>
              </w:numPr>
              <w:rPr>
                <w:lang w:val="fr-FR"/>
              </w:rPr>
            </w:pPr>
            <w:r w:rsidRPr="008C3032">
              <w:rPr>
                <w:lang w:val="fr-FR"/>
              </w:rPr>
              <w:t>vous utiliseriez un outil de lecture critique pour évaluer les risques de biais</w:t>
            </w:r>
          </w:p>
          <w:p w14:paraId="71925D22" w14:textId="77777777" w:rsidR="008C3032" w:rsidRPr="008C3032" w:rsidRDefault="008C3032" w:rsidP="008C3032">
            <w:pPr>
              <w:numPr>
                <w:ilvl w:val="0"/>
                <w:numId w:val="3"/>
              </w:numPr>
              <w:rPr>
                <w:lang w:val="fr-FR"/>
              </w:rPr>
            </w:pPr>
            <w:r w:rsidRPr="008C3032">
              <w:rPr>
                <w:lang w:val="fr-FR"/>
              </w:rPr>
              <w:t>vous discuteriez de la recherche avec un collègue / expert dans le domaine pour valider les résultats</w:t>
            </w:r>
          </w:p>
          <w:p w14:paraId="170BE681" w14:textId="77777777" w:rsidR="008C3032" w:rsidRPr="008C3032" w:rsidRDefault="008C3032" w:rsidP="008C3032">
            <w:pPr>
              <w:numPr>
                <w:ilvl w:val="0"/>
                <w:numId w:val="3"/>
              </w:numPr>
              <w:rPr>
                <w:lang w:val="fr-FR"/>
              </w:rPr>
            </w:pPr>
            <w:r w:rsidRPr="008C3032">
              <w:rPr>
                <w:lang w:val="fr-FR"/>
              </w:rPr>
              <w:t>toutes les propositions précédentes</w:t>
            </w:r>
          </w:p>
          <w:p w14:paraId="3E968DCC" w14:textId="77777777" w:rsidR="008C3032" w:rsidRPr="008C3032" w:rsidRDefault="008C3032" w:rsidP="008C3032">
            <w:pPr>
              <w:numPr>
                <w:ilvl w:val="0"/>
                <w:numId w:val="3"/>
              </w:numPr>
              <w:rPr>
                <w:lang w:val="fr-FR"/>
              </w:rPr>
            </w:pPr>
            <w:r w:rsidRPr="008C3032">
              <w:rPr>
                <w:lang w:val="fr-FR"/>
              </w:rPr>
              <w:t>ne sait pas</w:t>
            </w:r>
          </w:p>
        </w:tc>
        <w:tc>
          <w:tcPr>
            <w:tcW w:w="1594" w:type="pct"/>
          </w:tcPr>
          <w:p w14:paraId="30CAA806" w14:textId="77777777" w:rsidR="008C3032" w:rsidRPr="008C3032" w:rsidRDefault="008C3032" w:rsidP="008C3032">
            <w:pPr>
              <w:rPr>
                <w:lang w:val="en-US"/>
              </w:rPr>
            </w:pPr>
          </w:p>
        </w:tc>
      </w:tr>
      <w:tr w:rsidR="008C3032" w:rsidRPr="008C3032" w14:paraId="42A3D522" w14:textId="77777777" w:rsidTr="00F74CA4">
        <w:tc>
          <w:tcPr>
            <w:tcW w:w="3406" w:type="pct"/>
          </w:tcPr>
          <w:p w14:paraId="3A4B6C2F" w14:textId="77777777" w:rsidR="008C3032" w:rsidRPr="008C3032" w:rsidRDefault="008C3032" w:rsidP="008C3032">
            <w:pPr>
              <w:rPr>
                <w:lang w:val="fr-FR"/>
              </w:rPr>
            </w:pPr>
            <w:r w:rsidRPr="008C3032">
              <w:rPr>
                <w:lang w:val="fr-FR"/>
              </w:rPr>
              <w:t>7. Votre recherche de la littérature capture deux essais contrôlés randomisés.</w:t>
            </w:r>
          </w:p>
          <w:p w14:paraId="7A8224A8" w14:textId="77777777" w:rsidR="008C3032" w:rsidRPr="008C3032" w:rsidRDefault="008C3032" w:rsidP="008C3032">
            <w:pPr>
              <w:rPr>
                <w:lang w:val="fr-FR"/>
              </w:rPr>
            </w:pPr>
            <w:r w:rsidRPr="008C3032">
              <w:rPr>
                <w:lang w:val="fr-FR"/>
              </w:rPr>
              <w:t>Listez quatre caractéristiques des essais contrôlés randomisés qui augmenteraient votre confiance sur la validité scientifique de la méthodologie. (réponse textuelle) 2 points</w:t>
            </w:r>
          </w:p>
        </w:tc>
        <w:tc>
          <w:tcPr>
            <w:tcW w:w="1594" w:type="pct"/>
          </w:tcPr>
          <w:p w14:paraId="6DC53C36" w14:textId="77777777" w:rsidR="008C3032" w:rsidRPr="008C3032" w:rsidRDefault="008C3032" w:rsidP="008C3032">
            <w:pPr>
              <w:rPr>
                <w:lang w:val="en-US"/>
              </w:rPr>
            </w:pPr>
            <w:r w:rsidRPr="008C3032">
              <w:rPr>
                <w:lang w:val="en-US"/>
              </w:rPr>
              <w:t xml:space="preserve">“Produce” was challenging to translate while keeping the notion of production. The literal translation into “produit” is gawky. We opted for “capture” which convey the </w:t>
            </w:r>
            <w:r w:rsidRPr="008C3032">
              <w:rPr>
                <w:lang w:val="en-US"/>
              </w:rPr>
              <w:lastRenderedPageBreak/>
              <w:t>same idea and is commonly used in this context in French.</w:t>
            </w:r>
          </w:p>
        </w:tc>
      </w:tr>
      <w:tr w:rsidR="008C3032" w:rsidRPr="008C3032" w14:paraId="7DFC208D" w14:textId="77777777" w:rsidTr="00F74CA4">
        <w:tc>
          <w:tcPr>
            <w:tcW w:w="3406" w:type="pct"/>
          </w:tcPr>
          <w:p w14:paraId="22345A63" w14:textId="77777777" w:rsidR="008C3032" w:rsidRPr="008C3032" w:rsidRDefault="008C3032" w:rsidP="008C3032">
            <w:pPr>
              <w:rPr>
                <w:lang w:val="fr-FR"/>
              </w:rPr>
            </w:pPr>
            <w:r w:rsidRPr="008C3032">
              <w:rPr>
                <w:lang w:val="fr-FR"/>
              </w:rPr>
              <w:lastRenderedPageBreak/>
              <w:t>8. Les résultats des deux essais contrôlés randomisés sont présentés ci-dessous. Les deux études montrent un effet bénéfique significatif pour le groupe traité par rapport au groupe contrôle.</w:t>
            </w:r>
          </w:p>
          <w:p w14:paraId="4D7C440F" w14:textId="77777777" w:rsidR="008C3032" w:rsidRPr="008C3032" w:rsidRDefault="008C3032" w:rsidP="008C3032">
            <w:pPr>
              <w:rPr>
                <w:lang w:val="fr-FR"/>
              </w:rPr>
            </w:pPr>
          </w:p>
          <w:p w14:paraId="334BC0DA" w14:textId="77777777" w:rsidR="008C3032" w:rsidRPr="008C3032" w:rsidRDefault="008C3032" w:rsidP="008C3032">
            <w:pPr>
              <w:rPr>
                <w:lang w:val="fr-FR"/>
              </w:rPr>
            </w:pPr>
            <w:r w:rsidRPr="008C3032">
              <w:rPr>
                <w:u w:val="single"/>
                <w:lang w:val="fr-FR"/>
              </w:rPr>
              <w:t>L'étude 1</w:t>
            </w:r>
            <w:r w:rsidRPr="008C3032">
              <w:rPr>
                <w:lang w:val="fr-FR"/>
              </w:rPr>
              <w:t xml:space="preserve"> a comparé des exercices de respiration et un programme d'exercices physiques chez 24 sujets. Le volume d'expectoration moyen était de 1,5g ± 2,0 avec le programme d'exercices physiques. Il y avait une différence significative entre les poids des expectorations (p=0,001 ; intervalle de confiance à 95 % 0,5-1,2 ; taille d'effet 1,2).</w:t>
            </w:r>
          </w:p>
          <w:p w14:paraId="7C323705" w14:textId="77777777" w:rsidR="008C3032" w:rsidRPr="008C3032" w:rsidRDefault="008C3032" w:rsidP="008C3032">
            <w:pPr>
              <w:rPr>
                <w:lang w:val="fr-FR"/>
              </w:rPr>
            </w:pPr>
          </w:p>
          <w:p w14:paraId="2D75B420" w14:textId="77777777" w:rsidR="008C3032" w:rsidRPr="008C3032" w:rsidRDefault="008C3032" w:rsidP="008C3032">
            <w:pPr>
              <w:rPr>
                <w:lang w:val="fr-FR"/>
              </w:rPr>
            </w:pPr>
            <w:r w:rsidRPr="008C3032">
              <w:rPr>
                <w:u w:val="single"/>
                <w:lang w:val="fr-FR"/>
              </w:rPr>
              <w:t>L'étude 2</w:t>
            </w:r>
            <w:r w:rsidRPr="008C3032">
              <w:rPr>
                <w:lang w:val="fr-FR"/>
              </w:rPr>
              <w:t xml:space="preserve"> a comparé des exercices de respiration et un programme d'exercices physiques chez 12 sujets. Le volume d'expectoration moyen était de 2,2 g ± 0,5 avec le programme d'exercices physiques. Il y avait une différence significative entre les poids des expectorations (p=0,04 ; intervalle de confiance à 95% 0,25-1,5 ; taille d’effet 2)</w:t>
            </w:r>
          </w:p>
          <w:p w14:paraId="178C0C77" w14:textId="77777777" w:rsidR="008C3032" w:rsidRPr="008C3032" w:rsidRDefault="008C3032" w:rsidP="008C3032">
            <w:pPr>
              <w:rPr>
                <w:lang w:val="fr-FR"/>
              </w:rPr>
            </w:pPr>
          </w:p>
          <w:p w14:paraId="72C6E6BA" w14:textId="77777777" w:rsidR="008C3032" w:rsidRPr="008C3032" w:rsidRDefault="008C3032" w:rsidP="008C3032">
            <w:pPr>
              <w:rPr>
                <w:lang w:val="fr-FR"/>
              </w:rPr>
            </w:pPr>
            <w:r w:rsidRPr="008C3032">
              <w:rPr>
                <w:lang w:val="fr-FR"/>
              </w:rPr>
              <w:t>a) Quelle étude montre l'effet le plus bénéfique ? (entourez la réponse s’il vous plait) 1 point</w:t>
            </w:r>
          </w:p>
          <w:p w14:paraId="538E61EF" w14:textId="77777777" w:rsidR="008C3032" w:rsidRPr="008C3032" w:rsidRDefault="008C3032" w:rsidP="008C3032">
            <w:pPr>
              <w:rPr>
                <w:lang w:val="fr-FR"/>
              </w:rPr>
            </w:pPr>
            <w:r w:rsidRPr="008C3032">
              <w:rPr>
                <w:lang w:val="fr-FR"/>
              </w:rPr>
              <w:t>ÉTUDE 1 / ÉTUDE 2 / NE SAIT PAS</w:t>
            </w:r>
          </w:p>
          <w:p w14:paraId="184FEB1D" w14:textId="77777777" w:rsidR="008C3032" w:rsidRPr="008C3032" w:rsidRDefault="008C3032" w:rsidP="008C3032">
            <w:pPr>
              <w:rPr>
                <w:lang w:val="fr-FR"/>
              </w:rPr>
            </w:pPr>
          </w:p>
          <w:p w14:paraId="4CFB707B" w14:textId="77777777" w:rsidR="008C3032" w:rsidRPr="008C3032" w:rsidRDefault="008C3032" w:rsidP="008C3032">
            <w:pPr>
              <w:rPr>
                <w:lang w:val="fr-FR"/>
              </w:rPr>
            </w:pPr>
            <w:r w:rsidRPr="008C3032">
              <w:rPr>
                <w:lang w:val="fr-FR"/>
              </w:rPr>
              <w:t>b) Comment avez-vous décidé quelle étude a produit l'effet le plus bénéfique ? (cochez une seule case s’il vous plait) 1 point</w:t>
            </w:r>
          </w:p>
          <w:p w14:paraId="6516FA52" w14:textId="77777777" w:rsidR="008C3032" w:rsidRPr="008C3032" w:rsidRDefault="008C3032" w:rsidP="008C3032">
            <w:pPr>
              <w:numPr>
                <w:ilvl w:val="0"/>
                <w:numId w:val="4"/>
              </w:numPr>
              <w:rPr>
                <w:lang w:val="fr-FR"/>
              </w:rPr>
            </w:pPr>
            <w:r w:rsidRPr="008C3032">
              <w:rPr>
                <w:lang w:val="fr-FR"/>
              </w:rPr>
              <w:t>p-valeur</w:t>
            </w:r>
          </w:p>
          <w:p w14:paraId="3D8DFB40" w14:textId="77777777" w:rsidR="008C3032" w:rsidRPr="008C3032" w:rsidRDefault="008C3032" w:rsidP="008C3032">
            <w:pPr>
              <w:numPr>
                <w:ilvl w:val="0"/>
                <w:numId w:val="4"/>
              </w:numPr>
              <w:rPr>
                <w:lang w:val="fr-FR"/>
              </w:rPr>
            </w:pPr>
            <w:r w:rsidRPr="008C3032">
              <w:rPr>
                <w:lang w:val="fr-FR"/>
              </w:rPr>
              <w:t>taille d'effet</w:t>
            </w:r>
          </w:p>
          <w:p w14:paraId="0AEC8977" w14:textId="77777777" w:rsidR="008C3032" w:rsidRPr="008C3032" w:rsidRDefault="008C3032" w:rsidP="008C3032">
            <w:pPr>
              <w:numPr>
                <w:ilvl w:val="0"/>
                <w:numId w:val="4"/>
              </w:numPr>
              <w:rPr>
                <w:lang w:val="fr-FR"/>
              </w:rPr>
            </w:pPr>
            <w:r w:rsidRPr="008C3032">
              <w:rPr>
                <w:lang w:val="fr-FR"/>
              </w:rPr>
              <w:t>volume d’expectoration moyen</w:t>
            </w:r>
          </w:p>
          <w:p w14:paraId="2F624B16" w14:textId="77777777" w:rsidR="008C3032" w:rsidRPr="008C3032" w:rsidRDefault="008C3032" w:rsidP="008C3032">
            <w:pPr>
              <w:numPr>
                <w:ilvl w:val="0"/>
                <w:numId w:val="4"/>
              </w:numPr>
              <w:rPr>
                <w:lang w:val="fr-FR"/>
              </w:rPr>
            </w:pPr>
            <w:r w:rsidRPr="008C3032">
              <w:rPr>
                <w:lang w:val="fr-FR"/>
              </w:rPr>
              <w:t>intervalles de confiance</w:t>
            </w:r>
          </w:p>
          <w:p w14:paraId="68E74EF3" w14:textId="77777777" w:rsidR="008C3032" w:rsidRPr="008C3032" w:rsidRDefault="008C3032" w:rsidP="008C3032">
            <w:pPr>
              <w:numPr>
                <w:ilvl w:val="0"/>
                <w:numId w:val="4"/>
              </w:numPr>
              <w:rPr>
                <w:lang w:val="fr-FR"/>
              </w:rPr>
            </w:pPr>
            <w:r w:rsidRPr="008C3032">
              <w:rPr>
                <w:lang w:val="fr-FR"/>
              </w:rPr>
              <w:t>Je ne sais pas la réponse</w:t>
            </w:r>
          </w:p>
          <w:p w14:paraId="0CCCB6D1" w14:textId="77777777" w:rsidR="008C3032" w:rsidRPr="008C3032" w:rsidRDefault="008C3032" w:rsidP="008C3032">
            <w:pPr>
              <w:numPr>
                <w:ilvl w:val="0"/>
                <w:numId w:val="4"/>
              </w:numPr>
              <w:rPr>
                <w:b/>
                <w:bCs/>
                <w:lang w:val="fr-FR"/>
              </w:rPr>
            </w:pPr>
            <w:r w:rsidRPr="008C3032">
              <w:rPr>
                <w:lang w:val="fr-FR"/>
              </w:rPr>
              <w:t>Autre (spécifiez)</w:t>
            </w:r>
          </w:p>
        </w:tc>
        <w:tc>
          <w:tcPr>
            <w:tcW w:w="1594" w:type="pct"/>
          </w:tcPr>
          <w:p w14:paraId="248E310A" w14:textId="77777777" w:rsidR="008C3032" w:rsidRPr="008C3032" w:rsidRDefault="008C3032" w:rsidP="008C3032">
            <w:pPr>
              <w:rPr>
                <w:lang w:val="en-US"/>
              </w:rPr>
            </w:pPr>
          </w:p>
        </w:tc>
      </w:tr>
      <w:tr w:rsidR="008C3032" w:rsidRPr="008C3032" w14:paraId="74D19362" w14:textId="77777777" w:rsidTr="00F74CA4">
        <w:tc>
          <w:tcPr>
            <w:tcW w:w="3406" w:type="pct"/>
          </w:tcPr>
          <w:p w14:paraId="4C79ABD8" w14:textId="77777777" w:rsidR="008C3032" w:rsidRPr="008C3032" w:rsidRDefault="008C3032" w:rsidP="008C3032">
            <w:pPr>
              <w:rPr>
                <w:lang w:val="fr-FR"/>
              </w:rPr>
            </w:pPr>
            <w:r w:rsidRPr="008C3032">
              <w:rPr>
                <w:lang w:val="fr-FR"/>
              </w:rPr>
              <w:t>9. Classez les schémas d'étude suivants de 1 à 4 selon une hiérarchie basée sur le niveau de preuves (</w:t>
            </w:r>
            <w:r w:rsidRPr="008C3032">
              <w:rPr>
                <w:i/>
                <w:iCs/>
                <w:lang w:val="fr-FR"/>
              </w:rPr>
              <w:t>1 étant le schéma d’étude pour lequel vous avez le plus confiance pour répondre à votre question et 4 le moins confiance pour répondre à votre question</w:t>
            </w:r>
            <w:r w:rsidRPr="008C3032">
              <w:rPr>
                <w:lang w:val="fr-FR"/>
              </w:rPr>
              <w:t>) 1 point</w:t>
            </w:r>
          </w:p>
          <w:p w14:paraId="72C26996" w14:textId="77777777" w:rsidR="008C3032" w:rsidRPr="008C3032" w:rsidRDefault="008C3032" w:rsidP="008C3032">
            <w:pPr>
              <w:rPr>
                <w:lang w:val="fr-FR"/>
              </w:rPr>
            </w:pPr>
            <w:r w:rsidRPr="008C3032">
              <w:rPr>
                <w:lang w:val="fr-FR"/>
              </w:rPr>
              <w:t>( ) Étude cas-témoin / étude de cohorte</w:t>
            </w:r>
          </w:p>
          <w:p w14:paraId="2759A3D1" w14:textId="77777777" w:rsidR="008C3032" w:rsidRPr="008C3032" w:rsidRDefault="008C3032" w:rsidP="008C3032">
            <w:pPr>
              <w:rPr>
                <w:lang w:val="fr-FR"/>
              </w:rPr>
            </w:pPr>
            <w:r w:rsidRPr="008C3032">
              <w:rPr>
                <w:lang w:val="fr-FR"/>
              </w:rPr>
              <w:t>( ) Essai contrôlé randomisé</w:t>
            </w:r>
          </w:p>
          <w:p w14:paraId="34EE5A60" w14:textId="77777777" w:rsidR="008C3032" w:rsidRPr="008C3032" w:rsidRDefault="008C3032" w:rsidP="008C3032">
            <w:pPr>
              <w:rPr>
                <w:lang w:val="fr-FR"/>
              </w:rPr>
            </w:pPr>
            <w:r w:rsidRPr="008C3032">
              <w:rPr>
                <w:lang w:val="fr-FR"/>
              </w:rPr>
              <w:t>( ) Revue systématique (méta-analyse)</w:t>
            </w:r>
          </w:p>
          <w:p w14:paraId="370DD95C" w14:textId="77777777" w:rsidR="008C3032" w:rsidRPr="008C3032" w:rsidRDefault="008C3032" w:rsidP="008C3032">
            <w:pPr>
              <w:rPr>
                <w:lang w:val="fr-FR"/>
              </w:rPr>
            </w:pPr>
            <w:r w:rsidRPr="008C3032">
              <w:rPr>
                <w:lang w:val="fr-FR"/>
              </w:rPr>
              <w:t>( ) Revue basée sur un consensus d'experts</w:t>
            </w:r>
          </w:p>
          <w:p w14:paraId="29587903" w14:textId="77777777" w:rsidR="008C3032" w:rsidRPr="008C3032" w:rsidRDefault="008C3032" w:rsidP="008C3032">
            <w:pPr>
              <w:rPr>
                <w:b/>
                <w:bCs/>
                <w:lang w:val="fr-FR"/>
              </w:rPr>
            </w:pPr>
            <w:r w:rsidRPr="008C3032">
              <w:rPr>
                <w:lang w:val="fr-FR"/>
              </w:rPr>
              <w:t>( ) Ne sait pas</w:t>
            </w:r>
          </w:p>
        </w:tc>
        <w:tc>
          <w:tcPr>
            <w:tcW w:w="1594" w:type="pct"/>
          </w:tcPr>
          <w:p w14:paraId="422732B8" w14:textId="77777777" w:rsidR="008C3032" w:rsidRPr="008C3032" w:rsidRDefault="008C3032" w:rsidP="008C3032">
            <w:pPr>
              <w:rPr>
                <w:lang w:val="en-US"/>
              </w:rPr>
            </w:pPr>
            <w:r w:rsidRPr="008C3032">
              <w:rPr>
                <w:lang w:val="en-US"/>
              </w:rPr>
              <w:t xml:space="preserve">We had difficulties to translate the explanation that are between brackets. We opted for a literal translation. While being correct, it seems unnecessary convoluted. </w:t>
            </w:r>
          </w:p>
        </w:tc>
      </w:tr>
      <w:tr w:rsidR="008C3032" w:rsidRPr="008C3032" w14:paraId="3122DBD7" w14:textId="77777777" w:rsidTr="00F74CA4">
        <w:tc>
          <w:tcPr>
            <w:tcW w:w="3406" w:type="pct"/>
          </w:tcPr>
          <w:p w14:paraId="27100EF0" w14:textId="77777777" w:rsidR="008C3032" w:rsidRPr="008C3032" w:rsidRDefault="008C3032" w:rsidP="008C3032">
            <w:pPr>
              <w:rPr>
                <w:b/>
                <w:bCs/>
                <w:lang w:val="fr-FR"/>
              </w:rPr>
            </w:pPr>
            <w:r w:rsidRPr="008C3032">
              <w:rPr>
                <w:b/>
                <w:bCs/>
                <w:lang w:val="fr-FR"/>
              </w:rPr>
              <w:lastRenderedPageBreak/>
              <w:t>TOTAL / 12 points</w:t>
            </w:r>
          </w:p>
        </w:tc>
        <w:tc>
          <w:tcPr>
            <w:tcW w:w="1594" w:type="pct"/>
          </w:tcPr>
          <w:p w14:paraId="2E19DC3D" w14:textId="77777777" w:rsidR="008C3032" w:rsidRPr="008C3032" w:rsidRDefault="008C3032" w:rsidP="008C3032">
            <w:pPr>
              <w:rPr>
                <w:b/>
                <w:bCs/>
                <w:lang w:val="en-US"/>
              </w:rPr>
            </w:pPr>
          </w:p>
        </w:tc>
      </w:tr>
    </w:tbl>
    <w:p w14:paraId="66CE92E7" w14:textId="697D86EF" w:rsidR="008C3032" w:rsidRDefault="008C3032" w:rsidP="001C3B37">
      <w:pPr>
        <w:rPr>
          <w:lang w:val="en-US"/>
        </w:rPr>
      </w:pPr>
      <w:r>
        <w:rPr>
          <w:lang w:val="en-US"/>
        </w:rPr>
        <w:br w:type="page"/>
      </w:r>
    </w:p>
    <w:p w14:paraId="1C4AA0C2" w14:textId="2E16EB10" w:rsidR="008C3032" w:rsidRPr="00887FEC" w:rsidRDefault="008C3032" w:rsidP="001D3A96">
      <w:pPr>
        <w:pStyle w:val="Titre2"/>
        <w:rPr>
          <w:lang w:val="en-CA"/>
        </w:rPr>
      </w:pPr>
      <w:bookmarkStart w:id="5" w:name="_Toc130567883"/>
      <w:r>
        <w:rPr>
          <w:lang w:val="en-CA"/>
        </w:rPr>
        <w:lastRenderedPageBreak/>
        <w:t>Supplementary material 4a: B</w:t>
      </w:r>
      <w:r w:rsidRPr="00887FEC">
        <w:rPr>
          <w:lang w:val="en-CA"/>
        </w:rPr>
        <w:t>ack translation 1 (BT1)</w:t>
      </w:r>
      <w:r>
        <w:rPr>
          <w:lang w:val="en-CA"/>
        </w:rPr>
        <w:t xml:space="preserve"> and associated comments</w:t>
      </w:r>
      <w:bookmarkEnd w:id="5"/>
    </w:p>
    <w:tbl>
      <w:tblPr>
        <w:tblStyle w:val="Grilledutableau"/>
        <w:tblW w:w="5000" w:type="pct"/>
        <w:tblLook w:val="04A0" w:firstRow="1" w:lastRow="0" w:firstColumn="1" w:lastColumn="0" w:noHBand="0" w:noVBand="1"/>
      </w:tblPr>
      <w:tblGrid>
        <w:gridCol w:w="5048"/>
        <w:gridCol w:w="4448"/>
        <w:gridCol w:w="4448"/>
      </w:tblGrid>
      <w:tr w:rsidR="008C3032" w:rsidRPr="00B60EEB" w14:paraId="7A54C5AD" w14:textId="77777777" w:rsidTr="00F74CA4">
        <w:tc>
          <w:tcPr>
            <w:tcW w:w="1810" w:type="pct"/>
            <w:vAlign w:val="center"/>
          </w:tcPr>
          <w:p w14:paraId="5C3C68D6" w14:textId="77777777" w:rsidR="008C3032" w:rsidRPr="00887FEC" w:rsidRDefault="008C3032" w:rsidP="00F74CA4">
            <w:pPr>
              <w:jc w:val="center"/>
              <w:rPr>
                <w:b/>
                <w:bCs/>
                <w:lang w:val="en-CA"/>
              </w:rPr>
            </w:pPr>
            <w:r w:rsidRPr="00887FEC">
              <w:rPr>
                <w:b/>
                <w:bCs/>
                <w:lang w:val="en-CA"/>
              </w:rPr>
              <w:t>Translated version (T1T2) in French</w:t>
            </w:r>
          </w:p>
        </w:tc>
        <w:tc>
          <w:tcPr>
            <w:tcW w:w="1595" w:type="pct"/>
            <w:vAlign w:val="center"/>
          </w:tcPr>
          <w:p w14:paraId="148EBEAC" w14:textId="77777777" w:rsidR="008C3032" w:rsidRPr="00887FEC" w:rsidRDefault="008C3032" w:rsidP="00F74CA4">
            <w:pPr>
              <w:jc w:val="center"/>
              <w:rPr>
                <w:b/>
                <w:bCs/>
                <w:lang w:val="en-CA"/>
              </w:rPr>
            </w:pPr>
            <w:r w:rsidRPr="00887FEC">
              <w:rPr>
                <w:b/>
                <w:bCs/>
                <w:lang w:val="en-CA"/>
              </w:rPr>
              <w:t>Back-translation of T1T2 in English</w:t>
            </w:r>
          </w:p>
        </w:tc>
        <w:tc>
          <w:tcPr>
            <w:tcW w:w="1595" w:type="pct"/>
            <w:vAlign w:val="center"/>
          </w:tcPr>
          <w:p w14:paraId="433599A9" w14:textId="77777777" w:rsidR="008C3032" w:rsidRPr="000A701B" w:rsidRDefault="008C3032" w:rsidP="00F74CA4">
            <w:pPr>
              <w:jc w:val="center"/>
              <w:rPr>
                <w:b/>
                <w:bCs/>
                <w:lang w:val="fr-FR"/>
              </w:rPr>
            </w:pPr>
            <w:r w:rsidRPr="000A701B">
              <w:rPr>
                <w:b/>
                <w:bCs/>
                <w:lang w:val="fr-FR"/>
              </w:rPr>
              <w:t>Comments</w:t>
            </w:r>
          </w:p>
        </w:tc>
      </w:tr>
      <w:tr w:rsidR="008C3032" w:rsidRPr="00887FEC" w14:paraId="763F4F4F" w14:textId="77777777" w:rsidTr="00F74CA4">
        <w:tc>
          <w:tcPr>
            <w:tcW w:w="1810" w:type="pct"/>
          </w:tcPr>
          <w:p w14:paraId="21308386" w14:textId="77777777" w:rsidR="008C3032" w:rsidRPr="00B60EEB" w:rsidRDefault="008C3032" w:rsidP="00F74CA4">
            <w:pPr>
              <w:jc w:val="both"/>
              <w:rPr>
                <w:lang w:val="fr-FR"/>
              </w:rPr>
            </w:pPr>
            <w:r w:rsidRPr="00B60EEB">
              <w:rPr>
                <w:lang w:val="fr-FR"/>
              </w:rPr>
              <w:t>Répondez aux questions 1 à 9 en vous basant sur le scénario clinique suivant. Si vous n'êtes pas sûr de votre réponse, n'essayez pas de deviner (sélectionnez l'option "ne sait pas").</w:t>
            </w:r>
          </w:p>
          <w:p w14:paraId="5D3260F4" w14:textId="77777777" w:rsidR="008C3032" w:rsidRPr="00B60EEB" w:rsidRDefault="008C3032" w:rsidP="00F74CA4">
            <w:pPr>
              <w:jc w:val="both"/>
              <w:rPr>
                <w:lang w:val="fr-FR"/>
              </w:rPr>
            </w:pPr>
          </w:p>
          <w:p w14:paraId="70BE5019" w14:textId="77777777" w:rsidR="008C3032" w:rsidRPr="00B60EEB" w:rsidRDefault="008C3032" w:rsidP="00F74CA4">
            <w:pPr>
              <w:jc w:val="both"/>
              <w:rPr>
                <w:i/>
                <w:iCs/>
                <w:lang w:val="fr-FR"/>
              </w:rPr>
            </w:pPr>
            <w:r w:rsidRPr="00B60EEB">
              <w:rPr>
                <w:i/>
                <w:iCs/>
                <w:lang w:val="fr-FR"/>
              </w:rPr>
              <w:t>« Jeanne est une fille de 16 qui est atteinte de fibrose kystique et a récemment été admise à l’hôpital pour une infection pulmonaire. Normalement Jeanne s'auto-traite à la maison avec des exercices de respiration qui lui ont été enseignés par un kinésithérapeute. L'une de ses amies est également atteinte de fibrose kystique, mais elle se soigne avec des exercices physiques, pas des exercices de respiration. Jeanne veut savoir si son problème pulmonaire serait pris en charge plus efficacement avec un programme d'exercices physiques. Vous n'avez aucune expérience ni des exercices de respiration ni des programmes d'exercices physiques pour la prise en charge de la fibrose kystique et vous ne savez pas quoi recommander. »</w:t>
            </w:r>
          </w:p>
          <w:p w14:paraId="5013B8A8" w14:textId="77777777" w:rsidR="008C3032" w:rsidRPr="00B60EEB" w:rsidRDefault="008C3032" w:rsidP="00F74CA4">
            <w:pPr>
              <w:jc w:val="both"/>
              <w:rPr>
                <w:b/>
                <w:bCs/>
                <w:lang w:val="fr-FR"/>
              </w:rPr>
            </w:pPr>
          </w:p>
        </w:tc>
        <w:tc>
          <w:tcPr>
            <w:tcW w:w="1595" w:type="pct"/>
          </w:tcPr>
          <w:p w14:paraId="1F9FDC53" w14:textId="77777777" w:rsidR="008C3032" w:rsidRPr="00887FEC" w:rsidRDefault="008C3032" w:rsidP="00F74CA4">
            <w:pPr>
              <w:jc w:val="both"/>
              <w:rPr>
                <w:lang w:val="en-CA"/>
              </w:rPr>
            </w:pPr>
            <w:r w:rsidRPr="00887FEC">
              <w:rPr>
                <w:lang w:val="en-CA"/>
              </w:rPr>
              <w:t>Answer questions 1-9 based on the following clinical scenario. If you are not sure of your answer, do not try to guess (select the "don't know" option).</w:t>
            </w:r>
          </w:p>
          <w:p w14:paraId="52D42714" w14:textId="77777777" w:rsidR="008C3032" w:rsidRPr="00887FEC" w:rsidRDefault="008C3032" w:rsidP="00F74CA4">
            <w:pPr>
              <w:jc w:val="both"/>
              <w:rPr>
                <w:lang w:val="en-CA"/>
              </w:rPr>
            </w:pPr>
          </w:p>
          <w:p w14:paraId="2FEC1CAF" w14:textId="77777777" w:rsidR="008C3032" w:rsidRPr="00887FEC" w:rsidRDefault="008C3032" w:rsidP="00F74CA4">
            <w:pPr>
              <w:jc w:val="both"/>
              <w:rPr>
                <w:lang w:val="en-CA"/>
              </w:rPr>
            </w:pPr>
          </w:p>
          <w:p w14:paraId="10152711" w14:textId="77777777" w:rsidR="008C3032" w:rsidRPr="00887FEC" w:rsidRDefault="008C3032" w:rsidP="00F74CA4">
            <w:pPr>
              <w:rPr>
                <w:lang w:val="en-CA"/>
              </w:rPr>
            </w:pPr>
            <w:r w:rsidRPr="00887FEC">
              <w:rPr>
                <w:lang w:val="en-CA"/>
              </w:rPr>
              <w:t>« Jeanne is a 16 y.o. girl who has cystic fibrosis and was recently admitted to hospital with a lung infection. Normally Jeanne treats herself at home with breathing exercises taught to her by a physiotherapist. One of her friends also has cystic fibrosis, but she is treated with physical exercise, not breathing exercises. Jeanne wants to know if her lung problem would be managed more effectively with an exercise programme. You have no experience of either breathing exercises or exercise programmes for cystic fibrosis management and you don’t know what to recommend. »</w:t>
            </w:r>
          </w:p>
          <w:p w14:paraId="16886137" w14:textId="77777777" w:rsidR="008C3032" w:rsidRPr="00887FEC" w:rsidRDefault="008C3032" w:rsidP="00F74CA4">
            <w:pPr>
              <w:rPr>
                <w:lang w:val="en-CA"/>
              </w:rPr>
            </w:pPr>
          </w:p>
          <w:p w14:paraId="09062AA3" w14:textId="77777777" w:rsidR="008C3032" w:rsidRPr="00887FEC" w:rsidRDefault="008C3032" w:rsidP="00F74CA4">
            <w:pPr>
              <w:jc w:val="both"/>
              <w:rPr>
                <w:lang w:val="en-CA"/>
              </w:rPr>
            </w:pPr>
          </w:p>
        </w:tc>
        <w:tc>
          <w:tcPr>
            <w:tcW w:w="1595" w:type="pct"/>
          </w:tcPr>
          <w:p w14:paraId="4C9E76C5" w14:textId="77777777" w:rsidR="008C3032" w:rsidRPr="00887FEC" w:rsidRDefault="008C3032" w:rsidP="00F74CA4">
            <w:pPr>
              <w:jc w:val="both"/>
              <w:rPr>
                <w:lang w:val="en-CA"/>
              </w:rPr>
            </w:pPr>
          </w:p>
        </w:tc>
      </w:tr>
      <w:tr w:rsidR="008C3032" w:rsidRPr="00887FEC" w14:paraId="74BB5F04" w14:textId="77777777" w:rsidTr="00F74CA4">
        <w:tc>
          <w:tcPr>
            <w:tcW w:w="1810" w:type="pct"/>
          </w:tcPr>
          <w:p w14:paraId="75D2918B" w14:textId="77777777" w:rsidR="008C3032" w:rsidRPr="00B60EEB" w:rsidRDefault="008C3032" w:rsidP="00F74CA4">
            <w:pPr>
              <w:jc w:val="both"/>
              <w:rPr>
                <w:lang w:val="fr-FR"/>
              </w:rPr>
            </w:pPr>
            <w:r w:rsidRPr="00B60EEB">
              <w:rPr>
                <w:lang w:val="fr-FR"/>
              </w:rPr>
              <w:t>1.  Vous avez décidé de chercher dans la littérature pour vous aider à prendre une décision sur quoi recommander. Rédigez une question qui vous aidera à organiser votre recherche de la littérature (réponse textuelle). 2 points</w:t>
            </w:r>
          </w:p>
          <w:p w14:paraId="2A26677A" w14:textId="77777777" w:rsidR="008C3032" w:rsidRPr="00B60EEB" w:rsidRDefault="008C3032" w:rsidP="00F74CA4">
            <w:pPr>
              <w:jc w:val="both"/>
              <w:rPr>
                <w:b/>
                <w:bCs/>
                <w:lang w:val="fr-FR"/>
              </w:rPr>
            </w:pPr>
          </w:p>
        </w:tc>
        <w:tc>
          <w:tcPr>
            <w:tcW w:w="1595" w:type="pct"/>
          </w:tcPr>
          <w:p w14:paraId="1E5C6F0A" w14:textId="77777777" w:rsidR="008C3032" w:rsidRPr="005D5B78" w:rsidRDefault="008C3032" w:rsidP="008C3032">
            <w:pPr>
              <w:pStyle w:val="Paragraphedeliste"/>
              <w:numPr>
                <w:ilvl w:val="0"/>
                <w:numId w:val="6"/>
              </w:numPr>
              <w:rPr>
                <w:lang w:val="fr-FR"/>
              </w:rPr>
            </w:pPr>
            <w:r w:rsidRPr="00887FEC">
              <w:rPr>
                <w:lang w:val="en-CA"/>
              </w:rPr>
              <w:t xml:space="preserve">You have decided to search the literature to help you make a decision about what to recommend. Write a question to help you organise your literature search (written response). </w:t>
            </w:r>
            <w:r w:rsidRPr="005D5B78">
              <w:rPr>
                <w:lang w:val="fr-FR"/>
              </w:rPr>
              <w:t>2 points</w:t>
            </w:r>
          </w:p>
        </w:tc>
        <w:tc>
          <w:tcPr>
            <w:tcW w:w="1595" w:type="pct"/>
          </w:tcPr>
          <w:p w14:paraId="5B1CA38E" w14:textId="77777777" w:rsidR="008C3032" w:rsidRPr="00D7000C" w:rsidRDefault="008C3032" w:rsidP="00F74CA4">
            <w:pPr>
              <w:jc w:val="both"/>
              <w:rPr>
                <w:lang w:val="en-CA"/>
              </w:rPr>
            </w:pPr>
            <w:r w:rsidRPr="00887FEC">
              <w:rPr>
                <w:lang w:val="en-CA"/>
              </w:rPr>
              <w:t xml:space="preserve">Not sure about the correct translation for </w:t>
            </w:r>
            <w:r>
              <w:rPr>
                <w:lang w:val="en-CA"/>
              </w:rPr>
              <w:t>“</w:t>
            </w:r>
            <w:r w:rsidRPr="00887FEC">
              <w:rPr>
                <w:lang w:val="en-CA"/>
              </w:rPr>
              <w:t>réponse textuelle</w:t>
            </w:r>
            <w:r>
              <w:rPr>
                <w:lang w:val="en-CA"/>
              </w:rPr>
              <w:t>”.</w:t>
            </w:r>
          </w:p>
        </w:tc>
      </w:tr>
      <w:tr w:rsidR="008C3032" w:rsidRPr="00B60EEB" w14:paraId="09F9A79B" w14:textId="77777777" w:rsidTr="00F74CA4">
        <w:tc>
          <w:tcPr>
            <w:tcW w:w="1810" w:type="pct"/>
          </w:tcPr>
          <w:p w14:paraId="533913E3" w14:textId="77777777" w:rsidR="008C3032" w:rsidRPr="00B60EEB" w:rsidRDefault="008C3032" w:rsidP="00F74CA4">
            <w:pPr>
              <w:jc w:val="both"/>
              <w:rPr>
                <w:lang w:val="fr-FR"/>
              </w:rPr>
            </w:pPr>
            <w:r w:rsidRPr="00B60EEB">
              <w:rPr>
                <w:lang w:val="fr-FR"/>
              </w:rPr>
              <w:t xml:space="preserve">2. Identifiez quatre sources d'information dont vous seriez le plus sûr qu'elles fournissent des </w:t>
            </w:r>
            <w:r w:rsidRPr="00B60EEB">
              <w:rPr>
                <w:lang w:val="fr-FR"/>
              </w:rPr>
              <w:lastRenderedPageBreak/>
              <w:t>informations valables pour vous aider à répondre à votre question. 2 points</w:t>
            </w:r>
          </w:p>
          <w:p w14:paraId="4FBCD9FC" w14:textId="77777777" w:rsidR="008C3032" w:rsidRPr="00B60EEB" w:rsidRDefault="008C3032" w:rsidP="00F74CA4">
            <w:pPr>
              <w:pStyle w:val="Paragraphedeliste"/>
              <w:numPr>
                <w:ilvl w:val="0"/>
                <w:numId w:val="1"/>
              </w:numPr>
              <w:jc w:val="both"/>
              <w:rPr>
                <w:lang w:val="fr-FR"/>
              </w:rPr>
            </w:pPr>
            <w:r w:rsidRPr="00B60EEB">
              <w:rPr>
                <w:lang w:val="fr-FR"/>
              </w:rPr>
              <w:t>Recherche générale sur Internet</w:t>
            </w:r>
          </w:p>
          <w:p w14:paraId="1B036F51" w14:textId="77777777" w:rsidR="008C3032" w:rsidRPr="00B60EEB" w:rsidRDefault="008C3032" w:rsidP="00F74CA4">
            <w:pPr>
              <w:pStyle w:val="Paragraphedeliste"/>
              <w:numPr>
                <w:ilvl w:val="0"/>
                <w:numId w:val="1"/>
              </w:numPr>
              <w:jc w:val="both"/>
              <w:rPr>
                <w:lang w:val="fr-FR"/>
              </w:rPr>
            </w:pPr>
            <w:r w:rsidRPr="00B60EEB">
              <w:rPr>
                <w:lang w:val="fr-FR"/>
              </w:rPr>
              <w:t>Guides de bonne pratique Clinique</w:t>
            </w:r>
          </w:p>
          <w:p w14:paraId="6DD236F0" w14:textId="77777777" w:rsidR="008C3032" w:rsidRPr="00B60EEB" w:rsidRDefault="008C3032" w:rsidP="00F74CA4">
            <w:pPr>
              <w:pStyle w:val="Paragraphedeliste"/>
              <w:numPr>
                <w:ilvl w:val="0"/>
                <w:numId w:val="1"/>
              </w:numPr>
              <w:jc w:val="both"/>
              <w:rPr>
                <w:lang w:val="fr-FR"/>
              </w:rPr>
            </w:pPr>
            <w:r w:rsidRPr="00B60EEB">
              <w:rPr>
                <w:lang w:val="fr-FR"/>
              </w:rPr>
              <w:t>Fondation de la fibrose kystique</w:t>
            </w:r>
          </w:p>
          <w:p w14:paraId="34927E17" w14:textId="77777777" w:rsidR="008C3032" w:rsidRPr="00B60EEB" w:rsidRDefault="008C3032" w:rsidP="00F74CA4">
            <w:pPr>
              <w:pStyle w:val="Paragraphedeliste"/>
              <w:numPr>
                <w:ilvl w:val="0"/>
                <w:numId w:val="1"/>
              </w:numPr>
              <w:jc w:val="both"/>
              <w:rPr>
                <w:lang w:val="fr-FR"/>
              </w:rPr>
            </w:pPr>
            <w:r w:rsidRPr="00B60EEB">
              <w:rPr>
                <w:lang w:val="fr-FR"/>
              </w:rPr>
              <w:t>Notes de cours de votre programme universitaire</w:t>
            </w:r>
          </w:p>
          <w:p w14:paraId="72FBF738" w14:textId="77777777" w:rsidR="008C3032" w:rsidRPr="00B60EEB" w:rsidRDefault="008C3032" w:rsidP="00F74CA4">
            <w:pPr>
              <w:pStyle w:val="Paragraphedeliste"/>
              <w:numPr>
                <w:ilvl w:val="0"/>
                <w:numId w:val="1"/>
              </w:numPr>
              <w:jc w:val="both"/>
              <w:rPr>
                <w:lang w:val="fr-FR"/>
              </w:rPr>
            </w:pPr>
            <w:r w:rsidRPr="00B60EEB">
              <w:rPr>
                <w:lang w:val="fr-FR"/>
              </w:rPr>
              <w:t>Bases de données électroniques (par exemple Medline, Cinahl)</w:t>
            </w:r>
          </w:p>
          <w:p w14:paraId="47480865" w14:textId="77777777" w:rsidR="008C3032" w:rsidRPr="00B60EEB" w:rsidRDefault="008C3032" w:rsidP="00F74CA4">
            <w:pPr>
              <w:pStyle w:val="Paragraphedeliste"/>
              <w:numPr>
                <w:ilvl w:val="0"/>
                <w:numId w:val="1"/>
              </w:numPr>
              <w:jc w:val="both"/>
              <w:rPr>
                <w:lang w:val="fr-FR"/>
              </w:rPr>
            </w:pPr>
            <w:r w:rsidRPr="00B60EEB">
              <w:rPr>
                <w:lang w:val="fr-FR"/>
              </w:rPr>
              <w:t>Personnes (par exemple, un collègue, un expert, un enseignant)</w:t>
            </w:r>
          </w:p>
          <w:p w14:paraId="3176D7A5" w14:textId="77777777" w:rsidR="008C3032" w:rsidRPr="00B60EEB" w:rsidRDefault="008C3032" w:rsidP="00F74CA4">
            <w:pPr>
              <w:pStyle w:val="Paragraphedeliste"/>
              <w:numPr>
                <w:ilvl w:val="0"/>
                <w:numId w:val="1"/>
              </w:numPr>
              <w:jc w:val="both"/>
              <w:rPr>
                <w:lang w:val="fr-FR"/>
              </w:rPr>
            </w:pPr>
            <w:r w:rsidRPr="00B60EEB">
              <w:rPr>
                <w:lang w:val="fr-FR"/>
              </w:rPr>
              <w:t>Site Web médical (par exemple, doctissimo.fr)</w:t>
            </w:r>
          </w:p>
          <w:p w14:paraId="373B9D53" w14:textId="77777777" w:rsidR="008C3032" w:rsidRPr="00B60EEB" w:rsidRDefault="008C3032" w:rsidP="00F74CA4">
            <w:pPr>
              <w:pStyle w:val="Paragraphedeliste"/>
              <w:numPr>
                <w:ilvl w:val="0"/>
                <w:numId w:val="1"/>
              </w:numPr>
              <w:jc w:val="both"/>
              <w:rPr>
                <w:lang w:val="fr-FR"/>
              </w:rPr>
            </w:pPr>
            <w:r w:rsidRPr="00B60EEB">
              <w:rPr>
                <w:lang w:val="fr-FR"/>
              </w:rPr>
              <w:t>Revues systématiques (par exemple, la bibliothèque Cochrane)</w:t>
            </w:r>
          </w:p>
          <w:p w14:paraId="050F3E77" w14:textId="77777777" w:rsidR="008C3032" w:rsidRPr="00B60EEB" w:rsidRDefault="008C3032" w:rsidP="00F74CA4">
            <w:pPr>
              <w:pStyle w:val="Paragraphedeliste"/>
              <w:numPr>
                <w:ilvl w:val="0"/>
                <w:numId w:val="1"/>
              </w:numPr>
              <w:jc w:val="both"/>
              <w:rPr>
                <w:lang w:val="fr-FR"/>
              </w:rPr>
            </w:pPr>
            <w:r w:rsidRPr="00B60EEB">
              <w:rPr>
                <w:lang w:val="fr-FR"/>
              </w:rPr>
              <w:t>Manuel (par exemple Pryor &amp; Prasad (2002) Kinésithérapie pour les problèmes respiratoires et cardiaques)</w:t>
            </w:r>
          </w:p>
          <w:p w14:paraId="34DC0F62" w14:textId="77777777" w:rsidR="008C3032" w:rsidRPr="00B60EEB" w:rsidRDefault="008C3032" w:rsidP="00F74CA4">
            <w:pPr>
              <w:pStyle w:val="Paragraphedeliste"/>
              <w:numPr>
                <w:ilvl w:val="0"/>
                <w:numId w:val="1"/>
              </w:numPr>
              <w:jc w:val="both"/>
              <w:rPr>
                <w:lang w:val="fr-FR"/>
              </w:rPr>
            </w:pPr>
            <w:r w:rsidRPr="00B60EEB">
              <w:rPr>
                <w:lang w:val="fr-FR"/>
              </w:rPr>
              <w:t>Association professionnelle (par exemple, Fédération Française des Masseurs Kinésithérapeutes Rééducateurs - FFMKR)</w:t>
            </w:r>
          </w:p>
          <w:p w14:paraId="7946E642" w14:textId="77777777" w:rsidR="008C3032" w:rsidRPr="00B60EEB" w:rsidRDefault="008C3032" w:rsidP="00F74CA4">
            <w:pPr>
              <w:pStyle w:val="Paragraphedeliste"/>
              <w:numPr>
                <w:ilvl w:val="0"/>
                <w:numId w:val="1"/>
              </w:numPr>
              <w:jc w:val="both"/>
              <w:rPr>
                <w:lang w:val="fr-FR"/>
              </w:rPr>
            </w:pPr>
            <w:r w:rsidRPr="00B60EEB">
              <w:rPr>
                <w:lang w:val="fr-FR"/>
              </w:rPr>
              <w:t>Journaux évalués par des pairs (par exemple Chest)</w:t>
            </w:r>
          </w:p>
          <w:p w14:paraId="2FFC7301" w14:textId="77777777" w:rsidR="008C3032" w:rsidRPr="00B60EEB" w:rsidRDefault="008C3032" w:rsidP="00F74CA4">
            <w:pPr>
              <w:pStyle w:val="Paragraphedeliste"/>
              <w:numPr>
                <w:ilvl w:val="0"/>
                <w:numId w:val="1"/>
              </w:numPr>
              <w:jc w:val="both"/>
              <w:rPr>
                <w:lang w:val="fr-FR"/>
              </w:rPr>
            </w:pPr>
            <w:r w:rsidRPr="00B60EEB">
              <w:rPr>
                <w:lang w:val="fr-FR"/>
              </w:rPr>
              <w:t>Je ne sais pas</w:t>
            </w:r>
          </w:p>
          <w:p w14:paraId="02D4BF1D" w14:textId="77777777" w:rsidR="008C3032" w:rsidRPr="00B60EEB" w:rsidRDefault="008C3032" w:rsidP="00F74CA4">
            <w:pPr>
              <w:jc w:val="both"/>
              <w:rPr>
                <w:b/>
                <w:bCs/>
                <w:lang w:val="fr-FR"/>
              </w:rPr>
            </w:pPr>
          </w:p>
        </w:tc>
        <w:tc>
          <w:tcPr>
            <w:tcW w:w="1595" w:type="pct"/>
          </w:tcPr>
          <w:p w14:paraId="36B47588" w14:textId="77777777" w:rsidR="008C3032" w:rsidRDefault="008C3032" w:rsidP="008C3032">
            <w:pPr>
              <w:pStyle w:val="Paragraphedeliste"/>
              <w:numPr>
                <w:ilvl w:val="0"/>
                <w:numId w:val="6"/>
              </w:numPr>
              <w:jc w:val="both"/>
              <w:rPr>
                <w:lang w:val="fr-FR"/>
              </w:rPr>
            </w:pPr>
            <w:r w:rsidRPr="00887FEC">
              <w:rPr>
                <w:lang w:val="en-CA"/>
              </w:rPr>
              <w:lastRenderedPageBreak/>
              <w:t xml:space="preserve">Identify four sources of information that you would be most confident would provide valid information to </w:t>
            </w:r>
            <w:r w:rsidRPr="00887FEC">
              <w:rPr>
                <w:lang w:val="en-CA"/>
              </w:rPr>
              <w:lastRenderedPageBreak/>
              <w:t xml:space="preserve">help you answer your question. </w:t>
            </w:r>
            <w:r w:rsidRPr="005D5B78">
              <w:rPr>
                <w:lang w:val="fr-FR"/>
              </w:rPr>
              <w:t xml:space="preserve">2 </w:t>
            </w:r>
            <w:r>
              <w:rPr>
                <w:lang w:val="fr-FR"/>
              </w:rPr>
              <w:t>points</w:t>
            </w:r>
          </w:p>
          <w:p w14:paraId="440DAC83" w14:textId="77777777" w:rsidR="008C3032" w:rsidRPr="005D5B78" w:rsidRDefault="008C3032" w:rsidP="008C3032">
            <w:pPr>
              <w:pStyle w:val="Paragraphedeliste"/>
              <w:numPr>
                <w:ilvl w:val="0"/>
                <w:numId w:val="7"/>
              </w:numPr>
              <w:jc w:val="both"/>
              <w:rPr>
                <w:lang w:val="fr-FR"/>
              </w:rPr>
            </w:pPr>
            <w:r w:rsidRPr="005D5B78">
              <w:rPr>
                <w:lang w:val="fr-FR"/>
              </w:rPr>
              <w:t>General internet search</w:t>
            </w:r>
          </w:p>
          <w:p w14:paraId="5BA000B8" w14:textId="77777777" w:rsidR="008C3032" w:rsidRPr="005D5B78" w:rsidRDefault="008C3032" w:rsidP="008C3032">
            <w:pPr>
              <w:pStyle w:val="Paragraphedeliste"/>
              <w:numPr>
                <w:ilvl w:val="0"/>
                <w:numId w:val="7"/>
              </w:numPr>
              <w:jc w:val="both"/>
              <w:rPr>
                <w:lang w:val="fr-FR"/>
              </w:rPr>
            </w:pPr>
            <w:r w:rsidRPr="005D5B78">
              <w:rPr>
                <w:lang w:val="fr-FR"/>
              </w:rPr>
              <w:t>Good Clinical Practice Guidelines</w:t>
            </w:r>
          </w:p>
          <w:p w14:paraId="24487899" w14:textId="77777777" w:rsidR="008C3032" w:rsidRPr="005D5B78" w:rsidRDefault="008C3032" w:rsidP="008C3032">
            <w:pPr>
              <w:pStyle w:val="Paragraphedeliste"/>
              <w:numPr>
                <w:ilvl w:val="0"/>
                <w:numId w:val="7"/>
              </w:numPr>
              <w:jc w:val="both"/>
              <w:rPr>
                <w:lang w:val="fr-FR"/>
              </w:rPr>
            </w:pPr>
            <w:r w:rsidRPr="005D5B78">
              <w:rPr>
                <w:lang w:val="fr-FR"/>
              </w:rPr>
              <w:t>Cystic Fibrosis Foundation</w:t>
            </w:r>
          </w:p>
          <w:p w14:paraId="0B4752B0" w14:textId="77777777" w:rsidR="008C3032" w:rsidRPr="00887FEC" w:rsidRDefault="008C3032" w:rsidP="008C3032">
            <w:pPr>
              <w:pStyle w:val="Paragraphedeliste"/>
              <w:numPr>
                <w:ilvl w:val="0"/>
                <w:numId w:val="7"/>
              </w:numPr>
              <w:jc w:val="both"/>
              <w:rPr>
                <w:lang w:val="en-CA"/>
              </w:rPr>
            </w:pPr>
            <w:r w:rsidRPr="00887FEC">
              <w:rPr>
                <w:lang w:val="en-CA"/>
              </w:rPr>
              <w:t>Course notes from your university programme</w:t>
            </w:r>
          </w:p>
          <w:p w14:paraId="4A3BD9E4" w14:textId="77777777" w:rsidR="008C3032" w:rsidRPr="00887FEC" w:rsidRDefault="008C3032" w:rsidP="008C3032">
            <w:pPr>
              <w:pStyle w:val="Paragraphedeliste"/>
              <w:numPr>
                <w:ilvl w:val="0"/>
                <w:numId w:val="7"/>
              </w:numPr>
              <w:jc w:val="both"/>
              <w:rPr>
                <w:lang w:val="en-CA"/>
              </w:rPr>
            </w:pPr>
            <w:r w:rsidRPr="00887FEC">
              <w:rPr>
                <w:lang w:val="en-CA"/>
              </w:rPr>
              <w:t>Electronic databases (e.g. Medline, Cinahl)</w:t>
            </w:r>
          </w:p>
          <w:p w14:paraId="7522E341" w14:textId="77777777" w:rsidR="008C3032" w:rsidRPr="00887FEC" w:rsidRDefault="008C3032" w:rsidP="008C3032">
            <w:pPr>
              <w:pStyle w:val="Paragraphedeliste"/>
              <w:numPr>
                <w:ilvl w:val="0"/>
                <w:numId w:val="7"/>
              </w:numPr>
              <w:jc w:val="both"/>
              <w:rPr>
                <w:lang w:val="en-CA"/>
              </w:rPr>
            </w:pPr>
            <w:r w:rsidRPr="00887FEC">
              <w:rPr>
                <w:lang w:val="en-CA"/>
              </w:rPr>
              <w:t>People (e.g. colleague, expert, teacher)</w:t>
            </w:r>
          </w:p>
          <w:p w14:paraId="5675363D" w14:textId="77777777" w:rsidR="008C3032" w:rsidRPr="00887FEC" w:rsidRDefault="008C3032" w:rsidP="008C3032">
            <w:pPr>
              <w:pStyle w:val="Paragraphedeliste"/>
              <w:numPr>
                <w:ilvl w:val="0"/>
                <w:numId w:val="7"/>
              </w:numPr>
              <w:jc w:val="both"/>
              <w:rPr>
                <w:lang w:val="en-CA"/>
              </w:rPr>
            </w:pPr>
            <w:r w:rsidRPr="00887FEC">
              <w:rPr>
                <w:lang w:val="en-CA"/>
              </w:rPr>
              <w:t>Medical website (e.g. doctissimo.fr)</w:t>
            </w:r>
          </w:p>
          <w:p w14:paraId="69AEA54A" w14:textId="77777777" w:rsidR="008C3032" w:rsidRPr="00887FEC" w:rsidRDefault="008C3032" w:rsidP="008C3032">
            <w:pPr>
              <w:pStyle w:val="Paragraphedeliste"/>
              <w:numPr>
                <w:ilvl w:val="0"/>
                <w:numId w:val="7"/>
              </w:numPr>
              <w:jc w:val="both"/>
              <w:rPr>
                <w:lang w:val="en-CA"/>
              </w:rPr>
            </w:pPr>
            <w:r w:rsidRPr="00887FEC">
              <w:rPr>
                <w:lang w:val="en-CA"/>
              </w:rPr>
              <w:t>Systematic reviews (e.g. Cochrane Library)</w:t>
            </w:r>
          </w:p>
          <w:p w14:paraId="6C07EDA2" w14:textId="77777777" w:rsidR="008C3032" w:rsidRPr="00887FEC" w:rsidRDefault="008C3032" w:rsidP="008C3032">
            <w:pPr>
              <w:pStyle w:val="Paragraphedeliste"/>
              <w:numPr>
                <w:ilvl w:val="0"/>
                <w:numId w:val="7"/>
              </w:numPr>
              <w:jc w:val="both"/>
              <w:rPr>
                <w:lang w:val="en-CA"/>
              </w:rPr>
            </w:pPr>
            <w:r w:rsidRPr="00887FEC">
              <w:rPr>
                <w:lang w:val="en-CA"/>
              </w:rPr>
              <w:t>Textbook (e.g. Pryor &amp; Prasad (2002) Physiotherapy for respiratory and cardiac problems)</w:t>
            </w:r>
          </w:p>
          <w:p w14:paraId="07345352" w14:textId="77777777" w:rsidR="008C3032" w:rsidRPr="005D5B78" w:rsidRDefault="008C3032" w:rsidP="008C3032">
            <w:pPr>
              <w:pStyle w:val="Paragraphedeliste"/>
              <w:numPr>
                <w:ilvl w:val="0"/>
                <w:numId w:val="7"/>
              </w:numPr>
              <w:jc w:val="both"/>
              <w:rPr>
                <w:lang w:val="fr-FR"/>
              </w:rPr>
            </w:pPr>
            <w:r w:rsidRPr="005D5B78">
              <w:rPr>
                <w:lang w:val="fr-FR"/>
              </w:rPr>
              <w:t>Professional association (e.g. Fédération Française des Masseurs Kinésithérapeutes Rééducateurs - FFMKR)</w:t>
            </w:r>
          </w:p>
          <w:p w14:paraId="7D6D20D1" w14:textId="77777777" w:rsidR="008C3032" w:rsidRPr="00887FEC" w:rsidRDefault="008C3032" w:rsidP="008C3032">
            <w:pPr>
              <w:pStyle w:val="Paragraphedeliste"/>
              <w:numPr>
                <w:ilvl w:val="0"/>
                <w:numId w:val="7"/>
              </w:numPr>
              <w:jc w:val="both"/>
              <w:rPr>
                <w:lang w:val="en-CA"/>
              </w:rPr>
            </w:pPr>
            <w:r w:rsidRPr="00887FEC">
              <w:rPr>
                <w:lang w:val="en-CA"/>
              </w:rPr>
              <w:t>Peer-reviewed journals (e.g. Chest)</w:t>
            </w:r>
          </w:p>
          <w:p w14:paraId="5E90DC53" w14:textId="77777777" w:rsidR="008C3032" w:rsidRPr="005D5B78" w:rsidRDefault="008C3032" w:rsidP="008C3032">
            <w:pPr>
              <w:pStyle w:val="Paragraphedeliste"/>
              <w:numPr>
                <w:ilvl w:val="0"/>
                <w:numId w:val="7"/>
              </w:numPr>
              <w:jc w:val="both"/>
              <w:rPr>
                <w:lang w:val="fr-FR"/>
              </w:rPr>
            </w:pPr>
            <w:r w:rsidRPr="005D5B78">
              <w:rPr>
                <w:lang w:val="fr-FR"/>
              </w:rPr>
              <w:t>I don't know</w:t>
            </w:r>
          </w:p>
        </w:tc>
        <w:tc>
          <w:tcPr>
            <w:tcW w:w="1595" w:type="pct"/>
          </w:tcPr>
          <w:p w14:paraId="7661334A" w14:textId="77777777" w:rsidR="008C3032" w:rsidRPr="00B60EEB" w:rsidRDefault="008C3032" w:rsidP="00F74CA4">
            <w:pPr>
              <w:jc w:val="both"/>
              <w:rPr>
                <w:lang w:val="fr-FR"/>
              </w:rPr>
            </w:pPr>
          </w:p>
        </w:tc>
      </w:tr>
      <w:tr w:rsidR="008C3032" w:rsidRPr="00B60EEB" w14:paraId="7FD7B662" w14:textId="77777777" w:rsidTr="00F74CA4">
        <w:tc>
          <w:tcPr>
            <w:tcW w:w="1810" w:type="pct"/>
          </w:tcPr>
          <w:p w14:paraId="499F9364" w14:textId="77777777" w:rsidR="008C3032" w:rsidRPr="00B60EEB" w:rsidRDefault="008C3032" w:rsidP="00F74CA4">
            <w:pPr>
              <w:jc w:val="both"/>
              <w:rPr>
                <w:lang w:val="fr-FR"/>
              </w:rPr>
            </w:pPr>
            <w:r w:rsidRPr="00B60EEB">
              <w:rPr>
                <w:lang w:val="fr-FR"/>
              </w:rPr>
              <w:t>3. Quel type de schéma d’étude serait le plus approprié pour répondre à la question de savoir si l'exercice physique ou les exercices de respiration permettent d'obtenir de meilleurs résultats sur la santé ? (ne cochez qu'une seule case s’il vous plait) 1 point</w:t>
            </w:r>
          </w:p>
          <w:p w14:paraId="09E63202" w14:textId="77777777" w:rsidR="008C3032" w:rsidRPr="00B60EEB" w:rsidRDefault="008C3032" w:rsidP="00F74CA4">
            <w:pPr>
              <w:pStyle w:val="Paragraphedeliste"/>
              <w:numPr>
                <w:ilvl w:val="0"/>
                <w:numId w:val="2"/>
              </w:numPr>
              <w:ind w:left="881" w:hanging="284"/>
              <w:jc w:val="both"/>
              <w:rPr>
                <w:lang w:val="fr-FR"/>
              </w:rPr>
            </w:pPr>
            <w:r w:rsidRPr="00B60EEB">
              <w:rPr>
                <w:lang w:val="fr-FR"/>
              </w:rPr>
              <w:t>Étude de cas</w:t>
            </w:r>
          </w:p>
          <w:p w14:paraId="5F191F90" w14:textId="77777777" w:rsidR="008C3032" w:rsidRPr="00B60EEB" w:rsidRDefault="008C3032" w:rsidP="00F74CA4">
            <w:pPr>
              <w:pStyle w:val="Paragraphedeliste"/>
              <w:numPr>
                <w:ilvl w:val="0"/>
                <w:numId w:val="2"/>
              </w:numPr>
              <w:ind w:left="881" w:hanging="284"/>
              <w:jc w:val="both"/>
              <w:rPr>
                <w:lang w:val="fr-FR"/>
              </w:rPr>
            </w:pPr>
            <w:r w:rsidRPr="00B60EEB">
              <w:rPr>
                <w:lang w:val="fr-FR"/>
              </w:rPr>
              <w:lastRenderedPageBreak/>
              <w:t>Essai contrôlé randomisé</w:t>
            </w:r>
          </w:p>
          <w:p w14:paraId="61DCB0ED" w14:textId="77777777" w:rsidR="008C3032" w:rsidRPr="00B60EEB" w:rsidRDefault="008C3032" w:rsidP="00F74CA4">
            <w:pPr>
              <w:pStyle w:val="Paragraphedeliste"/>
              <w:numPr>
                <w:ilvl w:val="0"/>
                <w:numId w:val="2"/>
              </w:numPr>
              <w:ind w:left="881" w:hanging="284"/>
              <w:jc w:val="both"/>
              <w:rPr>
                <w:lang w:val="fr-FR"/>
              </w:rPr>
            </w:pPr>
            <w:r w:rsidRPr="00B60EEB">
              <w:rPr>
                <w:lang w:val="fr-FR"/>
              </w:rPr>
              <w:t>Étude transversale</w:t>
            </w:r>
          </w:p>
          <w:p w14:paraId="6A7C573A" w14:textId="77777777" w:rsidR="008C3032" w:rsidRPr="00B60EEB" w:rsidRDefault="008C3032" w:rsidP="00F74CA4">
            <w:pPr>
              <w:pStyle w:val="Paragraphedeliste"/>
              <w:numPr>
                <w:ilvl w:val="0"/>
                <w:numId w:val="2"/>
              </w:numPr>
              <w:ind w:left="881" w:hanging="284"/>
              <w:jc w:val="both"/>
              <w:rPr>
                <w:lang w:val="fr-FR"/>
              </w:rPr>
            </w:pPr>
            <w:r w:rsidRPr="00B60EEB">
              <w:rPr>
                <w:lang w:val="fr-FR"/>
              </w:rPr>
              <w:t>Étude de cohorte</w:t>
            </w:r>
          </w:p>
          <w:p w14:paraId="3F2B31D3" w14:textId="77777777" w:rsidR="008C3032" w:rsidRPr="00B60EEB" w:rsidRDefault="008C3032" w:rsidP="00F74CA4">
            <w:pPr>
              <w:pStyle w:val="Paragraphedeliste"/>
              <w:numPr>
                <w:ilvl w:val="0"/>
                <w:numId w:val="2"/>
              </w:numPr>
              <w:ind w:left="881" w:hanging="284"/>
              <w:jc w:val="both"/>
              <w:rPr>
                <w:lang w:val="fr-FR"/>
              </w:rPr>
            </w:pPr>
            <w:r w:rsidRPr="00B60EEB">
              <w:rPr>
                <w:lang w:val="fr-FR"/>
              </w:rPr>
              <w:t>Essai contrôlé non randomisé</w:t>
            </w:r>
          </w:p>
          <w:p w14:paraId="772338C0" w14:textId="77777777" w:rsidR="008C3032" w:rsidRPr="00B60EEB" w:rsidRDefault="008C3032" w:rsidP="00F74CA4">
            <w:pPr>
              <w:pStyle w:val="Paragraphedeliste"/>
              <w:numPr>
                <w:ilvl w:val="0"/>
                <w:numId w:val="2"/>
              </w:numPr>
              <w:ind w:left="881" w:hanging="284"/>
              <w:jc w:val="both"/>
              <w:rPr>
                <w:lang w:val="fr-FR"/>
              </w:rPr>
            </w:pPr>
            <w:r w:rsidRPr="00B60EEB">
              <w:rPr>
                <w:lang w:val="fr-FR"/>
              </w:rPr>
              <w:t>Enquête</w:t>
            </w:r>
          </w:p>
          <w:p w14:paraId="1D451A6F" w14:textId="77777777" w:rsidR="008C3032" w:rsidRPr="00B60EEB" w:rsidRDefault="008C3032" w:rsidP="00F74CA4">
            <w:pPr>
              <w:pStyle w:val="Paragraphedeliste"/>
              <w:numPr>
                <w:ilvl w:val="0"/>
                <w:numId w:val="2"/>
              </w:numPr>
              <w:ind w:left="881" w:hanging="284"/>
              <w:jc w:val="both"/>
              <w:rPr>
                <w:lang w:val="fr-FR"/>
              </w:rPr>
            </w:pPr>
            <w:r w:rsidRPr="00B60EEB">
              <w:rPr>
                <w:lang w:val="fr-FR"/>
              </w:rPr>
              <w:t>Ne sait pas</w:t>
            </w:r>
          </w:p>
          <w:p w14:paraId="7F13D163" w14:textId="77777777" w:rsidR="008C3032" w:rsidRPr="00B60EEB" w:rsidRDefault="008C3032" w:rsidP="00F74CA4">
            <w:pPr>
              <w:jc w:val="both"/>
              <w:rPr>
                <w:b/>
                <w:bCs/>
                <w:lang w:val="fr-FR"/>
              </w:rPr>
            </w:pPr>
          </w:p>
        </w:tc>
        <w:tc>
          <w:tcPr>
            <w:tcW w:w="1595" w:type="pct"/>
          </w:tcPr>
          <w:p w14:paraId="3654C497" w14:textId="77777777" w:rsidR="008C3032" w:rsidRDefault="008C3032" w:rsidP="008C3032">
            <w:pPr>
              <w:pStyle w:val="Paragraphedeliste"/>
              <w:numPr>
                <w:ilvl w:val="0"/>
                <w:numId w:val="6"/>
              </w:numPr>
              <w:rPr>
                <w:lang w:val="fr-FR"/>
              </w:rPr>
            </w:pPr>
            <w:r w:rsidRPr="00887FEC">
              <w:rPr>
                <w:lang w:val="en-CA"/>
              </w:rPr>
              <w:lastRenderedPageBreak/>
              <w:t xml:space="preserve">What type of study design would be most appropriate to answer the question of whether physical exercise or breathing exercises lead to better health outcomes? </w:t>
            </w:r>
            <w:r w:rsidRPr="005D5B78">
              <w:rPr>
                <w:lang w:val="fr-FR"/>
              </w:rPr>
              <w:t>(please tick one box only) 1 point</w:t>
            </w:r>
          </w:p>
          <w:p w14:paraId="6D06B7FC" w14:textId="77777777" w:rsidR="008C3032" w:rsidRPr="005D5B78" w:rsidRDefault="008C3032" w:rsidP="008C3032">
            <w:pPr>
              <w:pStyle w:val="Paragraphedeliste"/>
              <w:numPr>
                <w:ilvl w:val="0"/>
                <w:numId w:val="8"/>
              </w:numPr>
              <w:rPr>
                <w:lang w:val="fr-FR"/>
              </w:rPr>
            </w:pPr>
            <w:r w:rsidRPr="005D5B78">
              <w:rPr>
                <w:lang w:val="fr-FR"/>
              </w:rPr>
              <w:t>Case study</w:t>
            </w:r>
          </w:p>
          <w:p w14:paraId="35CD244D" w14:textId="77777777" w:rsidR="008C3032" w:rsidRPr="005D5B78" w:rsidRDefault="008C3032" w:rsidP="008C3032">
            <w:pPr>
              <w:pStyle w:val="Paragraphedeliste"/>
              <w:numPr>
                <w:ilvl w:val="0"/>
                <w:numId w:val="8"/>
              </w:numPr>
              <w:rPr>
                <w:lang w:val="fr-FR"/>
              </w:rPr>
            </w:pPr>
            <w:r>
              <w:rPr>
                <w:lang w:val="fr-FR"/>
              </w:rPr>
              <w:lastRenderedPageBreak/>
              <w:t>RCT</w:t>
            </w:r>
          </w:p>
          <w:p w14:paraId="19F66B3A" w14:textId="77777777" w:rsidR="008C3032" w:rsidRPr="005D5B78" w:rsidRDefault="008C3032" w:rsidP="008C3032">
            <w:pPr>
              <w:pStyle w:val="Paragraphedeliste"/>
              <w:numPr>
                <w:ilvl w:val="0"/>
                <w:numId w:val="8"/>
              </w:numPr>
              <w:rPr>
                <w:lang w:val="fr-FR"/>
              </w:rPr>
            </w:pPr>
            <w:r w:rsidRPr="005D5B78">
              <w:rPr>
                <w:lang w:val="fr-FR"/>
              </w:rPr>
              <w:t>Cross-sectional study</w:t>
            </w:r>
          </w:p>
          <w:p w14:paraId="1D7C4DF7" w14:textId="77777777" w:rsidR="008C3032" w:rsidRPr="005D5B78" w:rsidRDefault="008C3032" w:rsidP="008C3032">
            <w:pPr>
              <w:pStyle w:val="Paragraphedeliste"/>
              <w:numPr>
                <w:ilvl w:val="0"/>
                <w:numId w:val="8"/>
              </w:numPr>
              <w:rPr>
                <w:lang w:val="fr-FR"/>
              </w:rPr>
            </w:pPr>
            <w:r w:rsidRPr="005D5B78">
              <w:rPr>
                <w:lang w:val="fr-FR"/>
              </w:rPr>
              <w:t>Cohort study</w:t>
            </w:r>
          </w:p>
          <w:p w14:paraId="44C7B18E" w14:textId="77777777" w:rsidR="008C3032" w:rsidRPr="005D5B78" w:rsidRDefault="008C3032" w:rsidP="008C3032">
            <w:pPr>
              <w:pStyle w:val="Paragraphedeliste"/>
              <w:numPr>
                <w:ilvl w:val="0"/>
                <w:numId w:val="8"/>
              </w:numPr>
              <w:rPr>
                <w:lang w:val="fr-FR"/>
              </w:rPr>
            </w:pPr>
            <w:r w:rsidRPr="005D5B78">
              <w:rPr>
                <w:lang w:val="fr-FR"/>
              </w:rPr>
              <w:t>Non-randomised controlled trial</w:t>
            </w:r>
          </w:p>
          <w:p w14:paraId="3BF37099" w14:textId="77777777" w:rsidR="008C3032" w:rsidRPr="005D5B78" w:rsidRDefault="008C3032" w:rsidP="008C3032">
            <w:pPr>
              <w:pStyle w:val="Paragraphedeliste"/>
              <w:numPr>
                <w:ilvl w:val="0"/>
                <w:numId w:val="8"/>
              </w:numPr>
              <w:rPr>
                <w:lang w:val="fr-FR"/>
              </w:rPr>
            </w:pPr>
            <w:r w:rsidRPr="005D5B78">
              <w:rPr>
                <w:lang w:val="fr-FR"/>
              </w:rPr>
              <w:t>Survey</w:t>
            </w:r>
          </w:p>
          <w:p w14:paraId="05337986" w14:textId="77777777" w:rsidR="008C3032" w:rsidRPr="005D5B78" w:rsidRDefault="008C3032" w:rsidP="008C3032">
            <w:pPr>
              <w:pStyle w:val="Paragraphedeliste"/>
              <w:numPr>
                <w:ilvl w:val="0"/>
                <w:numId w:val="8"/>
              </w:numPr>
              <w:rPr>
                <w:lang w:val="fr-FR"/>
              </w:rPr>
            </w:pPr>
            <w:r w:rsidRPr="005D5B78">
              <w:rPr>
                <w:lang w:val="fr-FR"/>
              </w:rPr>
              <w:t>Don't know</w:t>
            </w:r>
          </w:p>
          <w:p w14:paraId="22C9B84A" w14:textId="77777777" w:rsidR="008C3032" w:rsidRPr="005D5B78" w:rsidRDefault="008C3032" w:rsidP="00F74CA4">
            <w:pPr>
              <w:rPr>
                <w:lang w:val="fr-FR"/>
              </w:rPr>
            </w:pPr>
          </w:p>
        </w:tc>
        <w:tc>
          <w:tcPr>
            <w:tcW w:w="1595" w:type="pct"/>
          </w:tcPr>
          <w:p w14:paraId="2FAFA19C" w14:textId="77777777" w:rsidR="008C3032" w:rsidRPr="00B60EEB" w:rsidRDefault="008C3032" w:rsidP="00F74CA4">
            <w:pPr>
              <w:jc w:val="both"/>
              <w:rPr>
                <w:lang w:val="fr-FR"/>
              </w:rPr>
            </w:pPr>
          </w:p>
        </w:tc>
      </w:tr>
      <w:tr w:rsidR="008C3032" w:rsidRPr="00B60EEB" w14:paraId="1BFBADBD" w14:textId="77777777" w:rsidTr="00F74CA4">
        <w:tc>
          <w:tcPr>
            <w:tcW w:w="1810" w:type="pct"/>
          </w:tcPr>
          <w:p w14:paraId="117CD034" w14:textId="77777777" w:rsidR="008C3032" w:rsidRPr="00B60EEB" w:rsidRDefault="008C3032" w:rsidP="00F74CA4">
            <w:pPr>
              <w:jc w:val="both"/>
              <w:rPr>
                <w:lang w:val="fr-FR"/>
              </w:rPr>
            </w:pPr>
            <w:r w:rsidRPr="00B60EEB">
              <w:rPr>
                <w:lang w:val="fr-FR"/>
              </w:rPr>
              <w:t>4. Si vous aviez effectué votre recherche de la littérature sur Medline en utilisant les termes MeSH (thesaurus de termes médicaux), votre recherche aurait donné moins d'articles que si vous aviez effectué une recherche basique en utilisant des termes généraux. ½ point</w:t>
            </w:r>
          </w:p>
          <w:p w14:paraId="7C4C2571" w14:textId="77777777" w:rsidR="008C3032" w:rsidRPr="00B60EEB" w:rsidRDefault="008C3032" w:rsidP="00F74CA4">
            <w:pPr>
              <w:jc w:val="both"/>
              <w:rPr>
                <w:lang w:val="fr-FR"/>
              </w:rPr>
            </w:pPr>
            <w:r w:rsidRPr="00B60EEB">
              <w:rPr>
                <w:lang w:val="fr-FR"/>
              </w:rPr>
              <w:t>VRAI/FAUX/NE SAIT PAS</w:t>
            </w:r>
          </w:p>
          <w:p w14:paraId="104555FE" w14:textId="77777777" w:rsidR="008C3032" w:rsidRPr="00B60EEB" w:rsidRDefault="008C3032" w:rsidP="00F74CA4">
            <w:pPr>
              <w:jc w:val="both"/>
              <w:rPr>
                <w:b/>
                <w:bCs/>
                <w:lang w:val="fr-FR"/>
              </w:rPr>
            </w:pPr>
          </w:p>
        </w:tc>
        <w:tc>
          <w:tcPr>
            <w:tcW w:w="1595" w:type="pct"/>
          </w:tcPr>
          <w:p w14:paraId="4F00A127" w14:textId="77777777" w:rsidR="008C3032" w:rsidRPr="005D5B78" w:rsidRDefault="008C3032" w:rsidP="00F74CA4">
            <w:pPr>
              <w:jc w:val="both"/>
              <w:rPr>
                <w:lang w:val="fr-FR"/>
              </w:rPr>
            </w:pPr>
            <w:r w:rsidRPr="00887FEC">
              <w:rPr>
                <w:lang w:val="en-CA"/>
              </w:rPr>
              <w:t xml:space="preserve">4. If you had conducted your literature search on Medline using MeSH (medical term thesaurus) terms, your search would have returned fewer articles than if you had conducted a basic search using general terms. </w:t>
            </w:r>
            <w:r w:rsidRPr="005D5B78">
              <w:rPr>
                <w:lang w:val="fr-FR"/>
              </w:rPr>
              <w:t>½ point</w:t>
            </w:r>
          </w:p>
          <w:p w14:paraId="663331A1" w14:textId="77777777" w:rsidR="008C3032" w:rsidRPr="005D5B78" w:rsidRDefault="008C3032" w:rsidP="00F74CA4">
            <w:pPr>
              <w:jc w:val="both"/>
              <w:rPr>
                <w:lang w:val="fr-FR"/>
              </w:rPr>
            </w:pPr>
            <w:r w:rsidRPr="005D5B78">
              <w:rPr>
                <w:lang w:val="fr-FR"/>
              </w:rPr>
              <w:t>TRUE/FALSE/DON'T KNOW</w:t>
            </w:r>
          </w:p>
          <w:p w14:paraId="5503CCDF" w14:textId="77777777" w:rsidR="008C3032" w:rsidRPr="00B60EEB" w:rsidRDefault="008C3032" w:rsidP="00F74CA4">
            <w:pPr>
              <w:jc w:val="both"/>
              <w:rPr>
                <w:lang w:val="fr-FR"/>
              </w:rPr>
            </w:pPr>
          </w:p>
        </w:tc>
        <w:tc>
          <w:tcPr>
            <w:tcW w:w="1595" w:type="pct"/>
          </w:tcPr>
          <w:p w14:paraId="0DD7699F" w14:textId="77777777" w:rsidR="008C3032" w:rsidRPr="00B60EEB" w:rsidRDefault="008C3032" w:rsidP="00F74CA4">
            <w:pPr>
              <w:jc w:val="both"/>
              <w:rPr>
                <w:lang w:val="fr-FR"/>
              </w:rPr>
            </w:pPr>
          </w:p>
        </w:tc>
      </w:tr>
      <w:tr w:rsidR="008C3032" w:rsidRPr="00B60EEB" w14:paraId="1075A3E0" w14:textId="77777777" w:rsidTr="00F74CA4">
        <w:tc>
          <w:tcPr>
            <w:tcW w:w="1810" w:type="pct"/>
          </w:tcPr>
          <w:p w14:paraId="2144EF3F" w14:textId="77777777" w:rsidR="008C3032" w:rsidRPr="00B60EEB" w:rsidRDefault="008C3032" w:rsidP="00F74CA4">
            <w:pPr>
              <w:jc w:val="both"/>
              <w:rPr>
                <w:lang w:val="fr-FR"/>
              </w:rPr>
            </w:pPr>
            <w:r w:rsidRPr="00B60EEB">
              <w:rPr>
                <w:lang w:val="fr-FR"/>
              </w:rPr>
              <w:t>5. Si vous utilisiez l'opérateur booléen 'OR' dans votre recherche, cela réduirait le nombre de citations que votre recherche aurait produite. ½ point</w:t>
            </w:r>
          </w:p>
          <w:p w14:paraId="6C9B1794" w14:textId="77777777" w:rsidR="008C3032" w:rsidRPr="00B60EEB" w:rsidRDefault="008C3032" w:rsidP="00F74CA4">
            <w:pPr>
              <w:jc w:val="both"/>
              <w:rPr>
                <w:lang w:val="fr-FR"/>
              </w:rPr>
            </w:pPr>
            <w:r w:rsidRPr="00B60EEB">
              <w:rPr>
                <w:lang w:val="fr-FR"/>
              </w:rPr>
              <w:t>VRAI/FAUX/NE SAIT PAS</w:t>
            </w:r>
          </w:p>
          <w:p w14:paraId="14E484DA" w14:textId="77777777" w:rsidR="008C3032" w:rsidRPr="00B60EEB" w:rsidRDefault="008C3032" w:rsidP="00F74CA4">
            <w:pPr>
              <w:jc w:val="both"/>
              <w:rPr>
                <w:b/>
                <w:bCs/>
                <w:lang w:val="fr-FR"/>
              </w:rPr>
            </w:pPr>
          </w:p>
        </w:tc>
        <w:tc>
          <w:tcPr>
            <w:tcW w:w="1595" w:type="pct"/>
          </w:tcPr>
          <w:p w14:paraId="1DC94AE2" w14:textId="77777777" w:rsidR="008C3032" w:rsidRPr="005D5B78" w:rsidRDefault="008C3032" w:rsidP="00F74CA4">
            <w:pPr>
              <w:jc w:val="both"/>
              <w:rPr>
                <w:lang w:val="fr-FR"/>
              </w:rPr>
            </w:pPr>
            <w:r w:rsidRPr="00887FEC">
              <w:rPr>
                <w:lang w:val="en-CA"/>
              </w:rPr>
              <w:t xml:space="preserve">5. If you were to use the Boolean operator 'OR' in your search, this would reduce the number of citations your search would produce. </w:t>
            </w:r>
            <w:r w:rsidRPr="005D5B78">
              <w:rPr>
                <w:lang w:val="fr-FR"/>
              </w:rPr>
              <w:t>½ point</w:t>
            </w:r>
          </w:p>
          <w:p w14:paraId="4E4A6F9B" w14:textId="77777777" w:rsidR="008C3032" w:rsidRPr="00B60EEB" w:rsidRDefault="008C3032" w:rsidP="00F74CA4">
            <w:pPr>
              <w:jc w:val="both"/>
              <w:rPr>
                <w:lang w:val="fr-FR"/>
              </w:rPr>
            </w:pPr>
            <w:r w:rsidRPr="005D5B78">
              <w:rPr>
                <w:lang w:val="fr-FR"/>
              </w:rPr>
              <w:t>TRUE/FALSE/DON'T KNOW</w:t>
            </w:r>
          </w:p>
        </w:tc>
        <w:tc>
          <w:tcPr>
            <w:tcW w:w="1595" w:type="pct"/>
          </w:tcPr>
          <w:p w14:paraId="18A86D4B" w14:textId="77777777" w:rsidR="008C3032" w:rsidRPr="00B60EEB" w:rsidRDefault="008C3032" w:rsidP="00F74CA4">
            <w:pPr>
              <w:jc w:val="both"/>
              <w:rPr>
                <w:lang w:val="fr-FR"/>
              </w:rPr>
            </w:pPr>
          </w:p>
        </w:tc>
      </w:tr>
      <w:tr w:rsidR="008C3032" w:rsidRPr="00B60EEB" w14:paraId="46870573" w14:textId="77777777" w:rsidTr="00F74CA4">
        <w:tc>
          <w:tcPr>
            <w:tcW w:w="1810" w:type="pct"/>
          </w:tcPr>
          <w:p w14:paraId="0C1C82BF" w14:textId="77777777" w:rsidR="008C3032" w:rsidRPr="00B60EEB" w:rsidRDefault="008C3032" w:rsidP="00F74CA4">
            <w:pPr>
              <w:jc w:val="both"/>
              <w:rPr>
                <w:lang w:val="fr-FR"/>
              </w:rPr>
            </w:pPr>
            <w:r w:rsidRPr="00B60EEB">
              <w:rPr>
                <w:lang w:val="fr-FR"/>
              </w:rPr>
              <w:t>6. Vous trouvez une étude expérimentale comparant des exercices de respiration et un programme d'exercices physiques pour la fibrose kystique.</w:t>
            </w:r>
            <w:r>
              <w:rPr>
                <w:lang w:val="fr-FR"/>
              </w:rPr>
              <w:t xml:space="preserve"> </w:t>
            </w:r>
            <w:r w:rsidRPr="00B60EEB">
              <w:rPr>
                <w:lang w:val="fr-FR"/>
              </w:rPr>
              <w:t>Comment vous détermineriez si la recherche a une méthodologie rigoureuse ? (ne cochez qu'une seule case s’il vous plait) 1 point</w:t>
            </w:r>
          </w:p>
          <w:p w14:paraId="3CD09FF8" w14:textId="77777777" w:rsidR="008C3032" w:rsidRPr="00B60EEB" w:rsidRDefault="008C3032" w:rsidP="00F74CA4">
            <w:pPr>
              <w:pStyle w:val="Paragraphedeliste"/>
              <w:numPr>
                <w:ilvl w:val="0"/>
                <w:numId w:val="3"/>
              </w:numPr>
              <w:ind w:left="739" w:hanging="284"/>
              <w:jc w:val="both"/>
              <w:rPr>
                <w:lang w:val="fr-FR"/>
              </w:rPr>
            </w:pPr>
            <w:r w:rsidRPr="00B60EEB">
              <w:rPr>
                <w:lang w:val="fr-FR"/>
              </w:rPr>
              <w:t>si l'étude est publiée dans un journal évalué par les pairs, cela garantit que la méthodologie de recherche est solide</w:t>
            </w:r>
          </w:p>
          <w:p w14:paraId="2A95CAFB" w14:textId="77777777" w:rsidR="008C3032" w:rsidRPr="00B60EEB" w:rsidRDefault="008C3032" w:rsidP="00F74CA4">
            <w:pPr>
              <w:pStyle w:val="Paragraphedeliste"/>
              <w:numPr>
                <w:ilvl w:val="0"/>
                <w:numId w:val="3"/>
              </w:numPr>
              <w:ind w:left="739" w:hanging="284"/>
              <w:jc w:val="both"/>
              <w:rPr>
                <w:lang w:val="fr-FR"/>
              </w:rPr>
            </w:pPr>
            <w:r w:rsidRPr="00B60EEB">
              <w:rPr>
                <w:lang w:val="fr-FR"/>
              </w:rPr>
              <w:t>vous utiliseriez un outil de lecture critique pour évaluer les risques de biais</w:t>
            </w:r>
          </w:p>
          <w:p w14:paraId="4F98C983" w14:textId="77777777" w:rsidR="008C3032" w:rsidRPr="00B60EEB" w:rsidRDefault="008C3032" w:rsidP="00F74CA4">
            <w:pPr>
              <w:pStyle w:val="Paragraphedeliste"/>
              <w:numPr>
                <w:ilvl w:val="0"/>
                <w:numId w:val="3"/>
              </w:numPr>
              <w:ind w:left="739" w:hanging="284"/>
              <w:jc w:val="both"/>
              <w:rPr>
                <w:lang w:val="fr-FR"/>
              </w:rPr>
            </w:pPr>
            <w:r w:rsidRPr="00B60EEB">
              <w:rPr>
                <w:lang w:val="fr-FR"/>
              </w:rPr>
              <w:lastRenderedPageBreak/>
              <w:t>vous discuteriez de la recherche avec un collègue / expert dans le domaine pour valider les résultats</w:t>
            </w:r>
          </w:p>
          <w:p w14:paraId="337787A0" w14:textId="77777777" w:rsidR="008C3032" w:rsidRPr="00B60EEB" w:rsidRDefault="008C3032" w:rsidP="00F74CA4">
            <w:pPr>
              <w:pStyle w:val="Paragraphedeliste"/>
              <w:numPr>
                <w:ilvl w:val="0"/>
                <w:numId w:val="3"/>
              </w:numPr>
              <w:ind w:left="739" w:hanging="284"/>
              <w:jc w:val="both"/>
              <w:rPr>
                <w:lang w:val="fr-FR"/>
              </w:rPr>
            </w:pPr>
            <w:r w:rsidRPr="00B60EEB">
              <w:rPr>
                <w:lang w:val="fr-FR"/>
              </w:rPr>
              <w:t>toutes les propositions précédentes</w:t>
            </w:r>
          </w:p>
          <w:p w14:paraId="0B9AC139" w14:textId="77777777" w:rsidR="008C3032" w:rsidRPr="00B60EEB" w:rsidRDefault="008C3032" w:rsidP="00F74CA4">
            <w:pPr>
              <w:pStyle w:val="Paragraphedeliste"/>
              <w:numPr>
                <w:ilvl w:val="0"/>
                <w:numId w:val="3"/>
              </w:numPr>
              <w:ind w:left="739" w:hanging="284"/>
              <w:jc w:val="both"/>
              <w:rPr>
                <w:lang w:val="fr-FR"/>
              </w:rPr>
            </w:pPr>
            <w:r w:rsidRPr="00B60EEB">
              <w:rPr>
                <w:lang w:val="fr-FR"/>
              </w:rPr>
              <w:t>ne sait pas</w:t>
            </w:r>
          </w:p>
          <w:p w14:paraId="4AF34EBF" w14:textId="77777777" w:rsidR="008C3032" w:rsidRPr="00B60EEB" w:rsidRDefault="008C3032" w:rsidP="00F74CA4">
            <w:pPr>
              <w:ind w:left="30"/>
              <w:jc w:val="both"/>
              <w:rPr>
                <w:lang w:val="fr-FR"/>
              </w:rPr>
            </w:pPr>
          </w:p>
        </w:tc>
        <w:tc>
          <w:tcPr>
            <w:tcW w:w="1595" w:type="pct"/>
          </w:tcPr>
          <w:p w14:paraId="7320C136" w14:textId="77777777" w:rsidR="008C3032" w:rsidRPr="005D5B78" w:rsidRDefault="008C3032" w:rsidP="00F74CA4">
            <w:pPr>
              <w:rPr>
                <w:lang w:val="fr-FR"/>
              </w:rPr>
            </w:pPr>
            <w:r w:rsidRPr="00887FEC">
              <w:rPr>
                <w:lang w:val="en-CA"/>
              </w:rPr>
              <w:lastRenderedPageBreak/>
              <w:t xml:space="preserve">6. You find an experimental study comparing breathing exercises and an exercise program for cystic fibrosis. How would you determine if the research is methodologically strict? </w:t>
            </w:r>
            <w:r w:rsidRPr="005D5B78">
              <w:rPr>
                <w:lang w:val="fr-FR"/>
              </w:rPr>
              <w:t>(please tick only one box) 1 point</w:t>
            </w:r>
          </w:p>
          <w:p w14:paraId="4AA12DED" w14:textId="77777777" w:rsidR="008C3032" w:rsidRPr="00887FEC" w:rsidRDefault="008C3032" w:rsidP="008C3032">
            <w:pPr>
              <w:pStyle w:val="Paragraphedeliste"/>
              <w:numPr>
                <w:ilvl w:val="0"/>
                <w:numId w:val="9"/>
              </w:numPr>
              <w:jc w:val="both"/>
              <w:rPr>
                <w:lang w:val="en-CA"/>
              </w:rPr>
            </w:pPr>
            <w:r w:rsidRPr="00887FEC">
              <w:rPr>
                <w:lang w:val="en-CA"/>
              </w:rPr>
              <w:t>if the study is published in a peer-reviewed journal, this ensures that the research methodology is strong</w:t>
            </w:r>
          </w:p>
          <w:p w14:paraId="246BB9F0" w14:textId="77777777" w:rsidR="008C3032" w:rsidRPr="00887FEC" w:rsidRDefault="008C3032" w:rsidP="008C3032">
            <w:pPr>
              <w:pStyle w:val="Paragraphedeliste"/>
              <w:numPr>
                <w:ilvl w:val="0"/>
                <w:numId w:val="9"/>
              </w:numPr>
              <w:jc w:val="both"/>
              <w:rPr>
                <w:lang w:val="en-CA"/>
              </w:rPr>
            </w:pPr>
            <w:r w:rsidRPr="00887FEC">
              <w:rPr>
                <w:lang w:val="en-CA"/>
              </w:rPr>
              <w:t>you would use a critical reading tool to assess the risk of bias</w:t>
            </w:r>
          </w:p>
          <w:p w14:paraId="53C8E1AF" w14:textId="77777777" w:rsidR="008C3032" w:rsidRPr="00887FEC" w:rsidRDefault="008C3032" w:rsidP="008C3032">
            <w:pPr>
              <w:pStyle w:val="Paragraphedeliste"/>
              <w:numPr>
                <w:ilvl w:val="0"/>
                <w:numId w:val="9"/>
              </w:numPr>
              <w:jc w:val="both"/>
              <w:rPr>
                <w:lang w:val="en-CA"/>
              </w:rPr>
            </w:pPr>
            <w:r w:rsidRPr="00887FEC">
              <w:rPr>
                <w:lang w:val="en-CA"/>
              </w:rPr>
              <w:lastRenderedPageBreak/>
              <w:t>you would discuss the research with a colleague/expert in the field to validate the results</w:t>
            </w:r>
          </w:p>
          <w:p w14:paraId="5C86EAF0" w14:textId="77777777" w:rsidR="008C3032" w:rsidRPr="005D5B78" w:rsidRDefault="008C3032" w:rsidP="008C3032">
            <w:pPr>
              <w:pStyle w:val="Paragraphedeliste"/>
              <w:numPr>
                <w:ilvl w:val="0"/>
                <w:numId w:val="9"/>
              </w:numPr>
              <w:jc w:val="both"/>
              <w:rPr>
                <w:lang w:val="fr-FR"/>
              </w:rPr>
            </w:pPr>
            <w:r w:rsidRPr="005D5B78">
              <w:rPr>
                <w:lang w:val="fr-FR"/>
              </w:rPr>
              <w:t>all of the above</w:t>
            </w:r>
          </w:p>
          <w:p w14:paraId="3EEFD666" w14:textId="77777777" w:rsidR="008C3032" w:rsidRPr="005D5B78" w:rsidRDefault="008C3032" w:rsidP="008C3032">
            <w:pPr>
              <w:pStyle w:val="Paragraphedeliste"/>
              <w:numPr>
                <w:ilvl w:val="0"/>
                <w:numId w:val="9"/>
              </w:numPr>
              <w:jc w:val="both"/>
              <w:rPr>
                <w:lang w:val="fr-FR"/>
              </w:rPr>
            </w:pPr>
            <w:r w:rsidRPr="005D5B78">
              <w:rPr>
                <w:lang w:val="fr-FR"/>
              </w:rPr>
              <w:t>don't know</w:t>
            </w:r>
          </w:p>
        </w:tc>
        <w:tc>
          <w:tcPr>
            <w:tcW w:w="1595" w:type="pct"/>
          </w:tcPr>
          <w:p w14:paraId="1200DF66" w14:textId="77777777" w:rsidR="008C3032" w:rsidRPr="00B60EEB" w:rsidRDefault="008C3032" w:rsidP="00F74CA4">
            <w:pPr>
              <w:jc w:val="both"/>
              <w:rPr>
                <w:lang w:val="fr-FR"/>
              </w:rPr>
            </w:pPr>
          </w:p>
        </w:tc>
      </w:tr>
      <w:tr w:rsidR="008C3032" w:rsidRPr="00887FEC" w14:paraId="5BAFC8BA" w14:textId="77777777" w:rsidTr="00F74CA4">
        <w:tc>
          <w:tcPr>
            <w:tcW w:w="1810" w:type="pct"/>
          </w:tcPr>
          <w:p w14:paraId="44E8EBDD" w14:textId="77777777" w:rsidR="008C3032" w:rsidRPr="00B60EEB" w:rsidRDefault="008C3032" w:rsidP="00F74CA4">
            <w:pPr>
              <w:jc w:val="both"/>
              <w:rPr>
                <w:lang w:val="fr-FR"/>
              </w:rPr>
            </w:pPr>
            <w:r w:rsidRPr="00B60EEB">
              <w:rPr>
                <w:lang w:val="fr-FR"/>
              </w:rPr>
              <w:t>7. Votre recherche de la littérature capture deux essais contrôlés randomisés.</w:t>
            </w:r>
          </w:p>
          <w:p w14:paraId="36AD4405" w14:textId="77777777" w:rsidR="008C3032" w:rsidRPr="00B60EEB" w:rsidRDefault="008C3032" w:rsidP="00F74CA4">
            <w:pPr>
              <w:rPr>
                <w:lang w:val="fr-FR"/>
              </w:rPr>
            </w:pPr>
            <w:r w:rsidRPr="00B60EEB">
              <w:rPr>
                <w:lang w:val="fr-FR"/>
              </w:rPr>
              <w:t>Listez quatre caractéristiques des essais contrôlés randomisés qui augmenteraient votre confiance sur la validité scientifique de la méthodologie. (réponse textuelle) 2 points</w:t>
            </w:r>
          </w:p>
        </w:tc>
        <w:tc>
          <w:tcPr>
            <w:tcW w:w="1595" w:type="pct"/>
          </w:tcPr>
          <w:p w14:paraId="30173947" w14:textId="77777777" w:rsidR="008C3032" w:rsidRPr="00887FEC" w:rsidRDefault="008C3032" w:rsidP="00F74CA4">
            <w:pPr>
              <w:jc w:val="both"/>
              <w:rPr>
                <w:lang w:val="en-CA"/>
              </w:rPr>
            </w:pPr>
            <w:r w:rsidRPr="00887FEC">
              <w:rPr>
                <w:lang w:val="en-CA"/>
              </w:rPr>
              <w:t>7. Your literature search captures two randomised controlled trials.</w:t>
            </w:r>
          </w:p>
          <w:p w14:paraId="05FD1AE2" w14:textId="77777777" w:rsidR="008C3032" w:rsidRPr="00B60EEB" w:rsidRDefault="008C3032" w:rsidP="00F74CA4">
            <w:pPr>
              <w:jc w:val="both"/>
              <w:rPr>
                <w:lang w:val="fr-FR"/>
              </w:rPr>
            </w:pPr>
            <w:r w:rsidRPr="00887FEC">
              <w:rPr>
                <w:lang w:val="en-CA"/>
              </w:rPr>
              <w:t xml:space="preserve">List four characteristics of randomised controlled trials that would increase your confidence in the scientific validity of the methodology. </w:t>
            </w:r>
            <w:r w:rsidRPr="005D5B78">
              <w:rPr>
                <w:lang w:val="fr-FR"/>
              </w:rPr>
              <w:t>(</w:t>
            </w:r>
            <w:r>
              <w:rPr>
                <w:lang w:val="fr-FR"/>
              </w:rPr>
              <w:t>written</w:t>
            </w:r>
            <w:r w:rsidRPr="005D5B78">
              <w:rPr>
                <w:lang w:val="fr-FR"/>
              </w:rPr>
              <w:t xml:space="preserve"> response) 2 marks</w:t>
            </w:r>
          </w:p>
        </w:tc>
        <w:tc>
          <w:tcPr>
            <w:tcW w:w="1595" w:type="pct"/>
          </w:tcPr>
          <w:p w14:paraId="59FD0B85" w14:textId="77777777" w:rsidR="008C3032" w:rsidRPr="00D7000C" w:rsidRDefault="008C3032" w:rsidP="00F74CA4">
            <w:pPr>
              <w:jc w:val="both"/>
              <w:rPr>
                <w:lang w:val="en-CA"/>
              </w:rPr>
            </w:pPr>
            <w:r w:rsidRPr="00887FEC">
              <w:rPr>
                <w:lang w:val="en-CA"/>
              </w:rPr>
              <w:t xml:space="preserve">Not sure about the correct translation for </w:t>
            </w:r>
            <w:r>
              <w:rPr>
                <w:lang w:val="en-CA"/>
              </w:rPr>
              <w:t>“</w:t>
            </w:r>
            <w:r w:rsidRPr="00887FEC">
              <w:rPr>
                <w:lang w:val="en-CA"/>
              </w:rPr>
              <w:t>réponse textuelle</w:t>
            </w:r>
            <w:r>
              <w:rPr>
                <w:lang w:val="en-CA"/>
              </w:rPr>
              <w:t>”.</w:t>
            </w:r>
          </w:p>
        </w:tc>
      </w:tr>
      <w:tr w:rsidR="008C3032" w:rsidRPr="00B60EEB" w14:paraId="5D1CEA43" w14:textId="77777777" w:rsidTr="00F74CA4">
        <w:tc>
          <w:tcPr>
            <w:tcW w:w="1810" w:type="pct"/>
          </w:tcPr>
          <w:p w14:paraId="01B4787E" w14:textId="77777777" w:rsidR="008C3032" w:rsidRPr="00B60EEB" w:rsidRDefault="008C3032" w:rsidP="00F74CA4">
            <w:pPr>
              <w:jc w:val="both"/>
              <w:rPr>
                <w:lang w:val="fr-FR"/>
              </w:rPr>
            </w:pPr>
            <w:r w:rsidRPr="00B60EEB">
              <w:rPr>
                <w:lang w:val="fr-FR"/>
              </w:rPr>
              <w:t>8. Les résultats des deux essais contrôlés randomisés sont présentés ci-dessous. Les deux études montrent un effet bénéfique significatif pour le groupe traité par rapport au groupe contrôle.</w:t>
            </w:r>
          </w:p>
          <w:p w14:paraId="037F22FD" w14:textId="77777777" w:rsidR="008C3032" w:rsidRPr="00B60EEB" w:rsidRDefault="008C3032" w:rsidP="00F74CA4">
            <w:pPr>
              <w:jc w:val="both"/>
              <w:rPr>
                <w:lang w:val="fr-FR"/>
              </w:rPr>
            </w:pPr>
          </w:p>
          <w:p w14:paraId="3F6DF3A4" w14:textId="77777777" w:rsidR="008C3032" w:rsidRPr="00B60EEB" w:rsidRDefault="008C3032" w:rsidP="00F74CA4">
            <w:pPr>
              <w:jc w:val="both"/>
              <w:rPr>
                <w:lang w:val="fr-FR"/>
              </w:rPr>
            </w:pPr>
            <w:r w:rsidRPr="00B60EEB">
              <w:rPr>
                <w:u w:val="single"/>
                <w:lang w:val="fr-FR"/>
              </w:rPr>
              <w:t>L'étude 1</w:t>
            </w:r>
            <w:r w:rsidRPr="00B60EEB">
              <w:rPr>
                <w:lang w:val="fr-FR"/>
              </w:rPr>
              <w:t xml:space="preserve"> a comparé des exercices de respiration et un programme d'exercices physiques chez 24 sujets. Le volume d'expectoration moyen était de 1,5g ± 2,0 avec le programme d'exercices physiques. Il y avait une différence significative entre les poids des expectorations (p=0,001 ; intervalle de confiance à 95 % 0,5-1,2 ; taille d'effet 1,2).</w:t>
            </w:r>
          </w:p>
          <w:p w14:paraId="7828C018" w14:textId="77777777" w:rsidR="008C3032" w:rsidRPr="00B60EEB" w:rsidRDefault="008C3032" w:rsidP="00F74CA4">
            <w:pPr>
              <w:jc w:val="both"/>
              <w:rPr>
                <w:lang w:val="fr-FR"/>
              </w:rPr>
            </w:pPr>
          </w:p>
          <w:p w14:paraId="4E5E4E5B" w14:textId="77777777" w:rsidR="008C3032" w:rsidRPr="00B60EEB" w:rsidRDefault="008C3032" w:rsidP="00F74CA4">
            <w:pPr>
              <w:jc w:val="both"/>
              <w:rPr>
                <w:lang w:val="fr-FR"/>
              </w:rPr>
            </w:pPr>
            <w:r w:rsidRPr="00B60EEB">
              <w:rPr>
                <w:u w:val="single"/>
                <w:lang w:val="fr-FR"/>
              </w:rPr>
              <w:t>L'étude 2</w:t>
            </w:r>
            <w:r w:rsidRPr="00B60EEB">
              <w:rPr>
                <w:lang w:val="fr-FR"/>
              </w:rPr>
              <w:t xml:space="preserve"> a comparé des exercices de respiration et un programme d'exercices physiques chez 12 sujets. Le volume d'expectoration moyen était de 2,2 g ± 0,5 avec le programme d'exercices physiques. Il y avait une différence significative entre les poids des expectorations (p=0,04 ; intervalle de confiance à 95% 0,25-1,5 ; taille d’effet 2)</w:t>
            </w:r>
          </w:p>
          <w:p w14:paraId="12F0D9CB" w14:textId="77777777" w:rsidR="008C3032" w:rsidRPr="00B60EEB" w:rsidRDefault="008C3032" w:rsidP="00F74CA4">
            <w:pPr>
              <w:jc w:val="both"/>
              <w:rPr>
                <w:lang w:val="fr-FR"/>
              </w:rPr>
            </w:pPr>
          </w:p>
          <w:p w14:paraId="3CE00754" w14:textId="77777777" w:rsidR="008C3032" w:rsidRPr="00B60EEB" w:rsidRDefault="008C3032" w:rsidP="00F74CA4">
            <w:pPr>
              <w:jc w:val="both"/>
              <w:rPr>
                <w:lang w:val="fr-FR"/>
              </w:rPr>
            </w:pPr>
            <w:r w:rsidRPr="00B60EEB">
              <w:rPr>
                <w:lang w:val="fr-FR"/>
              </w:rPr>
              <w:t>a) Quelle étude montre l'effet le plus bénéfique ? (entourez la réponse s’il vous plait) 1 point</w:t>
            </w:r>
          </w:p>
          <w:p w14:paraId="7985FF66" w14:textId="77777777" w:rsidR="008C3032" w:rsidRPr="00B60EEB" w:rsidRDefault="008C3032" w:rsidP="00F74CA4">
            <w:pPr>
              <w:ind w:left="567"/>
              <w:jc w:val="both"/>
              <w:rPr>
                <w:lang w:val="fr-FR"/>
              </w:rPr>
            </w:pPr>
            <w:r w:rsidRPr="00B60EEB">
              <w:rPr>
                <w:lang w:val="fr-FR"/>
              </w:rPr>
              <w:t>ÉTUDE 1 / ÉTUDE 2 / NE SAIT PAS</w:t>
            </w:r>
          </w:p>
          <w:p w14:paraId="24A3DCC0" w14:textId="77777777" w:rsidR="008C3032" w:rsidRPr="00B60EEB" w:rsidRDefault="008C3032" w:rsidP="00F74CA4">
            <w:pPr>
              <w:ind w:left="567"/>
              <w:jc w:val="both"/>
              <w:rPr>
                <w:lang w:val="fr-FR"/>
              </w:rPr>
            </w:pPr>
          </w:p>
          <w:p w14:paraId="3D586C6B" w14:textId="77777777" w:rsidR="008C3032" w:rsidRPr="00B60EEB" w:rsidRDefault="008C3032" w:rsidP="00F74CA4">
            <w:pPr>
              <w:jc w:val="both"/>
              <w:rPr>
                <w:lang w:val="fr-FR"/>
              </w:rPr>
            </w:pPr>
            <w:r w:rsidRPr="00B60EEB">
              <w:rPr>
                <w:lang w:val="fr-FR"/>
              </w:rPr>
              <w:t>b) Comment avez-vous décidé quelle étude a produit l'effet le plus bénéfique ? (cochez une seule case s’il vous plait) 1 point</w:t>
            </w:r>
          </w:p>
          <w:p w14:paraId="04442755" w14:textId="77777777" w:rsidR="008C3032" w:rsidRPr="00B60EEB" w:rsidRDefault="008C3032" w:rsidP="00F74CA4">
            <w:pPr>
              <w:pStyle w:val="Paragraphedeliste"/>
              <w:numPr>
                <w:ilvl w:val="0"/>
                <w:numId w:val="4"/>
              </w:numPr>
              <w:jc w:val="both"/>
              <w:rPr>
                <w:lang w:val="fr-FR"/>
              </w:rPr>
            </w:pPr>
            <w:r w:rsidRPr="00B60EEB">
              <w:rPr>
                <w:lang w:val="fr-FR"/>
              </w:rPr>
              <w:t>p-valeur</w:t>
            </w:r>
          </w:p>
          <w:p w14:paraId="45A58EEB" w14:textId="77777777" w:rsidR="008C3032" w:rsidRPr="00B60EEB" w:rsidRDefault="008C3032" w:rsidP="00F74CA4">
            <w:pPr>
              <w:pStyle w:val="Paragraphedeliste"/>
              <w:numPr>
                <w:ilvl w:val="0"/>
                <w:numId w:val="4"/>
              </w:numPr>
              <w:jc w:val="both"/>
              <w:rPr>
                <w:lang w:val="fr-FR"/>
              </w:rPr>
            </w:pPr>
            <w:r w:rsidRPr="00B60EEB">
              <w:rPr>
                <w:lang w:val="fr-FR"/>
              </w:rPr>
              <w:t>taille d'effet</w:t>
            </w:r>
          </w:p>
          <w:p w14:paraId="7B689932" w14:textId="77777777" w:rsidR="008C3032" w:rsidRPr="00B60EEB" w:rsidRDefault="008C3032" w:rsidP="00F74CA4">
            <w:pPr>
              <w:pStyle w:val="Paragraphedeliste"/>
              <w:numPr>
                <w:ilvl w:val="0"/>
                <w:numId w:val="4"/>
              </w:numPr>
              <w:jc w:val="both"/>
              <w:rPr>
                <w:lang w:val="fr-FR"/>
              </w:rPr>
            </w:pPr>
            <w:r w:rsidRPr="00B60EEB">
              <w:rPr>
                <w:lang w:val="fr-FR"/>
              </w:rPr>
              <w:t>volume d’expectoration moyen</w:t>
            </w:r>
          </w:p>
          <w:p w14:paraId="76CA0C78" w14:textId="77777777" w:rsidR="008C3032" w:rsidRPr="00B60EEB" w:rsidRDefault="008C3032" w:rsidP="00F74CA4">
            <w:pPr>
              <w:pStyle w:val="Paragraphedeliste"/>
              <w:numPr>
                <w:ilvl w:val="0"/>
                <w:numId w:val="4"/>
              </w:numPr>
              <w:jc w:val="both"/>
              <w:rPr>
                <w:lang w:val="fr-FR"/>
              </w:rPr>
            </w:pPr>
            <w:r w:rsidRPr="00B60EEB">
              <w:rPr>
                <w:lang w:val="fr-FR"/>
              </w:rPr>
              <w:t>intervalles de confiance</w:t>
            </w:r>
          </w:p>
          <w:p w14:paraId="404D5ACB" w14:textId="77777777" w:rsidR="008C3032" w:rsidRPr="00B60EEB" w:rsidRDefault="008C3032" w:rsidP="00F74CA4">
            <w:pPr>
              <w:pStyle w:val="Paragraphedeliste"/>
              <w:numPr>
                <w:ilvl w:val="0"/>
                <w:numId w:val="4"/>
              </w:numPr>
              <w:jc w:val="both"/>
              <w:rPr>
                <w:lang w:val="fr-FR"/>
              </w:rPr>
            </w:pPr>
            <w:r w:rsidRPr="00B60EEB">
              <w:rPr>
                <w:lang w:val="fr-FR"/>
              </w:rPr>
              <w:t>Je ne sais pas la réponse</w:t>
            </w:r>
          </w:p>
          <w:p w14:paraId="72A0F9AE" w14:textId="77777777" w:rsidR="008C3032" w:rsidRPr="00B60EEB" w:rsidRDefault="008C3032" w:rsidP="00F74CA4">
            <w:pPr>
              <w:pStyle w:val="Paragraphedeliste"/>
              <w:numPr>
                <w:ilvl w:val="0"/>
                <w:numId w:val="4"/>
              </w:numPr>
              <w:jc w:val="both"/>
              <w:rPr>
                <w:lang w:val="fr-FR"/>
              </w:rPr>
            </w:pPr>
            <w:r w:rsidRPr="00B60EEB">
              <w:rPr>
                <w:lang w:val="fr-FR"/>
              </w:rPr>
              <w:t>Autre (spécifiez)</w:t>
            </w:r>
          </w:p>
          <w:p w14:paraId="2497838B" w14:textId="77777777" w:rsidR="008C3032" w:rsidRPr="00B60EEB" w:rsidRDefault="008C3032" w:rsidP="00F74CA4">
            <w:pPr>
              <w:jc w:val="both"/>
              <w:rPr>
                <w:b/>
                <w:bCs/>
                <w:lang w:val="fr-FR"/>
              </w:rPr>
            </w:pPr>
          </w:p>
        </w:tc>
        <w:tc>
          <w:tcPr>
            <w:tcW w:w="1595" w:type="pct"/>
          </w:tcPr>
          <w:p w14:paraId="639E44BC" w14:textId="77777777" w:rsidR="008C3032" w:rsidRPr="00887FEC" w:rsidRDefault="008C3032" w:rsidP="00F74CA4">
            <w:pPr>
              <w:rPr>
                <w:lang w:val="en-CA"/>
              </w:rPr>
            </w:pPr>
            <w:r w:rsidRPr="00887FEC">
              <w:rPr>
                <w:lang w:val="en-CA"/>
              </w:rPr>
              <w:lastRenderedPageBreak/>
              <w:t>8. The results of the two randomised controlled trials are presented below. Both studies show a significant beneficial effect for the treatment group compared to the control group.</w:t>
            </w:r>
          </w:p>
          <w:p w14:paraId="49BFC6F3" w14:textId="77777777" w:rsidR="008C3032" w:rsidRPr="00887FEC" w:rsidRDefault="008C3032" w:rsidP="00F74CA4">
            <w:pPr>
              <w:rPr>
                <w:lang w:val="en-CA"/>
              </w:rPr>
            </w:pPr>
          </w:p>
          <w:p w14:paraId="5D402C45" w14:textId="77777777" w:rsidR="008C3032" w:rsidRPr="00887FEC" w:rsidRDefault="008C3032" w:rsidP="00F74CA4">
            <w:pPr>
              <w:rPr>
                <w:lang w:val="en-CA"/>
              </w:rPr>
            </w:pPr>
            <w:r w:rsidRPr="00887FEC">
              <w:rPr>
                <w:u w:val="single"/>
                <w:lang w:val="en-CA"/>
              </w:rPr>
              <w:t>Study 1</w:t>
            </w:r>
            <w:r w:rsidRPr="00887FEC">
              <w:rPr>
                <w:lang w:val="en-CA"/>
              </w:rPr>
              <w:t xml:space="preserve"> compared breathing exercises and an exercise programme in 24 subjects. The mean expectoration volume was 1.5g ± 2.0 with the exercise programme. There was a significant difference between expectoration weights (p=0.001; 95% confidence interval 0.5-1.2; effect size 1.2).</w:t>
            </w:r>
          </w:p>
          <w:p w14:paraId="01EF44A9" w14:textId="77777777" w:rsidR="008C3032" w:rsidRPr="00887FEC" w:rsidRDefault="008C3032" w:rsidP="00F74CA4">
            <w:pPr>
              <w:rPr>
                <w:lang w:val="en-CA"/>
              </w:rPr>
            </w:pPr>
            <w:r w:rsidRPr="00887FEC">
              <w:rPr>
                <w:u w:val="single"/>
                <w:lang w:val="en-CA"/>
              </w:rPr>
              <w:t>Study 2</w:t>
            </w:r>
            <w:r w:rsidRPr="00887FEC">
              <w:rPr>
                <w:lang w:val="en-CA"/>
              </w:rPr>
              <w:t xml:space="preserve"> compared breathing exercises and an exercise programme in 12 subjects. The mean expectoration volume was 2.2 g ± 0.5 with the exercise programme. There was a significant difference between the expectoration weights (p=0.04; 95% confidence interval 0.25-1.5; effect size 2)</w:t>
            </w:r>
          </w:p>
          <w:p w14:paraId="5329C8F5" w14:textId="77777777" w:rsidR="008C3032" w:rsidRPr="00887FEC" w:rsidRDefault="008C3032" w:rsidP="00F74CA4">
            <w:pPr>
              <w:jc w:val="both"/>
              <w:rPr>
                <w:lang w:val="en-CA"/>
              </w:rPr>
            </w:pPr>
          </w:p>
          <w:p w14:paraId="050F3660" w14:textId="77777777" w:rsidR="008C3032" w:rsidRPr="00887FEC" w:rsidRDefault="008C3032" w:rsidP="00F74CA4">
            <w:pPr>
              <w:jc w:val="both"/>
              <w:rPr>
                <w:lang w:val="en-CA"/>
              </w:rPr>
            </w:pPr>
            <w:r w:rsidRPr="00887FEC">
              <w:rPr>
                <w:lang w:val="en-CA"/>
              </w:rPr>
              <w:t>a) Which study shows the most beneficial effect? (please circle the answer) 1 point</w:t>
            </w:r>
          </w:p>
          <w:p w14:paraId="33A5C36A" w14:textId="77777777" w:rsidR="008C3032" w:rsidRPr="00887FEC" w:rsidRDefault="008C3032" w:rsidP="00F74CA4">
            <w:pPr>
              <w:jc w:val="both"/>
              <w:rPr>
                <w:lang w:val="en-CA"/>
              </w:rPr>
            </w:pPr>
            <w:r w:rsidRPr="00887FEC">
              <w:rPr>
                <w:lang w:val="en-CA"/>
              </w:rPr>
              <w:lastRenderedPageBreak/>
              <w:t>STUDY 1 / STUDY 2 / DON'T KNOW</w:t>
            </w:r>
          </w:p>
          <w:p w14:paraId="7946785F" w14:textId="77777777" w:rsidR="008C3032" w:rsidRPr="00887FEC" w:rsidRDefault="008C3032" w:rsidP="00F74CA4">
            <w:pPr>
              <w:jc w:val="both"/>
              <w:rPr>
                <w:lang w:val="en-CA"/>
              </w:rPr>
            </w:pPr>
          </w:p>
          <w:p w14:paraId="1F84BD90" w14:textId="77777777" w:rsidR="008C3032" w:rsidRPr="005D5B78" w:rsidRDefault="008C3032" w:rsidP="00F74CA4">
            <w:pPr>
              <w:jc w:val="both"/>
              <w:rPr>
                <w:lang w:val="fr-FR"/>
              </w:rPr>
            </w:pPr>
            <w:r w:rsidRPr="00887FEC">
              <w:rPr>
                <w:lang w:val="en-CA"/>
              </w:rPr>
              <w:t xml:space="preserve">b) How did you decide which study produced the most beneficial effect? </w:t>
            </w:r>
            <w:r w:rsidRPr="005D5B78">
              <w:rPr>
                <w:lang w:val="fr-FR"/>
              </w:rPr>
              <w:t>(please tick one box only) 1 point</w:t>
            </w:r>
          </w:p>
          <w:p w14:paraId="42690A44" w14:textId="77777777" w:rsidR="008C3032" w:rsidRPr="005D5B78" w:rsidRDefault="008C3032" w:rsidP="008C3032">
            <w:pPr>
              <w:pStyle w:val="Paragraphedeliste"/>
              <w:numPr>
                <w:ilvl w:val="0"/>
                <w:numId w:val="10"/>
              </w:numPr>
              <w:jc w:val="both"/>
              <w:rPr>
                <w:lang w:val="fr-FR"/>
              </w:rPr>
            </w:pPr>
            <w:r w:rsidRPr="005D5B78">
              <w:rPr>
                <w:lang w:val="fr-FR"/>
              </w:rPr>
              <w:t>p-value</w:t>
            </w:r>
          </w:p>
          <w:p w14:paraId="52BB9B15" w14:textId="77777777" w:rsidR="008C3032" w:rsidRPr="005D5B78" w:rsidRDefault="008C3032" w:rsidP="008C3032">
            <w:pPr>
              <w:pStyle w:val="Paragraphedeliste"/>
              <w:numPr>
                <w:ilvl w:val="0"/>
                <w:numId w:val="10"/>
              </w:numPr>
              <w:jc w:val="both"/>
              <w:rPr>
                <w:lang w:val="fr-FR"/>
              </w:rPr>
            </w:pPr>
            <w:r w:rsidRPr="005D5B78">
              <w:rPr>
                <w:lang w:val="fr-FR"/>
              </w:rPr>
              <w:t>effect size</w:t>
            </w:r>
          </w:p>
          <w:p w14:paraId="0239604E" w14:textId="77777777" w:rsidR="008C3032" w:rsidRPr="005D5B78" w:rsidRDefault="008C3032" w:rsidP="008C3032">
            <w:pPr>
              <w:pStyle w:val="Paragraphedeliste"/>
              <w:numPr>
                <w:ilvl w:val="0"/>
                <w:numId w:val="10"/>
              </w:numPr>
              <w:jc w:val="both"/>
              <w:rPr>
                <w:lang w:val="fr-FR"/>
              </w:rPr>
            </w:pPr>
            <w:r w:rsidRPr="005D5B78">
              <w:rPr>
                <w:lang w:val="fr-FR"/>
              </w:rPr>
              <w:t xml:space="preserve">mean </w:t>
            </w:r>
            <w:r>
              <w:rPr>
                <w:lang w:val="fr-FR"/>
              </w:rPr>
              <w:t>expectoration</w:t>
            </w:r>
            <w:r w:rsidRPr="005D5B78">
              <w:rPr>
                <w:lang w:val="fr-FR"/>
              </w:rPr>
              <w:t xml:space="preserve"> volume</w:t>
            </w:r>
          </w:p>
          <w:p w14:paraId="6E30447C" w14:textId="77777777" w:rsidR="008C3032" w:rsidRPr="005D5B78" w:rsidRDefault="008C3032" w:rsidP="008C3032">
            <w:pPr>
              <w:pStyle w:val="Paragraphedeliste"/>
              <w:numPr>
                <w:ilvl w:val="0"/>
                <w:numId w:val="10"/>
              </w:numPr>
              <w:jc w:val="both"/>
              <w:rPr>
                <w:lang w:val="fr-FR"/>
              </w:rPr>
            </w:pPr>
            <w:r w:rsidRPr="005D5B78">
              <w:rPr>
                <w:lang w:val="fr-FR"/>
              </w:rPr>
              <w:t>confidence intervals</w:t>
            </w:r>
          </w:p>
          <w:p w14:paraId="4CC03313" w14:textId="77777777" w:rsidR="008C3032" w:rsidRPr="005D5B78" w:rsidRDefault="008C3032" w:rsidP="008C3032">
            <w:pPr>
              <w:pStyle w:val="Paragraphedeliste"/>
              <w:numPr>
                <w:ilvl w:val="0"/>
                <w:numId w:val="10"/>
              </w:numPr>
              <w:jc w:val="both"/>
              <w:rPr>
                <w:lang w:val="fr-FR"/>
              </w:rPr>
            </w:pPr>
            <w:r w:rsidRPr="005D5B78">
              <w:rPr>
                <w:lang w:val="fr-FR"/>
              </w:rPr>
              <w:t>I don't know the answer</w:t>
            </w:r>
          </w:p>
          <w:p w14:paraId="04742B36" w14:textId="77777777" w:rsidR="008C3032" w:rsidRPr="005D5B78" w:rsidRDefault="008C3032" w:rsidP="008C3032">
            <w:pPr>
              <w:pStyle w:val="Paragraphedeliste"/>
              <w:numPr>
                <w:ilvl w:val="0"/>
                <w:numId w:val="10"/>
              </w:numPr>
              <w:jc w:val="both"/>
              <w:rPr>
                <w:lang w:val="fr-FR"/>
              </w:rPr>
            </w:pPr>
            <w:r w:rsidRPr="005D5B78">
              <w:rPr>
                <w:lang w:val="fr-FR"/>
              </w:rPr>
              <w:t>Other (specify)</w:t>
            </w:r>
          </w:p>
        </w:tc>
        <w:tc>
          <w:tcPr>
            <w:tcW w:w="1595" w:type="pct"/>
          </w:tcPr>
          <w:p w14:paraId="77AA58C8" w14:textId="77777777" w:rsidR="008C3032" w:rsidRPr="00B60EEB" w:rsidRDefault="008C3032" w:rsidP="00F74CA4">
            <w:pPr>
              <w:jc w:val="both"/>
              <w:rPr>
                <w:lang w:val="fr-FR"/>
              </w:rPr>
            </w:pPr>
          </w:p>
        </w:tc>
      </w:tr>
      <w:tr w:rsidR="008C3032" w:rsidRPr="00B60EEB" w14:paraId="17673E15" w14:textId="77777777" w:rsidTr="00F74CA4">
        <w:tc>
          <w:tcPr>
            <w:tcW w:w="1810" w:type="pct"/>
          </w:tcPr>
          <w:p w14:paraId="3954050D" w14:textId="77777777" w:rsidR="008C3032" w:rsidRPr="00B60EEB" w:rsidRDefault="008C3032" w:rsidP="00F74CA4">
            <w:pPr>
              <w:jc w:val="both"/>
              <w:rPr>
                <w:lang w:val="fr-FR"/>
              </w:rPr>
            </w:pPr>
            <w:r w:rsidRPr="00B60EEB">
              <w:rPr>
                <w:lang w:val="fr-FR"/>
              </w:rPr>
              <w:t>9. Classez les schémas d'étude suivants de 1 à 4 selon une hiérarchie basée sur le niveau de preuves (</w:t>
            </w:r>
            <w:r w:rsidRPr="00B60EEB">
              <w:rPr>
                <w:i/>
                <w:iCs/>
                <w:lang w:val="fr-FR"/>
              </w:rPr>
              <w:t>1 étant le schéma d’étude pour lequel vous avez le plus confiance pour répondre à votre question et 4 le moins confiance pour répondre à votre question</w:t>
            </w:r>
            <w:r w:rsidRPr="00B60EEB">
              <w:rPr>
                <w:lang w:val="fr-FR"/>
              </w:rPr>
              <w:t>) 1 point</w:t>
            </w:r>
          </w:p>
          <w:p w14:paraId="67528F19" w14:textId="77777777" w:rsidR="008C3032" w:rsidRPr="00B60EEB" w:rsidRDefault="008C3032" w:rsidP="00F74CA4">
            <w:pPr>
              <w:ind w:left="881" w:hanging="284"/>
              <w:jc w:val="both"/>
              <w:rPr>
                <w:lang w:val="fr-FR"/>
              </w:rPr>
            </w:pPr>
            <w:r w:rsidRPr="00B60EEB">
              <w:rPr>
                <w:lang w:val="fr-FR"/>
              </w:rPr>
              <w:t>( ) Étude cas-témoin / étude de cohorte</w:t>
            </w:r>
          </w:p>
          <w:p w14:paraId="6548A7F1" w14:textId="77777777" w:rsidR="008C3032" w:rsidRPr="00B60EEB" w:rsidRDefault="008C3032" w:rsidP="00F74CA4">
            <w:pPr>
              <w:ind w:left="881" w:hanging="284"/>
              <w:jc w:val="both"/>
              <w:rPr>
                <w:lang w:val="fr-FR"/>
              </w:rPr>
            </w:pPr>
            <w:r w:rsidRPr="00B60EEB">
              <w:rPr>
                <w:lang w:val="fr-FR"/>
              </w:rPr>
              <w:t>(</w:t>
            </w:r>
            <w:r>
              <w:rPr>
                <w:lang w:val="fr-FR"/>
              </w:rPr>
              <w:t xml:space="preserve"> </w:t>
            </w:r>
            <w:r w:rsidRPr="00B60EEB">
              <w:rPr>
                <w:lang w:val="fr-FR"/>
              </w:rPr>
              <w:t>) Essai contrôlé randomisé</w:t>
            </w:r>
          </w:p>
          <w:p w14:paraId="2F5FBE0A" w14:textId="77777777" w:rsidR="008C3032" w:rsidRPr="00B60EEB" w:rsidRDefault="008C3032" w:rsidP="00F74CA4">
            <w:pPr>
              <w:ind w:left="881" w:hanging="284"/>
              <w:jc w:val="both"/>
              <w:rPr>
                <w:lang w:val="fr-FR"/>
              </w:rPr>
            </w:pPr>
            <w:r w:rsidRPr="00B60EEB">
              <w:rPr>
                <w:lang w:val="fr-FR"/>
              </w:rPr>
              <w:t>( ) Revue systématique (méta-analyse)</w:t>
            </w:r>
          </w:p>
          <w:p w14:paraId="070A5848" w14:textId="77777777" w:rsidR="008C3032" w:rsidRPr="00B60EEB" w:rsidRDefault="008C3032" w:rsidP="00F74CA4">
            <w:pPr>
              <w:ind w:left="881" w:hanging="284"/>
              <w:jc w:val="both"/>
              <w:rPr>
                <w:lang w:val="fr-FR"/>
              </w:rPr>
            </w:pPr>
            <w:r w:rsidRPr="00B60EEB">
              <w:rPr>
                <w:lang w:val="fr-FR"/>
              </w:rPr>
              <w:t>( ) Revue basée sur un consensus d'experts</w:t>
            </w:r>
          </w:p>
          <w:p w14:paraId="32E9830C" w14:textId="77777777" w:rsidR="008C3032" w:rsidRPr="00B60EEB" w:rsidRDefault="008C3032" w:rsidP="00F74CA4">
            <w:pPr>
              <w:ind w:left="881" w:hanging="284"/>
              <w:jc w:val="both"/>
              <w:rPr>
                <w:lang w:val="fr-FR"/>
              </w:rPr>
            </w:pPr>
            <w:r w:rsidRPr="00B60EEB">
              <w:rPr>
                <w:lang w:val="fr-FR"/>
              </w:rPr>
              <w:t>( ) Ne sait pas</w:t>
            </w:r>
          </w:p>
          <w:p w14:paraId="43552260" w14:textId="77777777" w:rsidR="008C3032" w:rsidRPr="00B60EEB" w:rsidRDefault="008C3032" w:rsidP="00F74CA4">
            <w:pPr>
              <w:jc w:val="both"/>
              <w:rPr>
                <w:b/>
                <w:bCs/>
                <w:lang w:val="fr-FR"/>
              </w:rPr>
            </w:pPr>
          </w:p>
        </w:tc>
        <w:tc>
          <w:tcPr>
            <w:tcW w:w="1595" w:type="pct"/>
          </w:tcPr>
          <w:p w14:paraId="34148D80" w14:textId="77777777" w:rsidR="008C3032" w:rsidRPr="00887FEC" w:rsidRDefault="008C3032" w:rsidP="00F74CA4">
            <w:pPr>
              <w:jc w:val="both"/>
              <w:rPr>
                <w:lang w:val="en-CA"/>
              </w:rPr>
            </w:pPr>
            <w:r w:rsidRPr="00887FEC">
              <w:rPr>
                <w:lang w:val="en-CA"/>
              </w:rPr>
              <w:t>9. Rank the following study designs from 1 to 4 in a hierarchy based on the level of evidence (1 being the study design you are most confident in answering your question and 4 being the least confident in answering your question) 1 point</w:t>
            </w:r>
          </w:p>
          <w:p w14:paraId="13852C10" w14:textId="77777777" w:rsidR="008C3032" w:rsidRPr="00887FEC" w:rsidRDefault="008C3032" w:rsidP="00F74CA4">
            <w:pPr>
              <w:jc w:val="both"/>
              <w:rPr>
                <w:lang w:val="en-CA"/>
              </w:rPr>
            </w:pPr>
            <w:r w:rsidRPr="00887FEC">
              <w:rPr>
                <w:lang w:val="en-CA"/>
              </w:rPr>
              <w:t>( ) Case-control/cohort study</w:t>
            </w:r>
          </w:p>
          <w:p w14:paraId="76F81D01" w14:textId="77777777" w:rsidR="008C3032" w:rsidRPr="00887FEC" w:rsidRDefault="008C3032" w:rsidP="00F74CA4">
            <w:pPr>
              <w:jc w:val="both"/>
              <w:rPr>
                <w:lang w:val="en-CA"/>
              </w:rPr>
            </w:pPr>
            <w:r w:rsidRPr="00887FEC">
              <w:rPr>
                <w:lang w:val="en-CA"/>
              </w:rPr>
              <w:t>( ) Randomised controlled trial</w:t>
            </w:r>
          </w:p>
          <w:p w14:paraId="277D9C3C" w14:textId="77777777" w:rsidR="008C3032" w:rsidRPr="00887FEC" w:rsidRDefault="008C3032" w:rsidP="00F74CA4">
            <w:pPr>
              <w:jc w:val="both"/>
              <w:rPr>
                <w:lang w:val="en-CA"/>
              </w:rPr>
            </w:pPr>
            <w:r w:rsidRPr="00887FEC">
              <w:rPr>
                <w:lang w:val="en-CA"/>
              </w:rPr>
              <w:t>( ) Systematic review (meta-analysis)</w:t>
            </w:r>
          </w:p>
          <w:p w14:paraId="18DF80CB" w14:textId="77777777" w:rsidR="008C3032" w:rsidRPr="00887FEC" w:rsidRDefault="008C3032" w:rsidP="00F74CA4">
            <w:pPr>
              <w:jc w:val="both"/>
              <w:rPr>
                <w:lang w:val="en-CA"/>
              </w:rPr>
            </w:pPr>
            <w:r w:rsidRPr="00887FEC">
              <w:rPr>
                <w:lang w:val="en-CA"/>
              </w:rPr>
              <w:t>( ) Expert consensus review</w:t>
            </w:r>
          </w:p>
          <w:p w14:paraId="515C9ACD" w14:textId="77777777" w:rsidR="008C3032" w:rsidRPr="00B60EEB" w:rsidRDefault="008C3032" w:rsidP="00F74CA4">
            <w:pPr>
              <w:jc w:val="both"/>
              <w:rPr>
                <w:lang w:val="fr-FR"/>
              </w:rPr>
            </w:pPr>
            <w:r w:rsidRPr="005D5B78">
              <w:rPr>
                <w:lang w:val="fr-FR"/>
              </w:rPr>
              <w:t>( ) Don't know</w:t>
            </w:r>
          </w:p>
        </w:tc>
        <w:tc>
          <w:tcPr>
            <w:tcW w:w="1595" w:type="pct"/>
          </w:tcPr>
          <w:p w14:paraId="68AB8702" w14:textId="77777777" w:rsidR="008C3032" w:rsidRPr="00B60EEB" w:rsidRDefault="008C3032" w:rsidP="00F74CA4">
            <w:pPr>
              <w:jc w:val="both"/>
              <w:rPr>
                <w:lang w:val="fr-FR"/>
              </w:rPr>
            </w:pPr>
          </w:p>
        </w:tc>
      </w:tr>
      <w:tr w:rsidR="008C3032" w:rsidRPr="00B60EEB" w14:paraId="66C630DA" w14:textId="77777777" w:rsidTr="00F74CA4">
        <w:tc>
          <w:tcPr>
            <w:tcW w:w="1810" w:type="pct"/>
          </w:tcPr>
          <w:p w14:paraId="6EC563BF" w14:textId="77777777" w:rsidR="008C3032" w:rsidRPr="00B60EEB" w:rsidRDefault="008C3032" w:rsidP="00F74CA4">
            <w:pPr>
              <w:jc w:val="both"/>
              <w:rPr>
                <w:b/>
                <w:bCs/>
                <w:lang w:val="fr-FR"/>
              </w:rPr>
            </w:pPr>
          </w:p>
          <w:p w14:paraId="25909877" w14:textId="77777777" w:rsidR="008C3032" w:rsidRPr="00B60EEB" w:rsidRDefault="008C3032" w:rsidP="00F74CA4">
            <w:pPr>
              <w:jc w:val="both"/>
              <w:rPr>
                <w:b/>
                <w:bCs/>
                <w:lang w:val="fr-FR"/>
              </w:rPr>
            </w:pPr>
            <w:r w:rsidRPr="00B60EEB">
              <w:rPr>
                <w:b/>
                <w:bCs/>
                <w:lang w:val="fr-FR"/>
              </w:rPr>
              <w:t>TOTAL / 12 points</w:t>
            </w:r>
          </w:p>
          <w:p w14:paraId="3735CD4C" w14:textId="77777777" w:rsidR="008C3032" w:rsidRPr="00B60EEB" w:rsidRDefault="008C3032" w:rsidP="00F74CA4">
            <w:pPr>
              <w:jc w:val="both"/>
              <w:rPr>
                <w:b/>
                <w:bCs/>
                <w:lang w:val="fr-FR"/>
              </w:rPr>
            </w:pPr>
          </w:p>
        </w:tc>
        <w:tc>
          <w:tcPr>
            <w:tcW w:w="1595" w:type="pct"/>
          </w:tcPr>
          <w:p w14:paraId="26119BB3" w14:textId="77777777" w:rsidR="008C3032" w:rsidRDefault="008C3032" w:rsidP="00F74CA4">
            <w:pPr>
              <w:jc w:val="both"/>
              <w:rPr>
                <w:b/>
                <w:bCs/>
                <w:lang w:val="fr-FR"/>
              </w:rPr>
            </w:pPr>
          </w:p>
          <w:p w14:paraId="0C8EF99F" w14:textId="77777777" w:rsidR="008C3032" w:rsidRPr="00B60EEB" w:rsidRDefault="008C3032" w:rsidP="00F74CA4">
            <w:pPr>
              <w:jc w:val="both"/>
              <w:rPr>
                <w:b/>
                <w:bCs/>
                <w:lang w:val="fr-FR"/>
              </w:rPr>
            </w:pPr>
            <w:r w:rsidRPr="00B60EEB">
              <w:rPr>
                <w:b/>
                <w:bCs/>
                <w:lang w:val="fr-FR"/>
              </w:rPr>
              <w:t>TOTAL / 12 points</w:t>
            </w:r>
          </w:p>
          <w:p w14:paraId="640B0933" w14:textId="77777777" w:rsidR="008C3032" w:rsidRPr="00B60EEB" w:rsidRDefault="008C3032" w:rsidP="00F74CA4">
            <w:pPr>
              <w:jc w:val="both"/>
              <w:rPr>
                <w:b/>
                <w:bCs/>
                <w:lang w:val="fr-FR"/>
              </w:rPr>
            </w:pPr>
          </w:p>
        </w:tc>
        <w:tc>
          <w:tcPr>
            <w:tcW w:w="1595" w:type="pct"/>
          </w:tcPr>
          <w:p w14:paraId="166CCB76" w14:textId="77777777" w:rsidR="008C3032" w:rsidRPr="00B60EEB" w:rsidRDefault="008C3032" w:rsidP="00F74CA4">
            <w:pPr>
              <w:jc w:val="both"/>
              <w:rPr>
                <w:b/>
                <w:bCs/>
                <w:lang w:val="fr-FR"/>
              </w:rPr>
            </w:pPr>
          </w:p>
        </w:tc>
      </w:tr>
    </w:tbl>
    <w:p w14:paraId="5C4D03DE" w14:textId="77777777" w:rsidR="008C3032" w:rsidRDefault="008C3032" w:rsidP="008C3032">
      <w:pPr>
        <w:rPr>
          <w:b/>
          <w:bCs/>
          <w:lang w:val="fr-FR"/>
        </w:rPr>
      </w:pPr>
      <w:r>
        <w:rPr>
          <w:b/>
          <w:bCs/>
          <w:lang w:val="fr-FR"/>
        </w:rPr>
        <w:br w:type="page"/>
      </w:r>
    </w:p>
    <w:p w14:paraId="119A5257" w14:textId="19241CA7" w:rsidR="008C3032" w:rsidRPr="00D7000C" w:rsidRDefault="008C3032" w:rsidP="008C3032">
      <w:pPr>
        <w:pStyle w:val="Titre2"/>
        <w:rPr>
          <w:lang w:val="en-CA"/>
        </w:rPr>
      </w:pPr>
      <w:bookmarkStart w:id="6" w:name="_Toc130567884"/>
      <w:r>
        <w:rPr>
          <w:lang w:val="en-CA"/>
        </w:rPr>
        <w:lastRenderedPageBreak/>
        <w:t>Supplementary material 4b: B</w:t>
      </w:r>
      <w:r w:rsidRPr="00887FEC">
        <w:rPr>
          <w:lang w:val="en-CA"/>
        </w:rPr>
        <w:t xml:space="preserve">ack translation </w:t>
      </w:r>
      <w:r>
        <w:rPr>
          <w:lang w:val="en-CA"/>
        </w:rPr>
        <w:t>2</w:t>
      </w:r>
      <w:r w:rsidRPr="00887FEC">
        <w:rPr>
          <w:lang w:val="en-CA"/>
        </w:rPr>
        <w:t xml:space="preserve"> (BT</w:t>
      </w:r>
      <w:r>
        <w:rPr>
          <w:lang w:val="en-CA"/>
        </w:rPr>
        <w:t>2</w:t>
      </w:r>
      <w:r w:rsidRPr="00887FEC">
        <w:rPr>
          <w:lang w:val="en-CA"/>
        </w:rPr>
        <w:t>)</w:t>
      </w:r>
      <w:r>
        <w:rPr>
          <w:lang w:val="en-CA"/>
        </w:rPr>
        <w:t xml:space="preserve"> and associated comments</w:t>
      </w:r>
      <w:bookmarkEnd w:id="6"/>
      <w:r w:rsidRPr="00D7000C">
        <w:rPr>
          <w:lang w:val="en-CA"/>
        </w:rPr>
        <w:t xml:space="preserve"> </w:t>
      </w:r>
    </w:p>
    <w:tbl>
      <w:tblPr>
        <w:tblStyle w:val="Grilledutableau1"/>
        <w:tblW w:w="5000" w:type="pct"/>
        <w:tblLook w:val="04A0" w:firstRow="1" w:lastRow="0" w:firstColumn="1" w:lastColumn="0" w:noHBand="0" w:noVBand="1"/>
      </w:tblPr>
      <w:tblGrid>
        <w:gridCol w:w="5048"/>
        <w:gridCol w:w="4448"/>
        <w:gridCol w:w="4448"/>
      </w:tblGrid>
      <w:tr w:rsidR="008C3032" w:rsidRPr="004C7C8A" w14:paraId="6227E4B5" w14:textId="77777777" w:rsidTr="00F74CA4">
        <w:tc>
          <w:tcPr>
            <w:tcW w:w="1810" w:type="pct"/>
            <w:vAlign w:val="center"/>
          </w:tcPr>
          <w:p w14:paraId="328E14ED" w14:textId="77777777" w:rsidR="008C3032" w:rsidRPr="00887FEC" w:rsidRDefault="008C3032" w:rsidP="00F74CA4">
            <w:pPr>
              <w:spacing w:line="276" w:lineRule="auto"/>
              <w:jc w:val="center"/>
              <w:rPr>
                <w:b/>
                <w:bCs/>
                <w:lang w:val="en-CA"/>
              </w:rPr>
            </w:pPr>
            <w:r w:rsidRPr="00887FEC">
              <w:rPr>
                <w:b/>
                <w:bCs/>
                <w:lang w:val="en-CA"/>
              </w:rPr>
              <w:t>Translated version (T1T2) in French</w:t>
            </w:r>
          </w:p>
        </w:tc>
        <w:tc>
          <w:tcPr>
            <w:tcW w:w="1595" w:type="pct"/>
            <w:vAlign w:val="center"/>
          </w:tcPr>
          <w:p w14:paraId="0FC58D1C" w14:textId="77777777" w:rsidR="008C3032" w:rsidRPr="00887FEC" w:rsidRDefault="008C3032" w:rsidP="00F74CA4">
            <w:pPr>
              <w:spacing w:line="276" w:lineRule="auto"/>
              <w:jc w:val="center"/>
              <w:rPr>
                <w:b/>
                <w:bCs/>
                <w:lang w:val="en-CA"/>
              </w:rPr>
            </w:pPr>
            <w:r w:rsidRPr="00887FEC">
              <w:rPr>
                <w:b/>
                <w:bCs/>
                <w:lang w:val="en-CA"/>
              </w:rPr>
              <w:t>Back-translation of T1T2 in English</w:t>
            </w:r>
          </w:p>
        </w:tc>
        <w:tc>
          <w:tcPr>
            <w:tcW w:w="1595" w:type="pct"/>
            <w:vAlign w:val="center"/>
          </w:tcPr>
          <w:p w14:paraId="28C329D0" w14:textId="77777777" w:rsidR="008C3032" w:rsidRPr="004C7C8A" w:rsidRDefault="008C3032" w:rsidP="00F74CA4">
            <w:pPr>
              <w:spacing w:line="276" w:lineRule="auto"/>
              <w:jc w:val="center"/>
              <w:rPr>
                <w:b/>
                <w:bCs/>
                <w:lang w:val="fr-FR"/>
              </w:rPr>
            </w:pPr>
            <w:r w:rsidRPr="004C7C8A">
              <w:rPr>
                <w:b/>
                <w:bCs/>
                <w:lang w:val="fr-FR"/>
              </w:rPr>
              <w:t>Comments</w:t>
            </w:r>
          </w:p>
        </w:tc>
      </w:tr>
      <w:tr w:rsidR="008C3032" w:rsidRPr="00887FEC" w14:paraId="2F7E4EE6" w14:textId="77777777" w:rsidTr="00F74CA4">
        <w:tc>
          <w:tcPr>
            <w:tcW w:w="1810" w:type="pct"/>
          </w:tcPr>
          <w:p w14:paraId="2F7DCCEB" w14:textId="77777777" w:rsidR="008C3032" w:rsidRPr="004C7C8A" w:rsidRDefault="008C3032" w:rsidP="00F74CA4">
            <w:pPr>
              <w:spacing w:line="276" w:lineRule="auto"/>
              <w:jc w:val="both"/>
              <w:rPr>
                <w:lang w:val="fr-FR"/>
              </w:rPr>
            </w:pPr>
            <w:r w:rsidRPr="004C7C8A">
              <w:rPr>
                <w:lang w:val="fr-FR"/>
              </w:rPr>
              <w:t>Répondez aux questions 1 à 9 en vous basant sur le scénario clinique suivant. Si vous n'êtes pas sûr de votre réponse, n'essayez pas de deviner (sélectionnez l'option "ne sait pas").</w:t>
            </w:r>
          </w:p>
          <w:p w14:paraId="082B330F" w14:textId="77777777" w:rsidR="008C3032" w:rsidRPr="004C7C8A" w:rsidRDefault="008C3032" w:rsidP="00F74CA4">
            <w:pPr>
              <w:spacing w:line="276" w:lineRule="auto"/>
              <w:jc w:val="both"/>
              <w:rPr>
                <w:lang w:val="fr-FR"/>
              </w:rPr>
            </w:pPr>
          </w:p>
          <w:p w14:paraId="7C527833" w14:textId="77777777" w:rsidR="008C3032" w:rsidRPr="004C7C8A" w:rsidRDefault="008C3032" w:rsidP="00F74CA4">
            <w:pPr>
              <w:spacing w:line="276" w:lineRule="auto"/>
              <w:jc w:val="both"/>
              <w:rPr>
                <w:i/>
                <w:iCs/>
                <w:lang w:val="fr-FR"/>
              </w:rPr>
            </w:pPr>
            <w:r w:rsidRPr="004C7C8A">
              <w:rPr>
                <w:i/>
                <w:iCs/>
                <w:lang w:val="fr-FR"/>
              </w:rPr>
              <w:t>« Jeanne est une fille de 16 qui est atteinte de fibrose kystique et a récemment été admise à l’hôpital pour une infection pulmonaire. Normalement Jeanne s'auto-traite à la maison avec des exercices de respiration qui lui ont été enseignés par un kinésithérapeute. L'une de ses amies est également atteinte de fibrose kystique, mais elle se soigne avec des exercices physiques, pas des exercices de respiration. Jeanne veut savoir si son problème pulmonaire serait pris en charge plus efficacement avec un programme d'exercices physiques. Vous n'avez aucune expérience ni des exercices de respiration ni des programmes d'exercices physiques pour la prise en charge de la fibrose kystique et vous ne savez pas quoi recommander. »</w:t>
            </w:r>
          </w:p>
          <w:p w14:paraId="02DA2DC0" w14:textId="77777777" w:rsidR="008C3032" w:rsidRPr="004C7C8A" w:rsidRDefault="008C3032" w:rsidP="00F74CA4">
            <w:pPr>
              <w:spacing w:line="276" w:lineRule="auto"/>
              <w:jc w:val="both"/>
              <w:rPr>
                <w:b/>
                <w:bCs/>
                <w:lang w:val="fr-FR"/>
              </w:rPr>
            </w:pPr>
          </w:p>
        </w:tc>
        <w:tc>
          <w:tcPr>
            <w:tcW w:w="1595" w:type="pct"/>
          </w:tcPr>
          <w:p w14:paraId="0719BD8D" w14:textId="77777777" w:rsidR="008C3032" w:rsidRPr="004C7C8A" w:rsidRDefault="008C3032" w:rsidP="00F74CA4">
            <w:pPr>
              <w:spacing w:line="276" w:lineRule="auto"/>
              <w:jc w:val="both"/>
              <w:rPr>
                <w:lang w:val="en-GB"/>
              </w:rPr>
            </w:pPr>
            <w:r w:rsidRPr="004C7C8A">
              <w:rPr>
                <w:lang w:val="en-GB"/>
              </w:rPr>
              <w:t>Answer the questions 1 to 9 using the following clinical situation. Don’t make a guess if you are not sure of your answer (choose the option « I don’t know »)</w:t>
            </w:r>
          </w:p>
          <w:p w14:paraId="01897071" w14:textId="77777777" w:rsidR="008C3032" w:rsidRPr="004C7C8A" w:rsidRDefault="008C3032" w:rsidP="00F74CA4">
            <w:pPr>
              <w:spacing w:line="276" w:lineRule="auto"/>
              <w:jc w:val="both"/>
              <w:rPr>
                <w:lang w:val="en-GB"/>
              </w:rPr>
            </w:pPr>
          </w:p>
          <w:p w14:paraId="10AB5B96" w14:textId="77777777" w:rsidR="008C3032" w:rsidRPr="004C7C8A" w:rsidRDefault="008C3032" w:rsidP="00F74CA4">
            <w:pPr>
              <w:spacing w:line="276" w:lineRule="auto"/>
              <w:jc w:val="both"/>
              <w:rPr>
                <w:lang w:val="en-GB"/>
              </w:rPr>
            </w:pPr>
            <w:r w:rsidRPr="004C7C8A">
              <w:rPr>
                <w:lang w:val="en-GB"/>
              </w:rPr>
              <w:t>« Jeanne is a 16-year-old girl diagnosed with cystic fibrosis and has recently been admitted to hospital for a pulmonary infection. Normally Jeanne treats herself at home with breathing exercises that were taught to her by a physiotherapist. One of her friends also has cystic fibrosis, but she treats herself with physical exercises, not breathing exercises. Jeanne wants to know if her problem would be more efficiently treated with a physical exercise program. You have no experience in breathing exercises nor physical exercise programs to take care of cystic fibrosis and you don’t know what to recommend.”</w:t>
            </w:r>
          </w:p>
        </w:tc>
        <w:tc>
          <w:tcPr>
            <w:tcW w:w="1595" w:type="pct"/>
          </w:tcPr>
          <w:p w14:paraId="18E54B16" w14:textId="77777777" w:rsidR="008C3032" w:rsidRPr="00887FEC" w:rsidRDefault="008C3032" w:rsidP="00F74CA4">
            <w:pPr>
              <w:spacing w:line="276" w:lineRule="auto"/>
              <w:jc w:val="both"/>
              <w:rPr>
                <w:lang w:val="en-CA"/>
              </w:rPr>
            </w:pPr>
          </w:p>
        </w:tc>
      </w:tr>
      <w:tr w:rsidR="008C3032" w:rsidRPr="00887FEC" w14:paraId="196DA34A" w14:textId="77777777" w:rsidTr="00F74CA4">
        <w:tc>
          <w:tcPr>
            <w:tcW w:w="1810" w:type="pct"/>
          </w:tcPr>
          <w:p w14:paraId="1BA58EEA" w14:textId="77777777" w:rsidR="008C3032" w:rsidRPr="004C7C8A" w:rsidRDefault="008C3032" w:rsidP="00F74CA4">
            <w:pPr>
              <w:spacing w:line="276" w:lineRule="auto"/>
              <w:jc w:val="both"/>
              <w:rPr>
                <w:lang w:val="fr-FR"/>
              </w:rPr>
            </w:pPr>
            <w:r w:rsidRPr="004C7C8A">
              <w:rPr>
                <w:lang w:val="fr-FR"/>
              </w:rPr>
              <w:t>1.  Vous avez décidé de chercher dans la littérature pour vous aider à prendre une décision sur quoi recommander. Rédigez une question qui vous aidera à organiser votre recherche de la littérature (réponse textuelle). 2 points</w:t>
            </w:r>
          </w:p>
          <w:p w14:paraId="3968619A" w14:textId="77777777" w:rsidR="008C3032" w:rsidRPr="004C7C8A" w:rsidRDefault="008C3032" w:rsidP="00F74CA4">
            <w:pPr>
              <w:spacing w:line="276" w:lineRule="auto"/>
              <w:jc w:val="both"/>
              <w:rPr>
                <w:b/>
                <w:bCs/>
                <w:lang w:val="fr-FR"/>
              </w:rPr>
            </w:pPr>
          </w:p>
        </w:tc>
        <w:tc>
          <w:tcPr>
            <w:tcW w:w="1595" w:type="pct"/>
          </w:tcPr>
          <w:p w14:paraId="74752C6E" w14:textId="77777777" w:rsidR="008C3032" w:rsidRPr="004C7C8A" w:rsidRDefault="008C3032" w:rsidP="00F74CA4">
            <w:pPr>
              <w:spacing w:line="276" w:lineRule="auto"/>
              <w:jc w:val="both"/>
              <w:rPr>
                <w:lang w:val="en-GB"/>
              </w:rPr>
            </w:pPr>
            <w:r w:rsidRPr="004C7C8A">
              <w:rPr>
                <w:lang w:val="en-GB"/>
              </w:rPr>
              <w:t>1. You have decided to search the literature to help your decision on what to recommend. Write a question that will help you organise your literature research (written answer). 2 points</w:t>
            </w:r>
          </w:p>
        </w:tc>
        <w:tc>
          <w:tcPr>
            <w:tcW w:w="1595" w:type="pct"/>
          </w:tcPr>
          <w:p w14:paraId="4E366FD8" w14:textId="77777777" w:rsidR="008C3032" w:rsidRPr="00887FEC" w:rsidRDefault="008C3032" w:rsidP="00F74CA4">
            <w:pPr>
              <w:spacing w:line="276" w:lineRule="auto"/>
              <w:jc w:val="both"/>
              <w:rPr>
                <w:lang w:val="en-CA"/>
              </w:rPr>
            </w:pPr>
            <w:r w:rsidRPr="00887FEC">
              <w:rPr>
                <w:lang w:val="en-CA"/>
              </w:rPr>
              <w:t xml:space="preserve">Not sure about the correct translation for </w:t>
            </w:r>
            <w:r>
              <w:rPr>
                <w:lang w:val="en-CA"/>
              </w:rPr>
              <w:t>“</w:t>
            </w:r>
            <w:r w:rsidRPr="00887FEC">
              <w:rPr>
                <w:lang w:val="en-CA"/>
              </w:rPr>
              <w:t>réponse textuelle</w:t>
            </w:r>
            <w:r>
              <w:rPr>
                <w:lang w:val="en-CA"/>
              </w:rPr>
              <w:t>”</w:t>
            </w:r>
          </w:p>
        </w:tc>
      </w:tr>
      <w:tr w:rsidR="008C3032" w:rsidRPr="004C7C8A" w14:paraId="7E59E04F" w14:textId="77777777" w:rsidTr="00F74CA4">
        <w:tc>
          <w:tcPr>
            <w:tcW w:w="1810" w:type="pct"/>
          </w:tcPr>
          <w:p w14:paraId="1E1DFDFD" w14:textId="77777777" w:rsidR="008C3032" w:rsidRPr="004C7C8A" w:rsidRDefault="008C3032" w:rsidP="00F74CA4">
            <w:pPr>
              <w:spacing w:line="276" w:lineRule="auto"/>
              <w:jc w:val="both"/>
              <w:rPr>
                <w:lang w:val="fr-FR"/>
              </w:rPr>
            </w:pPr>
            <w:r w:rsidRPr="004C7C8A">
              <w:rPr>
                <w:lang w:val="fr-FR"/>
              </w:rPr>
              <w:lastRenderedPageBreak/>
              <w:t>2. Identifiez quatre sources d'information dont vous seriez le plus sûr qu'elles fournissent des informations valables pour vous aider à répondre à votre question. 2 points</w:t>
            </w:r>
          </w:p>
          <w:p w14:paraId="7FA59DE9" w14:textId="77777777" w:rsidR="008C3032" w:rsidRPr="004C7C8A" w:rsidRDefault="008C3032" w:rsidP="00F74CA4">
            <w:pPr>
              <w:numPr>
                <w:ilvl w:val="0"/>
                <w:numId w:val="1"/>
              </w:numPr>
              <w:spacing w:line="276" w:lineRule="auto"/>
              <w:contextualSpacing/>
              <w:jc w:val="both"/>
              <w:rPr>
                <w:lang w:val="fr-FR"/>
              </w:rPr>
            </w:pPr>
            <w:r w:rsidRPr="004C7C8A">
              <w:rPr>
                <w:lang w:val="fr-FR"/>
              </w:rPr>
              <w:t>Recherche générale sur Internet</w:t>
            </w:r>
          </w:p>
          <w:p w14:paraId="0FA7ED08" w14:textId="77777777" w:rsidR="008C3032" w:rsidRPr="004C7C8A" w:rsidRDefault="008C3032" w:rsidP="00F74CA4">
            <w:pPr>
              <w:numPr>
                <w:ilvl w:val="0"/>
                <w:numId w:val="1"/>
              </w:numPr>
              <w:spacing w:line="276" w:lineRule="auto"/>
              <w:contextualSpacing/>
              <w:jc w:val="both"/>
              <w:rPr>
                <w:lang w:val="fr-FR"/>
              </w:rPr>
            </w:pPr>
            <w:r w:rsidRPr="004C7C8A">
              <w:rPr>
                <w:lang w:val="fr-FR"/>
              </w:rPr>
              <w:t>Guides de bonne pratique Clinique</w:t>
            </w:r>
          </w:p>
          <w:p w14:paraId="383D0946" w14:textId="77777777" w:rsidR="008C3032" w:rsidRPr="004C7C8A" w:rsidRDefault="008C3032" w:rsidP="00F74CA4">
            <w:pPr>
              <w:numPr>
                <w:ilvl w:val="0"/>
                <w:numId w:val="1"/>
              </w:numPr>
              <w:spacing w:line="276" w:lineRule="auto"/>
              <w:contextualSpacing/>
              <w:jc w:val="both"/>
              <w:rPr>
                <w:lang w:val="fr-FR"/>
              </w:rPr>
            </w:pPr>
            <w:r w:rsidRPr="004C7C8A">
              <w:rPr>
                <w:lang w:val="fr-FR"/>
              </w:rPr>
              <w:t>Fondation de la fibrose kystique</w:t>
            </w:r>
          </w:p>
          <w:p w14:paraId="18999335" w14:textId="77777777" w:rsidR="008C3032" w:rsidRPr="004C7C8A" w:rsidRDefault="008C3032" w:rsidP="00F74CA4">
            <w:pPr>
              <w:numPr>
                <w:ilvl w:val="0"/>
                <w:numId w:val="1"/>
              </w:numPr>
              <w:spacing w:line="276" w:lineRule="auto"/>
              <w:contextualSpacing/>
              <w:jc w:val="both"/>
              <w:rPr>
                <w:lang w:val="fr-FR"/>
              </w:rPr>
            </w:pPr>
            <w:r w:rsidRPr="004C7C8A">
              <w:rPr>
                <w:lang w:val="fr-FR"/>
              </w:rPr>
              <w:t>Notes de cours de votre programme universitaire</w:t>
            </w:r>
          </w:p>
          <w:p w14:paraId="56B10463" w14:textId="77777777" w:rsidR="008C3032" w:rsidRPr="004C7C8A" w:rsidRDefault="008C3032" w:rsidP="00F74CA4">
            <w:pPr>
              <w:numPr>
                <w:ilvl w:val="0"/>
                <w:numId w:val="1"/>
              </w:numPr>
              <w:spacing w:line="276" w:lineRule="auto"/>
              <w:contextualSpacing/>
              <w:jc w:val="both"/>
              <w:rPr>
                <w:lang w:val="fr-FR"/>
              </w:rPr>
            </w:pPr>
            <w:r w:rsidRPr="004C7C8A">
              <w:rPr>
                <w:lang w:val="fr-FR"/>
              </w:rPr>
              <w:t>Bases de données électroniques (par exemple Medline, Cinahl)</w:t>
            </w:r>
          </w:p>
          <w:p w14:paraId="60022347" w14:textId="77777777" w:rsidR="008C3032" w:rsidRPr="004C7C8A" w:rsidRDefault="008C3032" w:rsidP="00F74CA4">
            <w:pPr>
              <w:numPr>
                <w:ilvl w:val="0"/>
                <w:numId w:val="1"/>
              </w:numPr>
              <w:spacing w:line="276" w:lineRule="auto"/>
              <w:contextualSpacing/>
              <w:jc w:val="both"/>
              <w:rPr>
                <w:lang w:val="fr-FR"/>
              </w:rPr>
            </w:pPr>
            <w:r w:rsidRPr="004C7C8A">
              <w:rPr>
                <w:lang w:val="fr-FR"/>
              </w:rPr>
              <w:t>Personnes (par exemple, un collègue, un expert, un enseignant)</w:t>
            </w:r>
          </w:p>
          <w:p w14:paraId="4D10486A" w14:textId="77777777" w:rsidR="008C3032" w:rsidRPr="004C7C8A" w:rsidRDefault="008C3032" w:rsidP="00F74CA4">
            <w:pPr>
              <w:numPr>
                <w:ilvl w:val="0"/>
                <w:numId w:val="1"/>
              </w:numPr>
              <w:spacing w:line="276" w:lineRule="auto"/>
              <w:contextualSpacing/>
              <w:jc w:val="both"/>
              <w:rPr>
                <w:lang w:val="fr-FR"/>
              </w:rPr>
            </w:pPr>
            <w:r w:rsidRPr="004C7C8A">
              <w:rPr>
                <w:lang w:val="fr-FR"/>
              </w:rPr>
              <w:t>Site Web médical (par exemple, doctissimo.fr)</w:t>
            </w:r>
          </w:p>
          <w:p w14:paraId="04B6DA63" w14:textId="77777777" w:rsidR="008C3032" w:rsidRPr="004C7C8A" w:rsidRDefault="008C3032" w:rsidP="00F74CA4">
            <w:pPr>
              <w:numPr>
                <w:ilvl w:val="0"/>
                <w:numId w:val="1"/>
              </w:numPr>
              <w:spacing w:line="276" w:lineRule="auto"/>
              <w:contextualSpacing/>
              <w:jc w:val="both"/>
              <w:rPr>
                <w:lang w:val="fr-FR"/>
              </w:rPr>
            </w:pPr>
            <w:r w:rsidRPr="004C7C8A">
              <w:rPr>
                <w:lang w:val="fr-FR"/>
              </w:rPr>
              <w:t>Revues systématiques (par exemple, la bibliothèque Cochrane)</w:t>
            </w:r>
          </w:p>
          <w:p w14:paraId="75E4AD34" w14:textId="77777777" w:rsidR="008C3032" w:rsidRPr="004C7C8A" w:rsidRDefault="008C3032" w:rsidP="00F74CA4">
            <w:pPr>
              <w:numPr>
                <w:ilvl w:val="0"/>
                <w:numId w:val="1"/>
              </w:numPr>
              <w:spacing w:line="276" w:lineRule="auto"/>
              <w:contextualSpacing/>
              <w:jc w:val="both"/>
              <w:rPr>
                <w:lang w:val="fr-FR"/>
              </w:rPr>
            </w:pPr>
            <w:r w:rsidRPr="004C7C8A">
              <w:rPr>
                <w:lang w:val="fr-FR"/>
              </w:rPr>
              <w:t>Manuel (par exemple Pryor &amp; Prasad (2002) Kinésithérapie pour les problèmes respiratoires et cardiaques)</w:t>
            </w:r>
          </w:p>
          <w:p w14:paraId="60D5884B" w14:textId="77777777" w:rsidR="008C3032" w:rsidRPr="004C7C8A" w:rsidRDefault="008C3032" w:rsidP="00F74CA4">
            <w:pPr>
              <w:numPr>
                <w:ilvl w:val="0"/>
                <w:numId w:val="1"/>
              </w:numPr>
              <w:spacing w:line="276" w:lineRule="auto"/>
              <w:contextualSpacing/>
              <w:jc w:val="both"/>
              <w:rPr>
                <w:lang w:val="fr-FR"/>
              </w:rPr>
            </w:pPr>
            <w:r w:rsidRPr="004C7C8A">
              <w:rPr>
                <w:lang w:val="fr-FR"/>
              </w:rPr>
              <w:t>Association professionnelle (par exemple, Fédération Française des Masseurs Kinésithérapeutes Rééducateurs - FFMKR)</w:t>
            </w:r>
          </w:p>
          <w:p w14:paraId="7ADA8E5E" w14:textId="77777777" w:rsidR="008C3032" w:rsidRPr="004C7C8A" w:rsidRDefault="008C3032" w:rsidP="00F74CA4">
            <w:pPr>
              <w:numPr>
                <w:ilvl w:val="0"/>
                <w:numId w:val="1"/>
              </w:numPr>
              <w:spacing w:line="276" w:lineRule="auto"/>
              <w:contextualSpacing/>
              <w:jc w:val="both"/>
              <w:rPr>
                <w:lang w:val="fr-FR"/>
              </w:rPr>
            </w:pPr>
            <w:r w:rsidRPr="004C7C8A">
              <w:rPr>
                <w:lang w:val="fr-FR"/>
              </w:rPr>
              <w:t>Journaux évalués par des pairs (par exemple Chest)</w:t>
            </w:r>
          </w:p>
          <w:p w14:paraId="2D94A648" w14:textId="77777777" w:rsidR="008C3032" w:rsidRPr="004C7C8A" w:rsidRDefault="008C3032" w:rsidP="00F74CA4">
            <w:pPr>
              <w:numPr>
                <w:ilvl w:val="0"/>
                <w:numId w:val="1"/>
              </w:numPr>
              <w:spacing w:line="276" w:lineRule="auto"/>
              <w:contextualSpacing/>
              <w:jc w:val="both"/>
              <w:rPr>
                <w:lang w:val="fr-FR"/>
              </w:rPr>
            </w:pPr>
            <w:r w:rsidRPr="004C7C8A">
              <w:rPr>
                <w:lang w:val="fr-FR"/>
              </w:rPr>
              <w:t>Je ne sais pas</w:t>
            </w:r>
          </w:p>
          <w:p w14:paraId="3ABBF4FE" w14:textId="77777777" w:rsidR="008C3032" w:rsidRPr="004C7C8A" w:rsidRDefault="008C3032" w:rsidP="00F74CA4">
            <w:pPr>
              <w:spacing w:line="276" w:lineRule="auto"/>
              <w:jc w:val="both"/>
              <w:rPr>
                <w:b/>
                <w:bCs/>
                <w:lang w:val="fr-FR"/>
              </w:rPr>
            </w:pPr>
          </w:p>
        </w:tc>
        <w:tc>
          <w:tcPr>
            <w:tcW w:w="1595" w:type="pct"/>
          </w:tcPr>
          <w:p w14:paraId="57B29022" w14:textId="77777777" w:rsidR="008C3032" w:rsidRPr="004C7C8A" w:rsidRDefault="008C3032" w:rsidP="00F74CA4">
            <w:pPr>
              <w:spacing w:line="276" w:lineRule="auto"/>
              <w:jc w:val="both"/>
              <w:rPr>
                <w:lang w:val="en-GB"/>
              </w:rPr>
            </w:pPr>
            <w:r w:rsidRPr="004C7C8A">
              <w:rPr>
                <w:lang w:val="en-GB"/>
              </w:rPr>
              <w:t>2. Identify four sources of information that you’re sure would give you valuable information to help you answer your question.</w:t>
            </w:r>
          </w:p>
          <w:p w14:paraId="78505CB6" w14:textId="77777777" w:rsidR="008C3032" w:rsidRPr="004C7C8A" w:rsidRDefault="008C3032" w:rsidP="00F74CA4">
            <w:pPr>
              <w:spacing w:line="276" w:lineRule="auto"/>
              <w:jc w:val="both"/>
              <w:rPr>
                <w:lang w:val="en-GB"/>
              </w:rPr>
            </w:pPr>
          </w:p>
          <w:p w14:paraId="3E01B5B1" w14:textId="77777777" w:rsidR="008C3032" w:rsidRPr="004C7C8A" w:rsidRDefault="008C3032" w:rsidP="00F74CA4">
            <w:pPr>
              <w:spacing w:line="276" w:lineRule="auto"/>
              <w:jc w:val="both"/>
              <w:rPr>
                <w:lang w:val="en-GB"/>
              </w:rPr>
            </w:pPr>
            <w:r w:rsidRPr="004C7C8A">
              <w:rPr>
                <w:lang w:val="en-GB"/>
              </w:rPr>
              <w:t>General research on internet</w:t>
            </w:r>
          </w:p>
          <w:p w14:paraId="62A41FA4" w14:textId="77777777" w:rsidR="008C3032" w:rsidRPr="004C7C8A" w:rsidRDefault="008C3032" w:rsidP="00F74CA4">
            <w:pPr>
              <w:spacing w:line="276" w:lineRule="auto"/>
              <w:jc w:val="both"/>
              <w:rPr>
                <w:lang w:val="en-GB"/>
              </w:rPr>
            </w:pPr>
          </w:p>
          <w:p w14:paraId="4D5EB656" w14:textId="77777777" w:rsidR="008C3032" w:rsidRPr="004C7C8A" w:rsidRDefault="008C3032" w:rsidP="00F74CA4">
            <w:pPr>
              <w:spacing w:line="276" w:lineRule="auto"/>
              <w:jc w:val="both"/>
              <w:rPr>
                <w:lang w:val="en-GB"/>
              </w:rPr>
            </w:pPr>
            <w:r w:rsidRPr="004C7C8A">
              <w:rPr>
                <w:lang w:val="en-GB"/>
              </w:rPr>
              <w:t>Clinical practice guidelines</w:t>
            </w:r>
          </w:p>
          <w:p w14:paraId="4585E054" w14:textId="77777777" w:rsidR="008C3032" w:rsidRPr="004C7C8A" w:rsidRDefault="008C3032" w:rsidP="00F74CA4">
            <w:pPr>
              <w:spacing w:line="276" w:lineRule="auto"/>
              <w:jc w:val="both"/>
              <w:rPr>
                <w:lang w:val="en-GB"/>
              </w:rPr>
            </w:pPr>
          </w:p>
          <w:p w14:paraId="3BFBBD40" w14:textId="77777777" w:rsidR="008C3032" w:rsidRPr="004C7C8A" w:rsidRDefault="008C3032" w:rsidP="00F74CA4">
            <w:pPr>
              <w:spacing w:line="276" w:lineRule="auto"/>
              <w:jc w:val="both"/>
              <w:rPr>
                <w:lang w:val="en-GB"/>
              </w:rPr>
            </w:pPr>
            <w:r w:rsidRPr="004C7C8A">
              <w:rPr>
                <w:lang w:val="en-GB"/>
              </w:rPr>
              <w:t>Cystic fibrosis foundation</w:t>
            </w:r>
          </w:p>
          <w:p w14:paraId="439805B5" w14:textId="77777777" w:rsidR="008C3032" w:rsidRPr="004C7C8A" w:rsidRDefault="008C3032" w:rsidP="00F74CA4">
            <w:pPr>
              <w:spacing w:line="276" w:lineRule="auto"/>
              <w:jc w:val="both"/>
              <w:rPr>
                <w:lang w:val="en-GB"/>
              </w:rPr>
            </w:pPr>
          </w:p>
          <w:p w14:paraId="3A1FD934" w14:textId="77777777" w:rsidR="008C3032" w:rsidRPr="004C7C8A" w:rsidRDefault="008C3032" w:rsidP="00F74CA4">
            <w:pPr>
              <w:spacing w:line="276" w:lineRule="auto"/>
              <w:jc w:val="both"/>
              <w:rPr>
                <w:lang w:val="en-GB"/>
              </w:rPr>
            </w:pPr>
            <w:r w:rsidRPr="004C7C8A">
              <w:rPr>
                <w:lang w:val="en-GB"/>
              </w:rPr>
              <w:t>Study notes from your university program</w:t>
            </w:r>
          </w:p>
          <w:p w14:paraId="72DC81AB" w14:textId="77777777" w:rsidR="008C3032" w:rsidRPr="004C7C8A" w:rsidRDefault="008C3032" w:rsidP="00F74CA4">
            <w:pPr>
              <w:spacing w:line="276" w:lineRule="auto"/>
              <w:jc w:val="both"/>
              <w:rPr>
                <w:lang w:val="en-GB"/>
              </w:rPr>
            </w:pPr>
          </w:p>
          <w:p w14:paraId="10677EE6" w14:textId="77777777" w:rsidR="008C3032" w:rsidRPr="004C7C8A" w:rsidRDefault="008C3032" w:rsidP="00F74CA4">
            <w:pPr>
              <w:spacing w:line="276" w:lineRule="auto"/>
              <w:jc w:val="both"/>
              <w:rPr>
                <w:lang w:val="en-GB"/>
              </w:rPr>
            </w:pPr>
            <w:r w:rsidRPr="004C7C8A">
              <w:rPr>
                <w:lang w:val="en-GB"/>
              </w:rPr>
              <w:t>Electronical database (Medline, Cinahl)</w:t>
            </w:r>
          </w:p>
          <w:p w14:paraId="6D7C081B" w14:textId="77777777" w:rsidR="008C3032" w:rsidRPr="004C7C8A" w:rsidRDefault="008C3032" w:rsidP="00F74CA4">
            <w:pPr>
              <w:spacing w:line="276" w:lineRule="auto"/>
              <w:jc w:val="both"/>
              <w:rPr>
                <w:lang w:val="en-GB"/>
              </w:rPr>
            </w:pPr>
          </w:p>
          <w:p w14:paraId="4A4FE9BF" w14:textId="77777777" w:rsidR="008C3032" w:rsidRPr="004C7C8A" w:rsidRDefault="008C3032" w:rsidP="00F74CA4">
            <w:pPr>
              <w:spacing w:line="276" w:lineRule="auto"/>
              <w:jc w:val="both"/>
              <w:rPr>
                <w:lang w:val="en-GB"/>
              </w:rPr>
            </w:pPr>
          </w:p>
          <w:p w14:paraId="76C71AA0" w14:textId="77777777" w:rsidR="008C3032" w:rsidRPr="004C7C8A" w:rsidRDefault="008C3032" w:rsidP="00F74CA4">
            <w:pPr>
              <w:spacing w:line="276" w:lineRule="auto"/>
              <w:jc w:val="both"/>
              <w:rPr>
                <w:lang w:val="en-GB"/>
              </w:rPr>
            </w:pPr>
          </w:p>
          <w:p w14:paraId="4F556EF3" w14:textId="77777777" w:rsidR="008C3032" w:rsidRPr="004C7C8A" w:rsidRDefault="008C3032" w:rsidP="00F74CA4">
            <w:pPr>
              <w:spacing w:line="276" w:lineRule="auto"/>
              <w:jc w:val="both"/>
              <w:rPr>
                <w:lang w:val="en-GB"/>
              </w:rPr>
            </w:pPr>
            <w:r w:rsidRPr="004C7C8A">
              <w:rPr>
                <w:lang w:val="en-GB"/>
              </w:rPr>
              <w:t>People (for example a colleague, an expert, a teacher)</w:t>
            </w:r>
          </w:p>
          <w:p w14:paraId="1B8E3FD0" w14:textId="77777777" w:rsidR="008C3032" w:rsidRPr="004C7C8A" w:rsidRDefault="008C3032" w:rsidP="00F74CA4">
            <w:pPr>
              <w:spacing w:line="276" w:lineRule="auto"/>
              <w:jc w:val="both"/>
              <w:rPr>
                <w:lang w:val="en-GB"/>
              </w:rPr>
            </w:pPr>
          </w:p>
          <w:p w14:paraId="3B32D8BE" w14:textId="77777777" w:rsidR="008C3032" w:rsidRPr="004C7C8A" w:rsidRDefault="008C3032" w:rsidP="00F74CA4">
            <w:pPr>
              <w:spacing w:line="276" w:lineRule="auto"/>
              <w:jc w:val="both"/>
              <w:rPr>
                <w:lang w:val="en-GB"/>
              </w:rPr>
            </w:pPr>
          </w:p>
          <w:p w14:paraId="28B1C41F" w14:textId="77777777" w:rsidR="008C3032" w:rsidRPr="004C7C8A" w:rsidRDefault="008C3032" w:rsidP="00F74CA4">
            <w:pPr>
              <w:spacing w:line="276" w:lineRule="auto"/>
              <w:jc w:val="both"/>
              <w:rPr>
                <w:lang w:val="en-GB"/>
              </w:rPr>
            </w:pPr>
            <w:r w:rsidRPr="004C7C8A">
              <w:rPr>
                <w:lang w:val="en-GB"/>
              </w:rPr>
              <w:t>Medical website (for example doctissimo.fr)</w:t>
            </w:r>
          </w:p>
          <w:p w14:paraId="46BD9D99" w14:textId="77777777" w:rsidR="008C3032" w:rsidRPr="004C7C8A" w:rsidRDefault="008C3032" w:rsidP="00F74CA4">
            <w:pPr>
              <w:spacing w:line="276" w:lineRule="auto"/>
              <w:jc w:val="both"/>
              <w:rPr>
                <w:lang w:val="en-GB"/>
              </w:rPr>
            </w:pPr>
          </w:p>
          <w:p w14:paraId="7353C33B" w14:textId="77777777" w:rsidR="008C3032" w:rsidRPr="004C7C8A" w:rsidRDefault="008C3032" w:rsidP="00F74CA4">
            <w:pPr>
              <w:spacing w:line="276" w:lineRule="auto"/>
              <w:jc w:val="both"/>
              <w:rPr>
                <w:lang w:val="en-GB"/>
              </w:rPr>
            </w:pPr>
            <w:r w:rsidRPr="004C7C8A">
              <w:rPr>
                <w:lang w:val="en-GB"/>
              </w:rPr>
              <w:t>Systematic reviews (for example Cochrane library)</w:t>
            </w:r>
          </w:p>
          <w:p w14:paraId="6F75A7AA" w14:textId="77777777" w:rsidR="008C3032" w:rsidRPr="004C7C8A" w:rsidRDefault="008C3032" w:rsidP="00F74CA4">
            <w:pPr>
              <w:spacing w:line="276" w:lineRule="auto"/>
              <w:jc w:val="both"/>
              <w:rPr>
                <w:lang w:val="en-GB"/>
              </w:rPr>
            </w:pPr>
          </w:p>
          <w:p w14:paraId="0FAE2111" w14:textId="77777777" w:rsidR="008C3032" w:rsidRPr="004C7C8A" w:rsidRDefault="008C3032" w:rsidP="00F74CA4">
            <w:pPr>
              <w:spacing w:line="276" w:lineRule="auto"/>
              <w:jc w:val="both"/>
              <w:rPr>
                <w:lang w:val="en-GB"/>
              </w:rPr>
            </w:pPr>
          </w:p>
          <w:p w14:paraId="263749D7" w14:textId="77777777" w:rsidR="008C3032" w:rsidRPr="004C7C8A" w:rsidRDefault="008C3032" w:rsidP="00F74CA4">
            <w:pPr>
              <w:spacing w:line="276" w:lineRule="auto"/>
              <w:jc w:val="both"/>
              <w:rPr>
                <w:lang w:val="en-GB"/>
              </w:rPr>
            </w:pPr>
          </w:p>
          <w:p w14:paraId="32188D94" w14:textId="77777777" w:rsidR="008C3032" w:rsidRPr="004C7C8A" w:rsidRDefault="008C3032" w:rsidP="00F74CA4">
            <w:pPr>
              <w:spacing w:line="276" w:lineRule="auto"/>
              <w:jc w:val="both"/>
              <w:rPr>
                <w:lang w:val="en-GB"/>
              </w:rPr>
            </w:pPr>
            <w:r w:rsidRPr="004C7C8A">
              <w:rPr>
                <w:lang w:val="en-GB"/>
              </w:rPr>
              <w:lastRenderedPageBreak/>
              <w:t>Books (for example Pryor &amp; Prasad (2002) Physiotherapy for breathing and cardiac problems)</w:t>
            </w:r>
          </w:p>
          <w:p w14:paraId="72FC43C0" w14:textId="77777777" w:rsidR="008C3032" w:rsidRPr="004C7C8A" w:rsidRDefault="008C3032" w:rsidP="00F74CA4">
            <w:pPr>
              <w:spacing w:line="276" w:lineRule="auto"/>
              <w:jc w:val="both"/>
              <w:rPr>
                <w:lang w:val="en-GB"/>
              </w:rPr>
            </w:pPr>
          </w:p>
          <w:p w14:paraId="52C0068C" w14:textId="77777777" w:rsidR="008C3032" w:rsidRPr="004C7C8A" w:rsidRDefault="008C3032" w:rsidP="00F74CA4">
            <w:pPr>
              <w:spacing w:line="276" w:lineRule="auto"/>
              <w:jc w:val="both"/>
              <w:rPr>
                <w:lang w:val="en-GB"/>
              </w:rPr>
            </w:pPr>
          </w:p>
          <w:p w14:paraId="2BC814FC" w14:textId="77777777" w:rsidR="008C3032" w:rsidRPr="004C7C8A" w:rsidRDefault="008C3032" w:rsidP="00F74CA4">
            <w:pPr>
              <w:spacing w:line="276" w:lineRule="auto"/>
              <w:jc w:val="both"/>
              <w:rPr>
                <w:lang w:val="en-GB"/>
              </w:rPr>
            </w:pPr>
          </w:p>
          <w:p w14:paraId="35D9BF25" w14:textId="77777777" w:rsidR="008C3032" w:rsidRPr="004C7C8A" w:rsidRDefault="008C3032" w:rsidP="00F74CA4">
            <w:pPr>
              <w:spacing w:line="276" w:lineRule="auto"/>
              <w:jc w:val="both"/>
              <w:rPr>
                <w:lang w:val="en-GB"/>
              </w:rPr>
            </w:pPr>
          </w:p>
          <w:p w14:paraId="7D86BFBC" w14:textId="77777777" w:rsidR="008C3032" w:rsidRPr="004C7C8A" w:rsidRDefault="008C3032" w:rsidP="00F74CA4">
            <w:pPr>
              <w:spacing w:line="276" w:lineRule="auto"/>
              <w:jc w:val="both"/>
              <w:rPr>
                <w:lang w:val="en-GB"/>
              </w:rPr>
            </w:pPr>
          </w:p>
          <w:p w14:paraId="35769292" w14:textId="77777777" w:rsidR="008C3032" w:rsidRPr="004C7C8A" w:rsidRDefault="008C3032" w:rsidP="00F74CA4">
            <w:pPr>
              <w:spacing w:line="276" w:lineRule="auto"/>
              <w:jc w:val="both"/>
              <w:rPr>
                <w:lang w:val="en-GB"/>
              </w:rPr>
            </w:pPr>
            <w:r w:rsidRPr="004C7C8A">
              <w:rPr>
                <w:lang w:val="en-GB"/>
              </w:rPr>
              <w:t>Professional association (for example FFMKR)</w:t>
            </w:r>
          </w:p>
          <w:p w14:paraId="20E1CDDF" w14:textId="77777777" w:rsidR="008C3032" w:rsidRPr="004C7C8A" w:rsidRDefault="008C3032" w:rsidP="00F74CA4">
            <w:pPr>
              <w:spacing w:line="276" w:lineRule="auto"/>
              <w:jc w:val="both"/>
              <w:rPr>
                <w:lang w:val="en-GB"/>
              </w:rPr>
            </w:pPr>
          </w:p>
          <w:p w14:paraId="11A3ADE5" w14:textId="77777777" w:rsidR="008C3032" w:rsidRPr="004C7C8A" w:rsidRDefault="008C3032" w:rsidP="00F74CA4">
            <w:pPr>
              <w:spacing w:line="276" w:lineRule="auto"/>
              <w:jc w:val="both"/>
              <w:rPr>
                <w:lang w:val="en-GB"/>
              </w:rPr>
            </w:pPr>
          </w:p>
          <w:p w14:paraId="4F52E16A" w14:textId="77777777" w:rsidR="008C3032" w:rsidRPr="004C7C8A" w:rsidRDefault="008C3032" w:rsidP="00F74CA4">
            <w:pPr>
              <w:spacing w:line="276" w:lineRule="auto"/>
              <w:jc w:val="both"/>
              <w:rPr>
                <w:lang w:val="en-GB"/>
              </w:rPr>
            </w:pPr>
          </w:p>
          <w:p w14:paraId="399E7454" w14:textId="77777777" w:rsidR="008C3032" w:rsidRPr="004C7C8A" w:rsidRDefault="008C3032" w:rsidP="00F74CA4">
            <w:pPr>
              <w:spacing w:line="276" w:lineRule="auto"/>
              <w:jc w:val="both"/>
              <w:rPr>
                <w:lang w:val="en-GB"/>
              </w:rPr>
            </w:pPr>
          </w:p>
          <w:p w14:paraId="0EE185AC" w14:textId="77777777" w:rsidR="008C3032" w:rsidRPr="004C7C8A" w:rsidRDefault="008C3032" w:rsidP="00F74CA4">
            <w:pPr>
              <w:spacing w:line="276" w:lineRule="auto"/>
              <w:jc w:val="both"/>
              <w:rPr>
                <w:lang w:val="en-GB"/>
              </w:rPr>
            </w:pPr>
          </w:p>
          <w:p w14:paraId="7CD1D213" w14:textId="77777777" w:rsidR="008C3032" w:rsidRPr="004C7C8A" w:rsidRDefault="008C3032" w:rsidP="00F74CA4">
            <w:pPr>
              <w:spacing w:line="276" w:lineRule="auto"/>
              <w:jc w:val="both"/>
              <w:rPr>
                <w:lang w:val="en-GB"/>
              </w:rPr>
            </w:pPr>
          </w:p>
          <w:p w14:paraId="187524C1" w14:textId="77777777" w:rsidR="008C3032" w:rsidRPr="004C7C8A" w:rsidRDefault="008C3032" w:rsidP="00F74CA4">
            <w:pPr>
              <w:spacing w:line="276" w:lineRule="auto"/>
              <w:jc w:val="both"/>
              <w:rPr>
                <w:lang w:val="en-GB"/>
              </w:rPr>
            </w:pPr>
          </w:p>
          <w:p w14:paraId="610FD1B5" w14:textId="77777777" w:rsidR="008C3032" w:rsidRPr="004C7C8A" w:rsidRDefault="008C3032" w:rsidP="00F74CA4">
            <w:pPr>
              <w:spacing w:line="276" w:lineRule="auto"/>
              <w:jc w:val="both"/>
              <w:rPr>
                <w:lang w:val="en-GB"/>
              </w:rPr>
            </w:pPr>
            <w:r w:rsidRPr="004C7C8A">
              <w:rPr>
                <w:lang w:val="en-GB"/>
              </w:rPr>
              <w:t>Publications assessed by pairs (for example Chest)</w:t>
            </w:r>
          </w:p>
          <w:p w14:paraId="36ED058A" w14:textId="77777777" w:rsidR="008C3032" w:rsidRPr="004C7C8A" w:rsidRDefault="008C3032" w:rsidP="00F74CA4">
            <w:pPr>
              <w:spacing w:line="276" w:lineRule="auto"/>
              <w:jc w:val="both"/>
              <w:rPr>
                <w:lang w:val="en-GB"/>
              </w:rPr>
            </w:pPr>
          </w:p>
          <w:p w14:paraId="3DFA517B" w14:textId="77777777" w:rsidR="008C3032" w:rsidRPr="004C7C8A" w:rsidRDefault="008C3032" w:rsidP="00F74CA4">
            <w:pPr>
              <w:spacing w:line="276" w:lineRule="auto"/>
              <w:jc w:val="both"/>
              <w:rPr>
                <w:lang w:val="en-GB"/>
              </w:rPr>
            </w:pPr>
            <w:r w:rsidRPr="004C7C8A">
              <w:rPr>
                <w:lang w:val="en-GB"/>
              </w:rPr>
              <w:t>I don’t know</w:t>
            </w:r>
          </w:p>
        </w:tc>
        <w:tc>
          <w:tcPr>
            <w:tcW w:w="1595" w:type="pct"/>
          </w:tcPr>
          <w:p w14:paraId="4714A710" w14:textId="77777777" w:rsidR="008C3032" w:rsidRPr="004C7C8A" w:rsidRDefault="008C3032" w:rsidP="00F74CA4">
            <w:pPr>
              <w:spacing w:line="276" w:lineRule="auto"/>
              <w:jc w:val="both"/>
              <w:rPr>
                <w:lang w:val="fr-FR"/>
              </w:rPr>
            </w:pPr>
          </w:p>
        </w:tc>
      </w:tr>
      <w:tr w:rsidR="008C3032" w:rsidRPr="004C7C8A" w14:paraId="4BA1FCAB" w14:textId="77777777" w:rsidTr="00F74CA4">
        <w:tc>
          <w:tcPr>
            <w:tcW w:w="1810" w:type="pct"/>
          </w:tcPr>
          <w:p w14:paraId="58FF2C30" w14:textId="77777777" w:rsidR="008C3032" w:rsidRPr="004C7C8A" w:rsidRDefault="008C3032" w:rsidP="00F74CA4">
            <w:pPr>
              <w:spacing w:line="276" w:lineRule="auto"/>
              <w:jc w:val="both"/>
              <w:rPr>
                <w:lang w:val="fr-FR"/>
              </w:rPr>
            </w:pPr>
            <w:r w:rsidRPr="004C7C8A">
              <w:rPr>
                <w:lang w:val="fr-FR"/>
              </w:rPr>
              <w:t>3. Quel type de schéma d’étude serait le plus approprié pour répondre à la question de savoir si l'exercice physique ou les exercices de respiration permettent d'obtenir de meilleurs résultats sur la santé ? (ne cochez qu'une seule case s’il vous plait) 1 point</w:t>
            </w:r>
          </w:p>
          <w:p w14:paraId="504F0015" w14:textId="77777777" w:rsidR="008C3032" w:rsidRPr="004C7C8A" w:rsidRDefault="008C3032" w:rsidP="00F74CA4">
            <w:pPr>
              <w:numPr>
                <w:ilvl w:val="0"/>
                <w:numId w:val="2"/>
              </w:numPr>
              <w:spacing w:line="276" w:lineRule="auto"/>
              <w:ind w:left="881" w:hanging="284"/>
              <w:contextualSpacing/>
              <w:jc w:val="both"/>
              <w:rPr>
                <w:lang w:val="fr-FR"/>
              </w:rPr>
            </w:pPr>
            <w:r w:rsidRPr="004C7C8A">
              <w:rPr>
                <w:lang w:val="fr-FR"/>
              </w:rPr>
              <w:t>Étude de cas</w:t>
            </w:r>
          </w:p>
          <w:p w14:paraId="01C30CE2" w14:textId="77777777" w:rsidR="008C3032" w:rsidRPr="004C7C8A" w:rsidRDefault="008C3032" w:rsidP="00F74CA4">
            <w:pPr>
              <w:numPr>
                <w:ilvl w:val="0"/>
                <w:numId w:val="2"/>
              </w:numPr>
              <w:spacing w:line="276" w:lineRule="auto"/>
              <w:ind w:left="881" w:hanging="284"/>
              <w:contextualSpacing/>
              <w:jc w:val="both"/>
              <w:rPr>
                <w:lang w:val="fr-FR"/>
              </w:rPr>
            </w:pPr>
            <w:r w:rsidRPr="004C7C8A">
              <w:rPr>
                <w:lang w:val="fr-FR"/>
              </w:rPr>
              <w:t>Essai contrôlé randomisé</w:t>
            </w:r>
          </w:p>
          <w:p w14:paraId="32D1F91E" w14:textId="77777777" w:rsidR="008C3032" w:rsidRPr="004C7C8A" w:rsidRDefault="008C3032" w:rsidP="00F74CA4">
            <w:pPr>
              <w:numPr>
                <w:ilvl w:val="0"/>
                <w:numId w:val="2"/>
              </w:numPr>
              <w:spacing w:line="276" w:lineRule="auto"/>
              <w:ind w:left="881" w:hanging="284"/>
              <w:contextualSpacing/>
              <w:jc w:val="both"/>
              <w:rPr>
                <w:lang w:val="fr-FR"/>
              </w:rPr>
            </w:pPr>
            <w:r w:rsidRPr="004C7C8A">
              <w:rPr>
                <w:lang w:val="fr-FR"/>
              </w:rPr>
              <w:t>Étude transversale</w:t>
            </w:r>
          </w:p>
          <w:p w14:paraId="3C4EC486" w14:textId="77777777" w:rsidR="008C3032" w:rsidRPr="004C7C8A" w:rsidRDefault="008C3032" w:rsidP="00F74CA4">
            <w:pPr>
              <w:numPr>
                <w:ilvl w:val="0"/>
                <w:numId w:val="2"/>
              </w:numPr>
              <w:spacing w:line="276" w:lineRule="auto"/>
              <w:ind w:left="881" w:hanging="284"/>
              <w:contextualSpacing/>
              <w:jc w:val="both"/>
              <w:rPr>
                <w:lang w:val="fr-FR"/>
              </w:rPr>
            </w:pPr>
            <w:r w:rsidRPr="004C7C8A">
              <w:rPr>
                <w:lang w:val="fr-FR"/>
              </w:rPr>
              <w:lastRenderedPageBreak/>
              <w:t>Étude de cohorte</w:t>
            </w:r>
          </w:p>
          <w:p w14:paraId="34D6243E" w14:textId="77777777" w:rsidR="008C3032" w:rsidRPr="004C7C8A" w:rsidRDefault="008C3032" w:rsidP="00F74CA4">
            <w:pPr>
              <w:numPr>
                <w:ilvl w:val="0"/>
                <w:numId w:val="2"/>
              </w:numPr>
              <w:spacing w:line="276" w:lineRule="auto"/>
              <w:ind w:left="881" w:hanging="284"/>
              <w:contextualSpacing/>
              <w:jc w:val="both"/>
              <w:rPr>
                <w:lang w:val="fr-FR"/>
              </w:rPr>
            </w:pPr>
            <w:r w:rsidRPr="004C7C8A">
              <w:rPr>
                <w:lang w:val="fr-FR"/>
              </w:rPr>
              <w:t>Essai contrôlé non randomisé</w:t>
            </w:r>
          </w:p>
          <w:p w14:paraId="16393704" w14:textId="77777777" w:rsidR="008C3032" w:rsidRPr="004C7C8A" w:rsidRDefault="008C3032" w:rsidP="00F74CA4">
            <w:pPr>
              <w:numPr>
                <w:ilvl w:val="0"/>
                <w:numId w:val="2"/>
              </w:numPr>
              <w:spacing w:line="276" w:lineRule="auto"/>
              <w:ind w:left="881" w:hanging="284"/>
              <w:contextualSpacing/>
              <w:jc w:val="both"/>
              <w:rPr>
                <w:lang w:val="fr-FR"/>
              </w:rPr>
            </w:pPr>
            <w:r w:rsidRPr="004C7C8A">
              <w:rPr>
                <w:lang w:val="fr-FR"/>
              </w:rPr>
              <w:t>Enquête</w:t>
            </w:r>
          </w:p>
          <w:p w14:paraId="2C005BC9" w14:textId="77777777" w:rsidR="008C3032" w:rsidRPr="004C7C8A" w:rsidRDefault="008C3032" w:rsidP="00F74CA4">
            <w:pPr>
              <w:numPr>
                <w:ilvl w:val="0"/>
                <w:numId w:val="2"/>
              </w:numPr>
              <w:spacing w:line="276" w:lineRule="auto"/>
              <w:ind w:left="881" w:hanging="284"/>
              <w:contextualSpacing/>
              <w:jc w:val="both"/>
              <w:rPr>
                <w:lang w:val="fr-FR"/>
              </w:rPr>
            </w:pPr>
            <w:r w:rsidRPr="004C7C8A">
              <w:rPr>
                <w:lang w:val="fr-FR"/>
              </w:rPr>
              <w:t>Ne sait pas</w:t>
            </w:r>
          </w:p>
          <w:p w14:paraId="24CE04DD" w14:textId="77777777" w:rsidR="008C3032" w:rsidRPr="004C7C8A" w:rsidRDefault="008C3032" w:rsidP="00F74CA4">
            <w:pPr>
              <w:spacing w:line="276" w:lineRule="auto"/>
              <w:jc w:val="both"/>
              <w:rPr>
                <w:b/>
                <w:bCs/>
                <w:lang w:val="fr-FR"/>
              </w:rPr>
            </w:pPr>
          </w:p>
        </w:tc>
        <w:tc>
          <w:tcPr>
            <w:tcW w:w="1595" w:type="pct"/>
          </w:tcPr>
          <w:p w14:paraId="0E9D59C5" w14:textId="77777777" w:rsidR="008C3032" w:rsidRPr="004C7C8A" w:rsidRDefault="008C3032" w:rsidP="00F74CA4">
            <w:pPr>
              <w:spacing w:line="276" w:lineRule="auto"/>
              <w:jc w:val="both"/>
              <w:rPr>
                <w:lang w:val="en-GB"/>
              </w:rPr>
            </w:pPr>
            <w:r w:rsidRPr="00887FEC">
              <w:rPr>
                <w:lang w:val="en-CA"/>
              </w:rPr>
              <w:lastRenderedPageBreak/>
              <w:t>3</w:t>
            </w:r>
            <w:r w:rsidRPr="004C7C8A">
              <w:rPr>
                <w:lang w:val="en-GB"/>
              </w:rPr>
              <w:t>.What type of study would be the most appropriate to find out if physical exercise or breathing exercises get the best results on health ? (only tick one box please)</w:t>
            </w:r>
          </w:p>
          <w:p w14:paraId="458998FB" w14:textId="77777777" w:rsidR="008C3032" w:rsidRPr="004C7C8A" w:rsidRDefault="008C3032" w:rsidP="00F74CA4">
            <w:pPr>
              <w:spacing w:line="276" w:lineRule="auto"/>
              <w:jc w:val="both"/>
              <w:rPr>
                <w:lang w:val="en-GB"/>
              </w:rPr>
            </w:pPr>
          </w:p>
          <w:p w14:paraId="4ABEBAC9" w14:textId="77777777" w:rsidR="008C3032" w:rsidRPr="004C7C8A" w:rsidRDefault="008C3032" w:rsidP="00F74CA4">
            <w:pPr>
              <w:spacing w:line="276" w:lineRule="auto"/>
              <w:jc w:val="both"/>
              <w:rPr>
                <w:lang w:val="en-GB"/>
              </w:rPr>
            </w:pPr>
          </w:p>
          <w:p w14:paraId="1210968D" w14:textId="77777777" w:rsidR="008C3032" w:rsidRPr="004C7C8A" w:rsidRDefault="008C3032" w:rsidP="00F74CA4">
            <w:pPr>
              <w:spacing w:line="276" w:lineRule="auto"/>
              <w:jc w:val="both"/>
              <w:rPr>
                <w:lang w:val="en-GB"/>
              </w:rPr>
            </w:pPr>
          </w:p>
          <w:p w14:paraId="216C576C" w14:textId="77777777" w:rsidR="008C3032" w:rsidRPr="004C7C8A" w:rsidRDefault="008C3032" w:rsidP="00F74CA4">
            <w:pPr>
              <w:spacing w:line="276" w:lineRule="auto"/>
              <w:jc w:val="both"/>
              <w:rPr>
                <w:lang w:val="en-GB"/>
              </w:rPr>
            </w:pPr>
            <w:r w:rsidRPr="004C7C8A">
              <w:rPr>
                <w:lang w:val="en-GB"/>
              </w:rPr>
              <w:t>Case study</w:t>
            </w:r>
          </w:p>
          <w:p w14:paraId="5462868D" w14:textId="77777777" w:rsidR="008C3032" w:rsidRPr="004C7C8A" w:rsidRDefault="008C3032" w:rsidP="00F74CA4">
            <w:pPr>
              <w:spacing w:line="276" w:lineRule="auto"/>
              <w:jc w:val="both"/>
              <w:rPr>
                <w:lang w:val="en-GB"/>
              </w:rPr>
            </w:pPr>
            <w:r w:rsidRPr="004C7C8A">
              <w:rPr>
                <w:lang w:val="en-GB"/>
              </w:rPr>
              <w:t>Randomized controlled trial</w:t>
            </w:r>
          </w:p>
          <w:p w14:paraId="62D0B187" w14:textId="77777777" w:rsidR="008C3032" w:rsidRPr="004C7C8A" w:rsidRDefault="008C3032" w:rsidP="00F74CA4">
            <w:pPr>
              <w:spacing w:line="276" w:lineRule="auto"/>
              <w:jc w:val="both"/>
              <w:rPr>
                <w:lang w:val="en-GB"/>
              </w:rPr>
            </w:pPr>
            <w:r w:rsidRPr="004C7C8A">
              <w:rPr>
                <w:lang w:val="en-GB"/>
              </w:rPr>
              <w:lastRenderedPageBreak/>
              <w:t>Transversal study</w:t>
            </w:r>
          </w:p>
          <w:p w14:paraId="7B376DDE" w14:textId="77777777" w:rsidR="008C3032" w:rsidRPr="004C7C8A" w:rsidRDefault="008C3032" w:rsidP="00F74CA4">
            <w:pPr>
              <w:spacing w:line="276" w:lineRule="auto"/>
              <w:jc w:val="both"/>
              <w:rPr>
                <w:lang w:val="en-GB"/>
              </w:rPr>
            </w:pPr>
            <w:r w:rsidRPr="004C7C8A">
              <w:rPr>
                <w:lang w:val="en-GB"/>
              </w:rPr>
              <w:t>Cohort study</w:t>
            </w:r>
          </w:p>
          <w:p w14:paraId="187ED816" w14:textId="77777777" w:rsidR="008C3032" w:rsidRPr="004C7C8A" w:rsidRDefault="008C3032" w:rsidP="00F74CA4">
            <w:pPr>
              <w:spacing w:line="276" w:lineRule="auto"/>
              <w:jc w:val="both"/>
              <w:rPr>
                <w:lang w:val="en-GB"/>
              </w:rPr>
            </w:pPr>
            <w:r w:rsidRPr="004C7C8A">
              <w:rPr>
                <w:lang w:val="en-GB"/>
              </w:rPr>
              <w:t>Non randomized controlled trial</w:t>
            </w:r>
          </w:p>
          <w:p w14:paraId="55346FF9" w14:textId="77777777" w:rsidR="008C3032" w:rsidRPr="004C7C8A" w:rsidRDefault="008C3032" w:rsidP="00F74CA4">
            <w:pPr>
              <w:spacing w:line="276" w:lineRule="auto"/>
              <w:jc w:val="both"/>
              <w:rPr>
                <w:lang w:val="en-GB"/>
              </w:rPr>
            </w:pPr>
            <w:r w:rsidRPr="004C7C8A">
              <w:rPr>
                <w:lang w:val="en-GB"/>
              </w:rPr>
              <w:t>Survey</w:t>
            </w:r>
          </w:p>
          <w:p w14:paraId="57B89532" w14:textId="77777777" w:rsidR="008C3032" w:rsidRPr="004C7C8A" w:rsidRDefault="008C3032" w:rsidP="00F74CA4">
            <w:pPr>
              <w:spacing w:line="276" w:lineRule="auto"/>
              <w:jc w:val="both"/>
              <w:rPr>
                <w:lang w:val="fr-FR"/>
              </w:rPr>
            </w:pPr>
            <w:r w:rsidRPr="004C7C8A">
              <w:rPr>
                <w:lang w:val="fr-FR"/>
              </w:rPr>
              <w:t>Do not know</w:t>
            </w:r>
          </w:p>
        </w:tc>
        <w:tc>
          <w:tcPr>
            <w:tcW w:w="1595" w:type="pct"/>
          </w:tcPr>
          <w:p w14:paraId="5F409506" w14:textId="77777777" w:rsidR="008C3032" w:rsidRPr="004C7C8A" w:rsidRDefault="008C3032" w:rsidP="00F74CA4">
            <w:pPr>
              <w:spacing w:line="276" w:lineRule="auto"/>
              <w:jc w:val="both"/>
              <w:rPr>
                <w:lang w:val="fr-FR"/>
              </w:rPr>
            </w:pPr>
          </w:p>
        </w:tc>
      </w:tr>
      <w:tr w:rsidR="008C3032" w:rsidRPr="004C7C8A" w14:paraId="61F80ABA" w14:textId="77777777" w:rsidTr="00F74CA4">
        <w:tc>
          <w:tcPr>
            <w:tcW w:w="1810" w:type="pct"/>
          </w:tcPr>
          <w:p w14:paraId="2066FEC5" w14:textId="77777777" w:rsidR="008C3032" w:rsidRPr="004C7C8A" w:rsidRDefault="008C3032" w:rsidP="00F74CA4">
            <w:pPr>
              <w:spacing w:line="276" w:lineRule="auto"/>
              <w:jc w:val="both"/>
              <w:rPr>
                <w:lang w:val="fr-FR"/>
              </w:rPr>
            </w:pPr>
            <w:r w:rsidRPr="004C7C8A">
              <w:rPr>
                <w:lang w:val="fr-FR"/>
              </w:rPr>
              <w:t>4. Si vous aviez effectué votre recherche de la littérature sur Medline en utilisant les termes MeSH (thesaurus de termes médicaux), votre recherche aurait donné moins d'articles que si vous aviez effectué une recherche basique en utilisant des termes généraux. ½ point</w:t>
            </w:r>
          </w:p>
          <w:p w14:paraId="2A488C75" w14:textId="77777777" w:rsidR="008C3032" w:rsidRPr="004C7C8A" w:rsidRDefault="008C3032" w:rsidP="00F74CA4">
            <w:pPr>
              <w:spacing w:line="276" w:lineRule="auto"/>
              <w:jc w:val="both"/>
              <w:rPr>
                <w:lang w:val="fr-FR"/>
              </w:rPr>
            </w:pPr>
            <w:r w:rsidRPr="004C7C8A">
              <w:rPr>
                <w:lang w:val="fr-FR"/>
              </w:rPr>
              <w:t>VRAI/FAUX/NE SAIT PAS</w:t>
            </w:r>
          </w:p>
          <w:p w14:paraId="3C412385" w14:textId="77777777" w:rsidR="008C3032" w:rsidRPr="004C7C8A" w:rsidRDefault="008C3032" w:rsidP="00F74CA4">
            <w:pPr>
              <w:spacing w:line="276" w:lineRule="auto"/>
              <w:jc w:val="both"/>
              <w:rPr>
                <w:b/>
                <w:bCs/>
                <w:lang w:val="fr-FR"/>
              </w:rPr>
            </w:pPr>
          </w:p>
        </w:tc>
        <w:tc>
          <w:tcPr>
            <w:tcW w:w="1595" w:type="pct"/>
          </w:tcPr>
          <w:p w14:paraId="29FC75F1" w14:textId="77777777" w:rsidR="008C3032" w:rsidRPr="004C7C8A" w:rsidRDefault="008C3032" w:rsidP="00F74CA4">
            <w:pPr>
              <w:spacing w:line="276" w:lineRule="auto"/>
              <w:jc w:val="both"/>
              <w:rPr>
                <w:lang w:val="fr-FR"/>
              </w:rPr>
            </w:pPr>
            <w:r w:rsidRPr="00887FEC">
              <w:rPr>
                <w:lang w:val="en-CA"/>
              </w:rPr>
              <w:t xml:space="preserve">4. </w:t>
            </w:r>
            <w:r w:rsidRPr="004C7C8A">
              <w:rPr>
                <w:lang w:val="en-GB"/>
              </w:rPr>
              <w:t>If you had done your literature research on Medline using the terms MeSH (medical term thesaurus), your research would have given you less articles than if you’d done a basic research using general terms. TRUE/FALSE/DO NOT KNOW</w:t>
            </w:r>
          </w:p>
        </w:tc>
        <w:tc>
          <w:tcPr>
            <w:tcW w:w="1595" w:type="pct"/>
          </w:tcPr>
          <w:p w14:paraId="5545631C" w14:textId="77777777" w:rsidR="008C3032" w:rsidRPr="004C7C8A" w:rsidRDefault="008C3032" w:rsidP="00F74CA4">
            <w:pPr>
              <w:spacing w:line="276" w:lineRule="auto"/>
              <w:jc w:val="both"/>
              <w:rPr>
                <w:lang w:val="fr-FR"/>
              </w:rPr>
            </w:pPr>
          </w:p>
        </w:tc>
      </w:tr>
      <w:tr w:rsidR="008C3032" w:rsidRPr="00887FEC" w14:paraId="396BD331" w14:textId="77777777" w:rsidTr="00F74CA4">
        <w:tc>
          <w:tcPr>
            <w:tcW w:w="1810" w:type="pct"/>
          </w:tcPr>
          <w:p w14:paraId="03C06E72" w14:textId="77777777" w:rsidR="008C3032" w:rsidRPr="004C7C8A" w:rsidRDefault="008C3032" w:rsidP="00F74CA4">
            <w:pPr>
              <w:spacing w:line="276" w:lineRule="auto"/>
              <w:jc w:val="both"/>
              <w:rPr>
                <w:lang w:val="fr-FR"/>
              </w:rPr>
            </w:pPr>
            <w:r w:rsidRPr="004C7C8A">
              <w:rPr>
                <w:lang w:val="fr-FR"/>
              </w:rPr>
              <w:t>5. Si vous utilisiez l'opérateur booléen 'OR' dans votre recherche, cela réduirait le nombre de citations que votre recherche aurait produite. ½ point</w:t>
            </w:r>
          </w:p>
          <w:p w14:paraId="0859BBF9" w14:textId="77777777" w:rsidR="008C3032" w:rsidRPr="004C7C8A" w:rsidRDefault="008C3032" w:rsidP="00F74CA4">
            <w:pPr>
              <w:spacing w:line="276" w:lineRule="auto"/>
              <w:jc w:val="both"/>
              <w:rPr>
                <w:lang w:val="fr-FR"/>
              </w:rPr>
            </w:pPr>
            <w:r w:rsidRPr="004C7C8A">
              <w:rPr>
                <w:lang w:val="fr-FR"/>
              </w:rPr>
              <w:t>VRAI/FAUX/NE SAIT PAS</w:t>
            </w:r>
          </w:p>
          <w:p w14:paraId="758CE78A" w14:textId="77777777" w:rsidR="008C3032" w:rsidRPr="004C7C8A" w:rsidRDefault="008C3032" w:rsidP="00F74CA4">
            <w:pPr>
              <w:spacing w:line="276" w:lineRule="auto"/>
              <w:jc w:val="both"/>
              <w:rPr>
                <w:b/>
                <w:bCs/>
                <w:lang w:val="fr-FR"/>
              </w:rPr>
            </w:pPr>
          </w:p>
        </w:tc>
        <w:tc>
          <w:tcPr>
            <w:tcW w:w="1595" w:type="pct"/>
          </w:tcPr>
          <w:p w14:paraId="399BA028" w14:textId="77777777" w:rsidR="008C3032" w:rsidRPr="004C7C8A" w:rsidRDefault="008C3032" w:rsidP="00F74CA4">
            <w:pPr>
              <w:spacing w:line="276" w:lineRule="auto"/>
              <w:jc w:val="both"/>
              <w:rPr>
                <w:lang w:val="en-GB"/>
              </w:rPr>
            </w:pPr>
            <w:r w:rsidRPr="004C7C8A">
              <w:rPr>
                <w:lang w:val="en-GB"/>
              </w:rPr>
              <w:t>5. If you use the boolean operator ‘OR’ in your search, that would reduce the number of quotes your search would have produced. TRUE/ FALSE/ DO NOT KNOW</w:t>
            </w:r>
          </w:p>
        </w:tc>
        <w:tc>
          <w:tcPr>
            <w:tcW w:w="1595" w:type="pct"/>
          </w:tcPr>
          <w:p w14:paraId="225BDE4C" w14:textId="77777777" w:rsidR="008C3032" w:rsidRPr="00887FEC" w:rsidRDefault="008C3032" w:rsidP="00F74CA4">
            <w:pPr>
              <w:spacing w:line="276" w:lineRule="auto"/>
              <w:jc w:val="both"/>
              <w:rPr>
                <w:lang w:val="en-CA"/>
              </w:rPr>
            </w:pPr>
            <w:r w:rsidRPr="00887FEC">
              <w:rPr>
                <w:lang w:val="en-CA"/>
              </w:rPr>
              <w:t>Not s</w:t>
            </w:r>
            <w:r w:rsidRPr="004C7C8A">
              <w:rPr>
                <w:lang w:val="en-GB"/>
              </w:rPr>
              <w:t xml:space="preserve">ure what a </w:t>
            </w:r>
            <w:r>
              <w:rPr>
                <w:lang w:val="en-GB"/>
              </w:rPr>
              <w:t>“</w:t>
            </w:r>
            <w:r w:rsidRPr="004C7C8A">
              <w:rPr>
                <w:lang w:val="en-GB"/>
              </w:rPr>
              <w:t>booléen opérateur</w:t>
            </w:r>
            <w:r>
              <w:rPr>
                <w:lang w:val="en-GB"/>
              </w:rPr>
              <w:t>”</w:t>
            </w:r>
            <w:r w:rsidRPr="004C7C8A">
              <w:rPr>
                <w:lang w:val="en-GB"/>
              </w:rPr>
              <w:t xml:space="preserve"> is so I used the translation I found online.</w:t>
            </w:r>
          </w:p>
        </w:tc>
      </w:tr>
      <w:tr w:rsidR="008C3032" w:rsidRPr="00887FEC" w14:paraId="529CAE19" w14:textId="77777777" w:rsidTr="00F74CA4">
        <w:tc>
          <w:tcPr>
            <w:tcW w:w="1810" w:type="pct"/>
          </w:tcPr>
          <w:p w14:paraId="7891C083" w14:textId="77777777" w:rsidR="008C3032" w:rsidRPr="004C7C8A" w:rsidRDefault="008C3032" w:rsidP="00F74CA4">
            <w:pPr>
              <w:spacing w:line="276" w:lineRule="auto"/>
              <w:jc w:val="both"/>
              <w:rPr>
                <w:lang w:val="fr-FR"/>
              </w:rPr>
            </w:pPr>
            <w:r w:rsidRPr="004C7C8A">
              <w:rPr>
                <w:lang w:val="fr-FR"/>
              </w:rPr>
              <w:t>6. Vous trouvez une étude expérimentale comparant des exercices de respiration et un programme d'exercices physiques pour la fibrose kystique.Comment vous détermineriez si la recherche a une méthodologie rigoureuse ? (ne cochez qu'une seule case s’il vous plait) 1 point</w:t>
            </w:r>
          </w:p>
          <w:p w14:paraId="0A9346E5" w14:textId="77777777" w:rsidR="008C3032" w:rsidRPr="004C7C8A" w:rsidRDefault="008C3032" w:rsidP="00F74CA4">
            <w:pPr>
              <w:numPr>
                <w:ilvl w:val="0"/>
                <w:numId w:val="3"/>
              </w:numPr>
              <w:spacing w:line="276" w:lineRule="auto"/>
              <w:ind w:left="739" w:hanging="284"/>
              <w:contextualSpacing/>
              <w:jc w:val="both"/>
              <w:rPr>
                <w:lang w:val="fr-FR"/>
              </w:rPr>
            </w:pPr>
            <w:r w:rsidRPr="004C7C8A">
              <w:rPr>
                <w:lang w:val="fr-FR"/>
              </w:rPr>
              <w:t>si l'étude est publiée dans un journal évalué par les pairs, cela garantit que la méthodologie de recherche est solide</w:t>
            </w:r>
          </w:p>
          <w:p w14:paraId="4F1388D8" w14:textId="77777777" w:rsidR="008C3032" w:rsidRPr="004C7C8A" w:rsidRDefault="008C3032" w:rsidP="00F74CA4">
            <w:pPr>
              <w:numPr>
                <w:ilvl w:val="0"/>
                <w:numId w:val="3"/>
              </w:numPr>
              <w:spacing w:line="276" w:lineRule="auto"/>
              <w:ind w:left="739" w:hanging="284"/>
              <w:contextualSpacing/>
              <w:jc w:val="both"/>
              <w:rPr>
                <w:lang w:val="fr-FR"/>
              </w:rPr>
            </w:pPr>
            <w:r w:rsidRPr="004C7C8A">
              <w:rPr>
                <w:lang w:val="fr-FR"/>
              </w:rPr>
              <w:t>vous utiliseriez un outil de lecture critique pour évaluer les risques de biais</w:t>
            </w:r>
          </w:p>
          <w:p w14:paraId="3B75B583" w14:textId="77777777" w:rsidR="008C3032" w:rsidRPr="004C7C8A" w:rsidRDefault="008C3032" w:rsidP="00F74CA4">
            <w:pPr>
              <w:numPr>
                <w:ilvl w:val="0"/>
                <w:numId w:val="3"/>
              </w:numPr>
              <w:spacing w:line="276" w:lineRule="auto"/>
              <w:ind w:left="739" w:hanging="284"/>
              <w:contextualSpacing/>
              <w:jc w:val="both"/>
              <w:rPr>
                <w:lang w:val="fr-FR"/>
              </w:rPr>
            </w:pPr>
            <w:r w:rsidRPr="004C7C8A">
              <w:rPr>
                <w:lang w:val="fr-FR"/>
              </w:rPr>
              <w:lastRenderedPageBreak/>
              <w:t>vous discuteriez de la recherche avec un collègue / expert dans le domaine pour valider les résultats</w:t>
            </w:r>
          </w:p>
          <w:p w14:paraId="2DC143C6" w14:textId="77777777" w:rsidR="008C3032" w:rsidRPr="004C7C8A" w:rsidRDefault="008C3032" w:rsidP="00F74CA4">
            <w:pPr>
              <w:numPr>
                <w:ilvl w:val="0"/>
                <w:numId w:val="3"/>
              </w:numPr>
              <w:spacing w:line="276" w:lineRule="auto"/>
              <w:ind w:left="739" w:hanging="284"/>
              <w:contextualSpacing/>
              <w:jc w:val="both"/>
              <w:rPr>
                <w:lang w:val="fr-FR"/>
              </w:rPr>
            </w:pPr>
            <w:r w:rsidRPr="004C7C8A">
              <w:rPr>
                <w:lang w:val="fr-FR"/>
              </w:rPr>
              <w:t>toutes les propositions précédentes</w:t>
            </w:r>
          </w:p>
          <w:p w14:paraId="6A51CCF5" w14:textId="77777777" w:rsidR="008C3032" w:rsidRPr="004C7C8A" w:rsidRDefault="008C3032" w:rsidP="00F74CA4">
            <w:pPr>
              <w:numPr>
                <w:ilvl w:val="0"/>
                <w:numId w:val="3"/>
              </w:numPr>
              <w:spacing w:line="276" w:lineRule="auto"/>
              <w:ind w:left="739" w:hanging="284"/>
              <w:contextualSpacing/>
              <w:jc w:val="both"/>
              <w:rPr>
                <w:lang w:val="fr-FR"/>
              </w:rPr>
            </w:pPr>
            <w:r w:rsidRPr="004C7C8A">
              <w:rPr>
                <w:lang w:val="fr-FR"/>
              </w:rPr>
              <w:t>ne sait pas</w:t>
            </w:r>
          </w:p>
          <w:p w14:paraId="5F30BE86" w14:textId="77777777" w:rsidR="008C3032" w:rsidRPr="004C7C8A" w:rsidRDefault="008C3032" w:rsidP="00F74CA4">
            <w:pPr>
              <w:spacing w:line="276" w:lineRule="auto"/>
              <w:ind w:left="30"/>
              <w:jc w:val="both"/>
              <w:rPr>
                <w:lang w:val="fr-FR"/>
              </w:rPr>
            </w:pPr>
          </w:p>
        </w:tc>
        <w:tc>
          <w:tcPr>
            <w:tcW w:w="1595" w:type="pct"/>
          </w:tcPr>
          <w:p w14:paraId="6C0A0D9E" w14:textId="77777777" w:rsidR="008C3032" w:rsidRPr="004C7C8A" w:rsidRDefault="008C3032" w:rsidP="00F74CA4">
            <w:pPr>
              <w:spacing w:line="276" w:lineRule="auto"/>
              <w:jc w:val="both"/>
              <w:rPr>
                <w:lang w:val="en-GB"/>
              </w:rPr>
            </w:pPr>
            <w:r w:rsidRPr="004C7C8A">
              <w:rPr>
                <w:lang w:val="en-GB"/>
              </w:rPr>
              <w:lastRenderedPageBreak/>
              <w:t>6. You find an experimental study comparing breathing exercises and a physical exercise program for cystic fibrosis. How would you determine if the research has an accurate methodology? (please only tick one box)</w:t>
            </w:r>
          </w:p>
          <w:p w14:paraId="58B958AA" w14:textId="77777777" w:rsidR="008C3032" w:rsidRPr="004C7C8A" w:rsidRDefault="008C3032" w:rsidP="00F74CA4">
            <w:pPr>
              <w:spacing w:line="276" w:lineRule="auto"/>
              <w:jc w:val="both"/>
              <w:rPr>
                <w:lang w:val="en-GB"/>
              </w:rPr>
            </w:pPr>
          </w:p>
          <w:p w14:paraId="598B4BBF" w14:textId="77777777" w:rsidR="008C3032" w:rsidRPr="004C7C8A" w:rsidRDefault="008C3032" w:rsidP="00F74CA4">
            <w:pPr>
              <w:spacing w:line="276" w:lineRule="auto"/>
              <w:jc w:val="both"/>
              <w:rPr>
                <w:lang w:val="en-GB"/>
              </w:rPr>
            </w:pPr>
            <w:r w:rsidRPr="004C7C8A">
              <w:rPr>
                <w:lang w:val="en-GB"/>
              </w:rPr>
              <w:t>If the study is published in a journal evaluated by their pairs that guaranties that the research methodology is valid</w:t>
            </w:r>
          </w:p>
          <w:p w14:paraId="4FE5BDFF" w14:textId="77777777" w:rsidR="008C3032" w:rsidRPr="004C7C8A" w:rsidRDefault="008C3032" w:rsidP="00F74CA4">
            <w:pPr>
              <w:spacing w:line="276" w:lineRule="auto"/>
              <w:jc w:val="both"/>
              <w:rPr>
                <w:lang w:val="en-GB"/>
              </w:rPr>
            </w:pPr>
          </w:p>
          <w:p w14:paraId="3BB6B0C9" w14:textId="77777777" w:rsidR="008C3032" w:rsidRPr="004C7C8A" w:rsidRDefault="008C3032" w:rsidP="00F74CA4">
            <w:pPr>
              <w:spacing w:line="276" w:lineRule="auto"/>
              <w:jc w:val="both"/>
              <w:rPr>
                <w:lang w:val="en-GB"/>
              </w:rPr>
            </w:pPr>
          </w:p>
          <w:p w14:paraId="6AA8DDFE" w14:textId="77777777" w:rsidR="008C3032" w:rsidRPr="004C7C8A" w:rsidRDefault="008C3032" w:rsidP="00F74CA4">
            <w:pPr>
              <w:spacing w:line="276" w:lineRule="auto"/>
              <w:jc w:val="both"/>
              <w:rPr>
                <w:lang w:val="en-GB"/>
              </w:rPr>
            </w:pPr>
            <w:r w:rsidRPr="004C7C8A">
              <w:rPr>
                <w:lang w:val="en-GB"/>
              </w:rPr>
              <w:t>You’d use a critical reading tool to evaluate the bias risks</w:t>
            </w:r>
          </w:p>
          <w:p w14:paraId="6B594458" w14:textId="77777777" w:rsidR="008C3032" w:rsidRPr="004C7C8A" w:rsidRDefault="008C3032" w:rsidP="00F74CA4">
            <w:pPr>
              <w:spacing w:line="276" w:lineRule="auto"/>
              <w:jc w:val="both"/>
              <w:rPr>
                <w:lang w:val="en-GB"/>
              </w:rPr>
            </w:pPr>
          </w:p>
          <w:p w14:paraId="5A9FD376" w14:textId="77777777" w:rsidR="008C3032" w:rsidRPr="004C7C8A" w:rsidRDefault="008C3032" w:rsidP="00F74CA4">
            <w:pPr>
              <w:spacing w:line="276" w:lineRule="auto"/>
              <w:jc w:val="both"/>
              <w:rPr>
                <w:lang w:val="en-GB"/>
              </w:rPr>
            </w:pPr>
            <w:r w:rsidRPr="004C7C8A">
              <w:rPr>
                <w:lang w:val="en-GB"/>
              </w:rPr>
              <w:t>You’d talk about research with a colleague/expert in the department to verify the results</w:t>
            </w:r>
          </w:p>
          <w:p w14:paraId="40803A7F" w14:textId="77777777" w:rsidR="008C3032" w:rsidRPr="004C7C8A" w:rsidRDefault="008C3032" w:rsidP="00F74CA4">
            <w:pPr>
              <w:spacing w:line="276" w:lineRule="auto"/>
              <w:jc w:val="both"/>
              <w:rPr>
                <w:lang w:val="en-GB"/>
              </w:rPr>
            </w:pPr>
          </w:p>
          <w:p w14:paraId="1250F1CE" w14:textId="77777777" w:rsidR="008C3032" w:rsidRPr="004C7C8A" w:rsidRDefault="008C3032" w:rsidP="00F74CA4">
            <w:pPr>
              <w:spacing w:line="276" w:lineRule="auto"/>
              <w:jc w:val="both"/>
              <w:rPr>
                <w:lang w:val="en-GB"/>
              </w:rPr>
            </w:pPr>
            <w:r w:rsidRPr="004C7C8A">
              <w:rPr>
                <w:lang w:val="en-GB"/>
              </w:rPr>
              <w:t>All the suggestions above</w:t>
            </w:r>
          </w:p>
          <w:p w14:paraId="4659333E" w14:textId="77777777" w:rsidR="008C3032" w:rsidRPr="004C7C8A" w:rsidRDefault="008C3032" w:rsidP="00F74CA4">
            <w:pPr>
              <w:spacing w:line="276" w:lineRule="auto"/>
              <w:jc w:val="both"/>
              <w:rPr>
                <w:lang w:val="en-GB"/>
              </w:rPr>
            </w:pPr>
          </w:p>
          <w:p w14:paraId="670FAF55" w14:textId="77777777" w:rsidR="008C3032" w:rsidRPr="004C7C8A" w:rsidRDefault="008C3032" w:rsidP="00F74CA4">
            <w:pPr>
              <w:spacing w:line="276" w:lineRule="auto"/>
              <w:jc w:val="both"/>
              <w:rPr>
                <w:lang w:val="en-GB"/>
              </w:rPr>
            </w:pPr>
            <w:r w:rsidRPr="004C7C8A">
              <w:rPr>
                <w:lang w:val="en-GB"/>
              </w:rPr>
              <w:t>Do not know</w:t>
            </w:r>
          </w:p>
        </w:tc>
        <w:tc>
          <w:tcPr>
            <w:tcW w:w="1595" w:type="pct"/>
          </w:tcPr>
          <w:p w14:paraId="5FC6399A" w14:textId="77777777" w:rsidR="008C3032" w:rsidRPr="00887FEC" w:rsidRDefault="008C3032" w:rsidP="00F74CA4">
            <w:pPr>
              <w:spacing w:line="276" w:lineRule="auto"/>
              <w:jc w:val="both"/>
              <w:rPr>
                <w:lang w:val="en-CA"/>
              </w:rPr>
            </w:pPr>
          </w:p>
        </w:tc>
      </w:tr>
      <w:tr w:rsidR="008C3032" w:rsidRPr="00887FEC" w14:paraId="590C9532" w14:textId="77777777" w:rsidTr="00F74CA4">
        <w:tc>
          <w:tcPr>
            <w:tcW w:w="1810" w:type="pct"/>
          </w:tcPr>
          <w:p w14:paraId="5FCFD729" w14:textId="77777777" w:rsidR="008C3032" w:rsidRPr="004C7C8A" w:rsidRDefault="008C3032" w:rsidP="00F74CA4">
            <w:pPr>
              <w:spacing w:line="276" w:lineRule="auto"/>
              <w:jc w:val="both"/>
              <w:rPr>
                <w:lang w:val="fr-FR"/>
              </w:rPr>
            </w:pPr>
            <w:r w:rsidRPr="004C7C8A">
              <w:rPr>
                <w:lang w:val="fr-FR"/>
              </w:rPr>
              <w:t>7. Votre recherche de la littérature capture deux essais contrôlés randomisés.</w:t>
            </w:r>
          </w:p>
          <w:p w14:paraId="437E372E" w14:textId="77777777" w:rsidR="008C3032" w:rsidRPr="004C7C8A" w:rsidRDefault="008C3032" w:rsidP="00F74CA4">
            <w:pPr>
              <w:spacing w:line="276" w:lineRule="auto"/>
              <w:rPr>
                <w:lang w:val="fr-FR"/>
              </w:rPr>
            </w:pPr>
            <w:r w:rsidRPr="004C7C8A">
              <w:rPr>
                <w:lang w:val="fr-FR"/>
              </w:rPr>
              <w:t>Listez quatre caractéristiques des essais contrôlés randomisés qui augmenteraient votre confiance sur la validité scientifique de la méthodologie. (réponse textuelle) 2 points</w:t>
            </w:r>
          </w:p>
        </w:tc>
        <w:tc>
          <w:tcPr>
            <w:tcW w:w="1595" w:type="pct"/>
          </w:tcPr>
          <w:p w14:paraId="5C17C024" w14:textId="77777777" w:rsidR="008C3032" w:rsidRPr="004C7C8A" w:rsidRDefault="008C3032" w:rsidP="00F74CA4">
            <w:pPr>
              <w:spacing w:line="276" w:lineRule="auto"/>
              <w:jc w:val="both"/>
              <w:rPr>
                <w:lang w:val="en-GB"/>
              </w:rPr>
            </w:pPr>
            <w:r w:rsidRPr="004C7C8A">
              <w:rPr>
                <w:lang w:val="en-GB"/>
              </w:rPr>
              <w:t>7. Your literature research selects two randomized controlled trials.</w:t>
            </w:r>
          </w:p>
          <w:p w14:paraId="16331C84" w14:textId="77777777" w:rsidR="008C3032" w:rsidRPr="004C7C8A" w:rsidRDefault="008C3032" w:rsidP="00F74CA4">
            <w:pPr>
              <w:spacing w:line="276" w:lineRule="auto"/>
              <w:jc w:val="both"/>
              <w:rPr>
                <w:lang w:val="en-GB"/>
              </w:rPr>
            </w:pPr>
            <w:r w:rsidRPr="004C7C8A">
              <w:rPr>
                <w:lang w:val="en-GB"/>
              </w:rPr>
              <w:t>List four characteristics of randomized controlled trials that would increase your trust on the scientific validity of the methodology (written answer)</w:t>
            </w:r>
          </w:p>
        </w:tc>
        <w:tc>
          <w:tcPr>
            <w:tcW w:w="1595" w:type="pct"/>
          </w:tcPr>
          <w:p w14:paraId="41D9BBF6" w14:textId="77777777" w:rsidR="008C3032" w:rsidRPr="00887FEC" w:rsidRDefault="008C3032" w:rsidP="00F74CA4">
            <w:pPr>
              <w:spacing w:line="276" w:lineRule="auto"/>
              <w:jc w:val="both"/>
              <w:rPr>
                <w:lang w:val="en-CA"/>
              </w:rPr>
            </w:pPr>
          </w:p>
        </w:tc>
      </w:tr>
      <w:tr w:rsidR="008C3032" w:rsidRPr="00887FEC" w14:paraId="0AD538AC" w14:textId="77777777" w:rsidTr="00F74CA4">
        <w:tc>
          <w:tcPr>
            <w:tcW w:w="1810" w:type="pct"/>
          </w:tcPr>
          <w:p w14:paraId="52C48E48" w14:textId="77777777" w:rsidR="008C3032" w:rsidRPr="004C7C8A" w:rsidRDefault="008C3032" w:rsidP="00F74CA4">
            <w:pPr>
              <w:spacing w:line="276" w:lineRule="auto"/>
              <w:jc w:val="both"/>
              <w:rPr>
                <w:lang w:val="fr-FR"/>
              </w:rPr>
            </w:pPr>
            <w:r w:rsidRPr="004C7C8A">
              <w:rPr>
                <w:lang w:val="fr-FR"/>
              </w:rPr>
              <w:t>8. Les résultats des deux essais contrôlés randomisés sont présentés ci-dessous. Les deux études montrent un effet bénéfique significatif pour le groupe traité par rapport au groupe contrôle.</w:t>
            </w:r>
          </w:p>
          <w:p w14:paraId="5993484E" w14:textId="77777777" w:rsidR="008C3032" w:rsidRPr="004C7C8A" w:rsidRDefault="008C3032" w:rsidP="00F74CA4">
            <w:pPr>
              <w:spacing w:line="276" w:lineRule="auto"/>
              <w:jc w:val="both"/>
              <w:rPr>
                <w:lang w:val="fr-FR"/>
              </w:rPr>
            </w:pPr>
          </w:p>
          <w:p w14:paraId="0249C49D" w14:textId="77777777" w:rsidR="008C3032" w:rsidRPr="004C7C8A" w:rsidRDefault="008C3032" w:rsidP="00F74CA4">
            <w:pPr>
              <w:spacing w:line="276" w:lineRule="auto"/>
              <w:jc w:val="both"/>
              <w:rPr>
                <w:lang w:val="fr-FR"/>
              </w:rPr>
            </w:pPr>
            <w:r w:rsidRPr="004C7C8A">
              <w:rPr>
                <w:u w:val="single"/>
                <w:lang w:val="fr-FR"/>
              </w:rPr>
              <w:t>L'étude 1</w:t>
            </w:r>
            <w:r w:rsidRPr="004C7C8A">
              <w:rPr>
                <w:lang w:val="fr-FR"/>
              </w:rPr>
              <w:t xml:space="preserve"> a comparé des exercices de respiration et un programme d'exercices physiques chez 24 sujets. Le volume d'expectoration moyen était de 1,5g ± 2,0 avec le programme d'exercices physiques. Il y avait une différence significative entre les poids des expectorations (p=0,001 ; </w:t>
            </w:r>
            <w:r w:rsidRPr="004C7C8A">
              <w:rPr>
                <w:lang w:val="fr-FR"/>
              </w:rPr>
              <w:lastRenderedPageBreak/>
              <w:t>intervalle de confiance à 95 % 0,5-1,2 ; taille d'effet 1,2).</w:t>
            </w:r>
          </w:p>
          <w:p w14:paraId="63085A34" w14:textId="77777777" w:rsidR="008C3032" w:rsidRPr="004C7C8A" w:rsidRDefault="008C3032" w:rsidP="00F74CA4">
            <w:pPr>
              <w:spacing w:line="276" w:lineRule="auto"/>
              <w:jc w:val="both"/>
              <w:rPr>
                <w:lang w:val="fr-FR"/>
              </w:rPr>
            </w:pPr>
          </w:p>
          <w:p w14:paraId="52796C4F" w14:textId="77777777" w:rsidR="008C3032" w:rsidRPr="004C7C8A" w:rsidRDefault="008C3032" w:rsidP="00F74CA4">
            <w:pPr>
              <w:spacing w:line="276" w:lineRule="auto"/>
              <w:jc w:val="both"/>
              <w:rPr>
                <w:lang w:val="fr-FR"/>
              </w:rPr>
            </w:pPr>
            <w:r w:rsidRPr="004C7C8A">
              <w:rPr>
                <w:u w:val="single"/>
                <w:lang w:val="fr-FR"/>
              </w:rPr>
              <w:t>L'étude 2</w:t>
            </w:r>
            <w:r w:rsidRPr="004C7C8A">
              <w:rPr>
                <w:lang w:val="fr-FR"/>
              </w:rPr>
              <w:t xml:space="preserve"> a comparé des exercices de respiration et un programme d'exercices physiques chez 12 sujets. Le volume d'expectoration moyen était de 2,2 g ± 0,5 avec le programme d'exercices physiques. Il y avait une différence significative entre les poids des expectorations (p=0,04 ; intervalle de confiance à 95% 0,25-1,5 ; taille d’effet 2)</w:t>
            </w:r>
          </w:p>
          <w:p w14:paraId="173D075E" w14:textId="77777777" w:rsidR="008C3032" w:rsidRPr="004C7C8A" w:rsidRDefault="008C3032" w:rsidP="00F74CA4">
            <w:pPr>
              <w:spacing w:line="276" w:lineRule="auto"/>
              <w:jc w:val="both"/>
              <w:rPr>
                <w:lang w:val="fr-FR"/>
              </w:rPr>
            </w:pPr>
          </w:p>
          <w:p w14:paraId="1B504D82" w14:textId="77777777" w:rsidR="008C3032" w:rsidRPr="004C7C8A" w:rsidRDefault="008C3032" w:rsidP="00F74CA4">
            <w:pPr>
              <w:spacing w:line="276" w:lineRule="auto"/>
              <w:jc w:val="both"/>
              <w:rPr>
                <w:lang w:val="fr-FR"/>
              </w:rPr>
            </w:pPr>
            <w:r w:rsidRPr="004C7C8A">
              <w:rPr>
                <w:lang w:val="fr-FR"/>
              </w:rPr>
              <w:t>a) Quelle étude montre l'effet le plus bénéfique ? (entourez la réponse s’il vous plait) 1 point</w:t>
            </w:r>
          </w:p>
          <w:p w14:paraId="72BA3C14" w14:textId="77777777" w:rsidR="008C3032" w:rsidRPr="004C7C8A" w:rsidRDefault="008C3032" w:rsidP="00F74CA4">
            <w:pPr>
              <w:spacing w:line="276" w:lineRule="auto"/>
              <w:ind w:left="567"/>
              <w:jc w:val="both"/>
              <w:rPr>
                <w:lang w:val="fr-FR"/>
              </w:rPr>
            </w:pPr>
            <w:r w:rsidRPr="004C7C8A">
              <w:rPr>
                <w:lang w:val="fr-FR"/>
              </w:rPr>
              <w:t>ÉTUDE 1 / ÉTUDE 2 / NE SAIT PAS</w:t>
            </w:r>
          </w:p>
          <w:p w14:paraId="6D9FD2E2" w14:textId="77777777" w:rsidR="008C3032" w:rsidRPr="004C7C8A" w:rsidRDefault="008C3032" w:rsidP="00F74CA4">
            <w:pPr>
              <w:spacing w:line="276" w:lineRule="auto"/>
              <w:ind w:left="567"/>
              <w:jc w:val="both"/>
              <w:rPr>
                <w:lang w:val="fr-FR"/>
              </w:rPr>
            </w:pPr>
          </w:p>
          <w:p w14:paraId="276A1F9D" w14:textId="77777777" w:rsidR="008C3032" w:rsidRPr="004C7C8A" w:rsidRDefault="008C3032" w:rsidP="00F74CA4">
            <w:pPr>
              <w:spacing w:line="276" w:lineRule="auto"/>
              <w:jc w:val="both"/>
              <w:rPr>
                <w:lang w:val="fr-FR"/>
              </w:rPr>
            </w:pPr>
            <w:r w:rsidRPr="004C7C8A">
              <w:rPr>
                <w:lang w:val="fr-FR"/>
              </w:rPr>
              <w:t>b) Comment avez-vous décidé quelle étude a produit l'effet le plus bénéfique ? (cochez une seule case s’il vous plait) 1 point</w:t>
            </w:r>
          </w:p>
          <w:p w14:paraId="2D4B9916" w14:textId="77777777" w:rsidR="008C3032" w:rsidRPr="004C7C8A" w:rsidRDefault="008C3032" w:rsidP="00F74CA4">
            <w:pPr>
              <w:numPr>
                <w:ilvl w:val="0"/>
                <w:numId w:val="4"/>
              </w:numPr>
              <w:spacing w:line="276" w:lineRule="auto"/>
              <w:contextualSpacing/>
              <w:jc w:val="both"/>
              <w:rPr>
                <w:lang w:val="fr-FR"/>
              </w:rPr>
            </w:pPr>
            <w:r w:rsidRPr="004C7C8A">
              <w:rPr>
                <w:lang w:val="fr-FR"/>
              </w:rPr>
              <w:t>p-valeur</w:t>
            </w:r>
          </w:p>
          <w:p w14:paraId="483CACAB" w14:textId="77777777" w:rsidR="008C3032" w:rsidRPr="004C7C8A" w:rsidRDefault="008C3032" w:rsidP="00F74CA4">
            <w:pPr>
              <w:numPr>
                <w:ilvl w:val="0"/>
                <w:numId w:val="4"/>
              </w:numPr>
              <w:spacing w:line="276" w:lineRule="auto"/>
              <w:contextualSpacing/>
              <w:jc w:val="both"/>
              <w:rPr>
                <w:lang w:val="fr-FR"/>
              </w:rPr>
            </w:pPr>
            <w:r w:rsidRPr="004C7C8A">
              <w:rPr>
                <w:lang w:val="fr-FR"/>
              </w:rPr>
              <w:t>taille d'effet</w:t>
            </w:r>
          </w:p>
          <w:p w14:paraId="5AB9077E" w14:textId="77777777" w:rsidR="008C3032" w:rsidRPr="004C7C8A" w:rsidRDefault="008C3032" w:rsidP="00F74CA4">
            <w:pPr>
              <w:numPr>
                <w:ilvl w:val="0"/>
                <w:numId w:val="4"/>
              </w:numPr>
              <w:spacing w:line="276" w:lineRule="auto"/>
              <w:contextualSpacing/>
              <w:jc w:val="both"/>
              <w:rPr>
                <w:lang w:val="fr-FR"/>
              </w:rPr>
            </w:pPr>
            <w:r w:rsidRPr="004C7C8A">
              <w:rPr>
                <w:lang w:val="fr-FR"/>
              </w:rPr>
              <w:t>volume d’expectoration moyen</w:t>
            </w:r>
          </w:p>
          <w:p w14:paraId="076151C8" w14:textId="77777777" w:rsidR="008C3032" w:rsidRPr="004C7C8A" w:rsidRDefault="008C3032" w:rsidP="00F74CA4">
            <w:pPr>
              <w:numPr>
                <w:ilvl w:val="0"/>
                <w:numId w:val="4"/>
              </w:numPr>
              <w:spacing w:line="276" w:lineRule="auto"/>
              <w:contextualSpacing/>
              <w:jc w:val="both"/>
              <w:rPr>
                <w:lang w:val="fr-FR"/>
              </w:rPr>
            </w:pPr>
            <w:r w:rsidRPr="004C7C8A">
              <w:rPr>
                <w:lang w:val="fr-FR"/>
              </w:rPr>
              <w:t>intervalles de confiance</w:t>
            </w:r>
          </w:p>
          <w:p w14:paraId="3B8B1370" w14:textId="77777777" w:rsidR="008C3032" w:rsidRPr="004C7C8A" w:rsidRDefault="008C3032" w:rsidP="00F74CA4">
            <w:pPr>
              <w:numPr>
                <w:ilvl w:val="0"/>
                <w:numId w:val="4"/>
              </w:numPr>
              <w:spacing w:line="276" w:lineRule="auto"/>
              <w:contextualSpacing/>
              <w:jc w:val="both"/>
              <w:rPr>
                <w:lang w:val="fr-FR"/>
              </w:rPr>
            </w:pPr>
            <w:r w:rsidRPr="004C7C8A">
              <w:rPr>
                <w:lang w:val="fr-FR"/>
              </w:rPr>
              <w:t>Je ne sais pas la réponse</w:t>
            </w:r>
          </w:p>
          <w:p w14:paraId="617588DA" w14:textId="77777777" w:rsidR="008C3032" w:rsidRPr="004C7C8A" w:rsidRDefault="008C3032" w:rsidP="00F74CA4">
            <w:pPr>
              <w:numPr>
                <w:ilvl w:val="0"/>
                <w:numId w:val="4"/>
              </w:numPr>
              <w:spacing w:line="276" w:lineRule="auto"/>
              <w:contextualSpacing/>
              <w:jc w:val="both"/>
              <w:rPr>
                <w:lang w:val="fr-FR"/>
              </w:rPr>
            </w:pPr>
            <w:r w:rsidRPr="004C7C8A">
              <w:rPr>
                <w:lang w:val="fr-FR"/>
              </w:rPr>
              <w:t>Autre (spécifiez)</w:t>
            </w:r>
          </w:p>
          <w:p w14:paraId="750FF2E0" w14:textId="77777777" w:rsidR="008C3032" w:rsidRPr="004C7C8A" w:rsidRDefault="008C3032" w:rsidP="00F74CA4">
            <w:pPr>
              <w:spacing w:line="276" w:lineRule="auto"/>
              <w:jc w:val="both"/>
              <w:rPr>
                <w:b/>
                <w:bCs/>
                <w:lang w:val="fr-FR"/>
              </w:rPr>
            </w:pPr>
          </w:p>
        </w:tc>
        <w:tc>
          <w:tcPr>
            <w:tcW w:w="1595" w:type="pct"/>
          </w:tcPr>
          <w:p w14:paraId="7FE579DA" w14:textId="77777777" w:rsidR="008C3032" w:rsidRPr="004C7C8A" w:rsidRDefault="008C3032" w:rsidP="00F74CA4">
            <w:pPr>
              <w:spacing w:line="276" w:lineRule="auto"/>
              <w:jc w:val="both"/>
              <w:rPr>
                <w:lang w:val="en-GB"/>
              </w:rPr>
            </w:pPr>
            <w:r w:rsidRPr="004C7C8A">
              <w:rPr>
                <w:lang w:val="en-GB"/>
              </w:rPr>
              <w:lastRenderedPageBreak/>
              <w:t>8. The results of both randomized controlled trials are presented below. The two studies show a significant positive effect on the treated group compared to the control group.</w:t>
            </w:r>
          </w:p>
          <w:p w14:paraId="2180916A" w14:textId="77777777" w:rsidR="008C3032" w:rsidRPr="004C7C8A" w:rsidRDefault="008C3032" w:rsidP="00F74CA4">
            <w:pPr>
              <w:spacing w:line="276" w:lineRule="auto"/>
              <w:jc w:val="both"/>
              <w:rPr>
                <w:lang w:val="en-GB"/>
              </w:rPr>
            </w:pPr>
          </w:p>
          <w:p w14:paraId="5C5754AA" w14:textId="77777777" w:rsidR="008C3032" w:rsidRPr="004C7C8A" w:rsidRDefault="008C3032" w:rsidP="00F74CA4">
            <w:pPr>
              <w:spacing w:line="276" w:lineRule="auto"/>
              <w:jc w:val="both"/>
              <w:rPr>
                <w:lang w:val="en-GB"/>
              </w:rPr>
            </w:pPr>
            <w:r w:rsidRPr="004C7C8A">
              <w:rPr>
                <w:lang w:val="en-GB"/>
              </w:rPr>
              <w:t xml:space="preserve">Study 1 has compared breathing exercises and a physical exercise program on 24 subjects. The mean expectoration volume was 1,5g ± 2,0 with the physical exercise program. There was a significant difference between the weights of the expectoration </w:t>
            </w:r>
            <w:r w:rsidRPr="004C7C8A">
              <w:rPr>
                <w:lang w:val="en-GB"/>
              </w:rPr>
              <w:lastRenderedPageBreak/>
              <w:t>(p=0,001, 95% confidence interval 0,5-1,2 ; size effect 1,2)</w:t>
            </w:r>
          </w:p>
          <w:p w14:paraId="1D57F0B3" w14:textId="77777777" w:rsidR="008C3032" w:rsidRPr="004C7C8A" w:rsidRDefault="008C3032" w:rsidP="00F74CA4">
            <w:pPr>
              <w:spacing w:line="276" w:lineRule="auto"/>
              <w:jc w:val="both"/>
              <w:rPr>
                <w:lang w:val="en-GB"/>
              </w:rPr>
            </w:pPr>
          </w:p>
          <w:p w14:paraId="51B9CEEE" w14:textId="77777777" w:rsidR="008C3032" w:rsidRPr="004C7C8A" w:rsidRDefault="008C3032" w:rsidP="00F74CA4">
            <w:pPr>
              <w:spacing w:line="276" w:lineRule="auto"/>
              <w:jc w:val="both"/>
              <w:rPr>
                <w:lang w:val="en-GB"/>
              </w:rPr>
            </w:pPr>
            <w:r w:rsidRPr="004C7C8A">
              <w:rPr>
                <w:lang w:val="en-GB"/>
              </w:rPr>
              <w:t>Study 2 compared breathing exercises and a physical exercise program on 12 subjects. The mean expectoration volume was 2,2g ± 0,5 with the physical exercise program. There was a significant difference between the weight of the expectorations (p=0,04; 95% intervalle confidence 95% 0,25-1,5 ; effect size 2)</w:t>
            </w:r>
          </w:p>
          <w:p w14:paraId="60445A60" w14:textId="77777777" w:rsidR="008C3032" w:rsidRPr="004C7C8A" w:rsidRDefault="008C3032" w:rsidP="00F74CA4">
            <w:pPr>
              <w:spacing w:line="276" w:lineRule="auto"/>
              <w:jc w:val="both"/>
              <w:rPr>
                <w:lang w:val="en-GB"/>
              </w:rPr>
            </w:pPr>
          </w:p>
          <w:p w14:paraId="394BED84" w14:textId="77777777" w:rsidR="008C3032" w:rsidRPr="004C7C8A" w:rsidRDefault="008C3032" w:rsidP="008C3032">
            <w:pPr>
              <w:numPr>
                <w:ilvl w:val="0"/>
                <w:numId w:val="11"/>
              </w:numPr>
              <w:spacing w:line="276" w:lineRule="auto"/>
              <w:contextualSpacing/>
              <w:jc w:val="both"/>
              <w:rPr>
                <w:lang w:val="en-GB"/>
              </w:rPr>
            </w:pPr>
            <w:r w:rsidRPr="004C7C8A">
              <w:rPr>
                <w:lang w:val="en-GB"/>
              </w:rPr>
              <w:t>What study shows the most beneficial effect? (circle the answer please) 1 point STUDY 1/ STUDY 2/ DO NOT KNOW</w:t>
            </w:r>
          </w:p>
          <w:p w14:paraId="30E3B639" w14:textId="77777777" w:rsidR="008C3032" w:rsidRPr="004C7C8A" w:rsidRDefault="008C3032" w:rsidP="008C3032">
            <w:pPr>
              <w:numPr>
                <w:ilvl w:val="0"/>
                <w:numId w:val="11"/>
              </w:numPr>
              <w:spacing w:line="276" w:lineRule="auto"/>
              <w:contextualSpacing/>
              <w:jc w:val="both"/>
              <w:rPr>
                <w:lang w:val="en-GB"/>
              </w:rPr>
            </w:pPr>
            <w:r w:rsidRPr="004C7C8A">
              <w:rPr>
                <w:lang w:val="en-GB"/>
              </w:rPr>
              <w:t>How did you decide which study provided the most beneficial effect? (only tick one box please) 1 point</w:t>
            </w:r>
          </w:p>
          <w:p w14:paraId="2AD2774F" w14:textId="77777777" w:rsidR="008C3032" w:rsidRPr="004C7C8A" w:rsidRDefault="008C3032" w:rsidP="00F74CA4">
            <w:pPr>
              <w:spacing w:line="276" w:lineRule="auto"/>
              <w:jc w:val="both"/>
              <w:rPr>
                <w:lang w:val="en-GB"/>
              </w:rPr>
            </w:pPr>
            <w:r w:rsidRPr="004C7C8A">
              <w:rPr>
                <w:lang w:val="en-GB"/>
              </w:rPr>
              <w:t>p-value</w:t>
            </w:r>
          </w:p>
          <w:p w14:paraId="6737D9EE" w14:textId="77777777" w:rsidR="008C3032" w:rsidRPr="004C7C8A" w:rsidRDefault="008C3032" w:rsidP="00F74CA4">
            <w:pPr>
              <w:spacing w:line="276" w:lineRule="auto"/>
              <w:jc w:val="both"/>
              <w:rPr>
                <w:lang w:val="en-GB"/>
              </w:rPr>
            </w:pPr>
            <w:r w:rsidRPr="004C7C8A">
              <w:rPr>
                <w:lang w:val="en-GB"/>
              </w:rPr>
              <w:t>Effect size</w:t>
            </w:r>
          </w:p>
          <w:p w14:paraId="64B05D32" w14:textId="77777777" w:rsidR="008C3032" w:rsidRPr="004C7C8A" w:rsidRDefault="008C3032" w:rsidP="00F74CA4">
            <w:pPr>
              <w:spacing w:line="276" w:lineRule="auto"/>
              <w:jc w:val="both"/>
              <w:rPr>
                <w:lang w:val="en-GB"/>
              </w:rPr>
            </w:pPr>
            <w:r w:rsidRPr="004C7C8A">
              <w:rPr>
                <w:lang w:val="en-GB"/>
              </w:rPr>
              <w:t>Mean expectoration volume</w:t>
            </w:r>
          </w:p>
          <w:p w14:paraId="5CF429EB" w14:textId="77777777" w:rsidR="008C3032" w:rsidRPr="004C7C8A" w:rsidRDefault="008C3032" w:rsidP="00F74CA4">
            <w:pPr>
              <w:spacing w:line="276" w:lineRule="auto"/>
              <w:jc w:val="both"/>
              <w:rPr>
                <w:lang w:val="en-GB"/>
              </w:rPr>
            </w:pPr>
            <w:r w:rsidRPr="004C7C8A">
              <w:rPr>
                <w:lang w:val="en-GB"/>
              </w:rPr>
              <w:t>Confidence interval</w:t>
            </w:r>
          </w:p>
          <w:p w14:paraId="1DF905A6" w14:textId="77777777" w:rsidR="008C3032" w:rsidRPr="004C7C8A" w:rsidRDefault="008C3032" w:rsidP="00F74CA4">
            <w:pPr>
              <w:spacing w:line="276" w:lineRule="auto"/>
              <w:jc w:val="both"/>
              <w:rPr>
                <w:lang w:val="en-GB"/>
              </w:rPr>
            </w:pPr>
            <w:r w:rsidRPr="004C7C8A">
              <w:rPr>
                <w:lang w:val="en-GB"/>
              </w:rPr>
              <w:t>I don’t know the answer</w:t>
            </w:r>
          </w:p>
          <w:p w14:paraId="755A6CA5" w14:textId="77777777" w:rsidR="008C3032" w:rsidRPr="004C7C8A" w:rsidRDefault="008C3032" w:rsidP="00F74CA4">
            <w:pPr>
              <w:spacing w:line="276" w:lineRule="auto"/>
              <w:jc w:val="both"/>
              <w:rPr>
                <w:lang w:val="en-GB"/>
              </w:rPr>
            </w:pPr>
            <w:r w:rsidRPr="004C7C8A">
              <w:rPr>
                <w:lang w:val="en-GB"/>
              </w:rPr>
              <w:t>Other (specify)</w:t>
            </w:r>
          </w:p>
        </w:tc>
        <w:tc>
          <w:tcPr>
            <w:tcW w:w="1595" w:type="pct"/>
          </w:tcPr>
          <w:p w14:paraId="2906F0C0" w14:textId="77777777" w:rsidR="008C3032" w:rsidRPr="00887FEC" w:rsidRDefault="008C3032" w:rsidP="00F74CA4">
            <w:pPr>
              <w:spacing w:line="276" w:lineRule="auto"/>
              <w:jc w:val="both"/>
              <w:rPr>
                <w:lang w:val="en-CA"/>
              </w:rPr>
            </w:pPr>
            <w:r w:rsidRPr="00887FEC">
              <w:rPr>
                <w:lang w:val="en-CA"/>
              </w:rPr>
              <w:lastRenderedPageBreak/>
              <w:t xml:space="preserve">I’m not sure of the translation of </w:t>
            </w:r>
            <w:r>
              <w:rPr>
                <w:lang w:val="en-CA"/>
              </w:rPr>
              <w:t>“</w:t>
            </w:r>
            <w:r w:rsidRPr="00887FEC">
              <w:rPr>
                <w:lang w:val="en-CA"/>
              </w:rPr>
              <w:t>effet b</w:t>
            </w:r>
            <w:r>
              <w:rPr>
                <w:lang w:val="en-CA"/>
              </w:rPr>
              <w:t>é</w:t>
            </w:r>
            <w:r w:rsidRPr="00887FEC">
              <w:rPr>
                <w:lang w:val="en-CA"/>
              </w:rPr>
              <w:t>n</w:t>
            </w:r>
            <w:r>
              <w:rPr>
                <w:lang w:val="en-CA"/>
              </w:rPr>
              <w:t>é</w:t>
            </w:r>
            <w:r w:rsidRPr="00887FEC">
              <w:rPr>
                <w:lang w:val="en-CA"/>
              </w:rPr>
              <w:t>fique</w:t>
            </w:r>
            <w:r>
              <w:rPr>
                <w:lang w:val="en-CA"/>
              </w:rPr>
              <w:t>”</w:t>
            </w:r>
            <w:r w:rsidRPr="00887FEC">
              <w:rPr>
                <w:lang w:val="en-CA"/>
              </w:rPr>
              <w:t>, I wasn’t sure if the correct term</w:t>
            </w:r>
            <w:r>
              <w:rPr>
                <w:lang w:val="en-CA"/>
              </w:rPr>
              <w:t xml:space="preserve"> </w:t>
            </w:r>
            <w:r w:rsidRPr="00887FEC">
              <w:rPr>
                <w:lang w:val="en-CA"/>
              </w:rPr>
              <w:t>is beneficial or positive.</w:t>
            </w:r>
          </w:p>
          <w:p w14:paraId="0A4EC481" w14:textId="77777777" w:rsidR="008C3032" w:rsidRPr="00887FEC" w:rsidRDefault="008C3032" w:rsidP="00F74CA4">
            <w:pPr>
              <w:spacing w:line="276" w:lineRule="auto"/>
              <w:jc w:val="both"/>
              <w:rPr>
                <w:lang w:val="en-CA"/>
              </w:rPr>
            </w:pPr>
          </w:p>
        </w:tc>
      </w:tr>
      <w:tr w:rsidR="008C3032" w:rsidRPr="004C7C8A" w14:paraId="548C8464" w14:textId="77777777" w:rsidTr="00F74CA4">
        <w:tc>
          <w:tcPr>
            <w:tcW w:w="1810" w:type="pct"/>
          </w:tcPr>
          <w:p w14:paraId="30EBCD9E" w14:textId="77777777" w:rsidR="008C3032" w:rsidRPr="004C7C8A" w:rsidRDefault="008C3032" w:rsidP="00F74CA4">
            <w:pPr>
              <w:spacing w:line="276" w:lineRule="auto"/>
              <w:jc w:val="both"/>
              <w:rPr>
                <w:lang w:val="fr-FR"/>
              </w:rPr>
            </w:pPr>
            <w:r w:rsidRPr="004C7C8A">
              <w:rPr>
                <w:lang w:val="fr-FR"/>
              </w:rPr>
              <w:t>9. Classez les schémas d'étude suivants de 1 à 4 selon une hiérarchie basée sur le niveau de preuves (</w:t>
            </w:r>
            <w:r w:rsidRPr="004C7C8A">
              <w:rPr>
                <w:i/>
                <w:iCs/>
                <w:lang w:val="fr-FR"/>
              </w:rPr>
              <w:t xml:space="preserve">1 étant le schéma d’étude pour lequel vous avez le plus confiance pour répondre à votre </w:t>
            </w:r>
            <w:r w:rsidRPr="004C7C8A">
              <w:rPr>
                <w:i/>
                <w:iCs/>
                <w:lang w:val="fr-FR"/>
              </w:rPr>
              <w:lastRenderedPageBreak/>
              <w:t>question et 4 le moins confiance pour répondre à votre question</w:t>
            </w:r>
            <w:r w:rsidRPr="004C7C8A">
              <w:rPr>
                <w:lang w:val="fr-FR"/>
              </w:rPr>
              <w:t>) 1 point</w:t>
            </w:r>
          </w:p>
          <w:p w14:paraId="613BE38A" w14:textId="77777777" w:rsidR="008C3032" w:rsidRPr="004C7C8A" w:rsidRDefault="008C3032" w:rsidP="00F74CA4">
            <w:pPr>
              <w:spacing w:line="276" w:lineRule="auto"/>
              <w:ind w:left="881" w:hanging="284"/>
              <w:jc w:val="both"/>
              <w:rPr>
                <w:lang w:val="fr-FR"/>
              </w:rPr>
            </w:pPr>
            <w:r w:rsidRPr="004C7C8A">
              <w:rPr>
                <w:lang w:val="fr-FR"/>
              </w:rPr>
              <w:t>( ) Étude cas-témoin / étude de cohorte</w:t>
            </w:r>
          </w:p>
          <w:p w14:paraId="5195075D" w14:textId="77777777" w:rsidR="008C3032" w:rsidRPr="004C7C8A" w:rsidRDefault="008C3032" w:rsidP="00F74CA4">
            <w:pPr>
              <w:spacing w:line="276" w:lineRule="auto"/>
              <w:ind w:left="881" w:hanging="284"/>
              <w:jc w:val="both"/>
              <w:rPr>
                <w:lang w:val="fr-FR"/>
              </w:rPr>
            </w:pPr>
            <w:r w:rsidRPr="004C7C8A">
              <w:rPr>
                <w:lang w:val="fr-FR"/>
              </w:rPr>
              <w:t>( ) Essai contrôlé randomisé</w:t>
            </w:r>
          </w:p>
          <w:p w14:paraId="5D4859A5" w14:textId="77777777" w:rsidR="008C3032" w:rsidRPr="004C7C8A" w:rsidRDefault="008C3032" w:rsidP="00F74CA4">
            <w:pPr>
              <w:spacing w:line="276" w:lineRule="auto"/>
              <w:ind w:left="881" w:hanging="284"/>
              <w:jc w:val="both"/>
              <w:rPr>
                <w:lang w:val="fr-FR"/>
              </w:rPr>
            </w:pPr>
            <w:r w:rsidRPr="004C7C8A">
              <w:rPr>
                <w:lang w:val="fr-FR"/>
              </w:rPr>
              <w:t>( ) Revue systématique (méta-analyse)</w:t>
            </w:r>
          </w:p>
          <w:p w14:paraId="3BA3E722" w14:textId="77777777" w:rsidR="008C3032" w:rsidRPr="004C7C8A" w:rsidRDefault="008C3032" w:rsidP="00F74CA4">
            <w:pPr>
              <w:spacing w:line="276" w:lineRule="auto"/>
              <w:ind w:left="881" w:hanging="284"/>
              <w:jc w:val="both"/>
              <w:rPr>
                <w:lang w:val="fr-FR"/>
              </w:rPr>
            </w:pPr>
            <w:r w:rsidRPr="004C7C8A">
              <w:rPr>
                <w:lang w:val="fr-FR"/>
              </w:rPr>
              <w:t>( ) Revue basée sur un consensus d'experts</w:t>
            </w:r>
          </w:p>
          <w:p w14:paraId="19E6D52D" w14:textId="77777777" w:rsidR="008C3032" w:rsidRPr="004C7C8A" w:rsidRDefault="008C3032" w:rsidP="00F74CA4">
            <w:pPr>
              <w:spacing w:line="276" w:lineRule="auto"/>
              <w:ind w:left="881" w:hanging="284"/>
              <w:jc w:val="both"/>
              <w:rPr>
                <w:lang w:val="fr-FR"/>
              </w:rPr>
            </w:pPr>
            <w:r w:rsidRPr="004C7C8A">
              <w:rPr>
                <w:lang w:val="fr-FR"/>
              </w:rPr>
              <w:t>( ) Ne sait pas</w:t>
            </w:r>
          </w:p>
          <w:p w14:paraId="478CE04F" w14:textId="77777777" w:rsidR="008C3032" w:rsidRPr="004C7C8A" w:rsidRDefault="008C3032" w:rsidP="00F74CA4">
            <w:pPr>
              <w:spacing w:line="276" w:lineRule="auto"/>
              <w:jc w:val="both"/>
              <w:rPr>
                <w:b/>
                <w:bCs/>
                <w:lang w:val="fr-FR"/>
              </w:rPr>
            </w:pPr>
          </w:p>
        </w:tc>
        <w:tc>
          <w:tcPr>
            <w:tcW w:w="1595" w:type="pct"/>
          </w:tcPr>
          <w:p w14:paraId="0286230D" w14:textId="77777777" w:rsidR="008C3032" w:rsidRPr="004C7C8A" w:rsidRDefault="008C3032" w:rsidP="00F74CA4">
            <w:pPr>
              <w:spacing w:line="276" w:lineRule="auto"/>
              <w:jc w:val="both"/>
              <w:rPr>
                <w:lang w:val="en-GB"/>
              </w:rPr>
            </w:pPr>
            <w:r w:rsidRPr="004C7C8A">
              <w:rPr>
                <w:lang w:val="en-GB"/>
              </w:rPr>
              <w:lastRenderedPageBreak/>
              <w:t xml:space="preserve">9. Organize the study designs from 1 to 4 based on the level of evidence (1 being the study design in which you are the most confident to answer your question and 4 the </w:t>
            </w:r>
            <w:r w:rsidRPr="004C7C8A">
              <w:rPr>
                <w:lang w:val="en-GB"/>
              </w:rPr>
              <w:lastRenderedPageBreak/>
              <w:t>least confident to answer your question). 1 point</w:t>
            </w:r>
          </w:p>
          <w:p w14:paraId="6EFB4FDC" w14:textId="77777777" w:rsidR="008C3032" w:rsidRPr="004C7C8A" w:rsidRDefault="008C3032" w:rsidP="00F74CA4">
            <w:pPr>
              <w:spacing w:line="276" w:lineRule="auto"/>
              <w:jc w:val="both"/>
              <w:rPr>
                <w:lang w:val="en-GB"/>
              </w:rPr>
            </w:pPr>
            <w:r w:rsidRPr="004C7C8A">
              <w:rPr>
                <w:lang w:val="en-GB"/>
              </w:rPr>
              <w:t>Case study/ Cohort study</w:t>
            </w:r>
          </w:p>
          <w:p w14:paraId="3A339639" w14:textId="77777777" w:rsidR="008C3032" w:rsidRPr="004C7C8A" w:rsidRDefault="008C3032" w:rsidP="00F74CA4">
            <w:pPr>
              <w:spacing w:line="276" w:lineRule="auto"/>
              <w:jc w:val="both"/>
              <w:rPr>
                <w:lang w:val="en-GB"/>
              </w:rPr>
            </w:pPr>
          </w:p>
          <w:p w14:paraId="6816D774" w14:textId="77777777" w:rsidR="008C3032" w:rsidRPr="004C7C8A" w:rsidRDefault="008C3032" w:rsidP="00F74CA4">
            <w:pPr>
              <w:spacing w:line="276" w:lineRule="auto"/>
              <w:jc w:val="both"/>
              <w:rPr>
                <w:lang w:val="en-GB"/>
              </w:rPr>
            </w:pPr>
            <w:r w:rsidRPr="004C7C8A">
              <w:rPr>
                <w:lang w:val="en-GB"/>
              </w:rPr>
              <w:t>Randomized clinical trial</w:t>
            </w:r>
          </w:p>
          <w:p w14:paraId="4F5479AC" w14:textId="77777777" w:rsidR="008C3032" w:rsidRPr="004C7C8A" w:rsidRDefault="008C3032" w:rsidP="00F74CA4">
            <w:pPr>
              <w:spacing w:line="276" w:lineRule="auto"/>
              <w:jc w:val="both"/>
              <w:rPr>
                <w:lang w:val="en-GB"/>
              </w:rPr>
            </w:pPr>
          </w:p>
          <w:p w14:paraId="76CC90F9" w14:textId="77777777" w:rsidR="008C3032" w:rsidRPr="004C7C8A" w:rsidRDefault="008C3032" w:rsidP="00F74CA4">
            <w:pPr>
              <w:spacing w:line="276" w:lineRule="auto"/>
              <w:jc w:val="both"/>
              <w:rPr>
                <w:lang w:val="en-GB"/>
              </w:rPr>
            </w:pPr>
            <w:r w:rsidRPr="004C7C8A">
              <w:rPr>
                <w:lang w:val="en-GB"/>
              </w:rPr>
              <w:t>Systematic review</w:t>
            </w:r>
          </w:p>
          <w:p w14:paraId="20E2AA54" w14:textId="77777777" w:rsidR="008C3032" w:rsidRPr="004C7C8A" w:rsidRDefault="008C3032" w:rsidP="00F74CA4">
            <w:pPr>
              <w:spacing w:line="276" w:lineRule="auto"/>
              <w:jc w:val="both"/>
              <w:rPr>
                <w:lang w:val="en-GB"/>
              </w:rPr>
            </w:pPr>
          </w:p>
          <w:p w14:paraId="32AD1462" w14:textId="77777777" w:rsidR="008C3032" w:rsidRPr="004C7C8A" w:rsidRDefault="008C3032" w:rsidP="00F74CA4">
            <w:pPr>
              <w:spacing w:line="276" w:lineRule="auto"/>
              <w:jc w:val="both"/>
              <w:rPr>
                <w:lang w:val="en-GB"/>
              </w:rPr>
            </w:pPr>
            <w:r w:rsidRPr="004C7C8A">
              <w:rPr>
                <w:lang w:val="en-GB"/>
              </w:rPr>
              <w:t>Review based on an expert’s consensus</w:t>
            </w:r>
          </w:p>
          <w:p w14:paraId="34F3D276" w14:textId="77777777" w:rsidR="008C3032" w:rsidRPr="004C7C8A" w:rsidRDefault="008C3032" w:rsidP="00F74CA4">
            <w:pPr>
              <w:spacing w:line="276" w:lineRule="auto"/>
              <w:jc w:val="both"/>
              <w:rPr>
                <w:lang w:val="en-GB"/>
              </w:rPr>
            </w:pPr>
          </w:p>
          <w:p w14:paraId="08DDD110" w14:textId="77777777" w:rsidR="008C3032" w:rsidRPr="004C7C8A" w:rsidRDefault="008C3032" w:rsidP="00F74CA4">
            <w:pPr>
              <w:spacing w:line="276" w:lineRule="auto"/>
              <w:jc w:val="both"/>
              <w:rPr>
                <w:lang w:val="en-GB"/>
              </w:rPr>
            </w:pPr>
            <w:r w:rsidRPr="004C7C8A">
              <w:rPr>
                <w:lang w:val="en-GB"/>
              </w:rPr>
              <w:t>Don’t know</w:t>
            </w:r>
          </w:p>
        </w:tc>
        <w:tc>
          <w:tcPr>
            <w:tcW w:w="1595" w:type="pct"/>
          </w:tcPr>
          <w:p w14:paraId="40A9FE45" w14:textId="77777777" w:rsidR="008C3032" w:rsidRPr="004C7C8A" w:rsidRDefault="008C3032" w:rsidP="00F74CA4">
            <w:pPr>
              <w:spacing w:line="276" w:lineRule="auto"/>
              <w:jc w:val="both"/>
              <w:rPr>
                <w:lang w:val="fr-FR"/>
              </w:rPr>
            </w:pPr>
          </w:p>
        </w:tc>
      </w:tr>
      <w:tr w:rsidR="008C3032" w:rsidRPr="004C7C8A" w14:paraId="3F492093" w14:textId="77777777" w:rsidTr="00F74CA4">
        <w:tc>
          <w:tcPr>
            <w:tcW w:w="1810" w:type="pct"/>
          </w:tcPr>
          <w:p w14:paraId="2DBFDCAD" w14:textId="77777777" w:rsidR="008C3032" w:rsidRPr="004C7C8A" w:rsidRDefault="008C3032" w:rsidP="00F74CA4">
            <w:pPr>
              <w:spacing w:line="276" w:lineRule="auto"/>
              <w:jc w:val="both"/>
              <w:rPr>
                <w:b/>
                <w:bCs/>
                <w:lang w:val="fr-FR"/>
              </w:rPr>
            </w:pPr>
          </w:p>
          <w:p w14:paraId="3481A55A" w14:textId="77777777" w:rsidR="008C3032" w:rsidRPr="004C7C8A" w:rsidRDefault="008C3032" w:rsidP="00F74CA4">
            <w:pPr>
              <w:spacing w:line="276" w:lineRule="auto"/>
              <w:jc w:val="both"/>
              <w:rPr>
                <w:b/>
                <w:bCs/>
                <w:lang w:val="fr-FR"/>
              </w:rPr>
            </w:pPr>
            <w:r w:rsidRPr="004C7C8A">
              <w:rPr>
                <w:b/>
                <w:bCs/>
                <w:lang w:val="fr-FR"/>
              </w:rPr>
              <w:t>TOTAL / 12 points</w:t>
            </w:r>
          </w:p>
          <w:p w14:paraId="6CB132A0" w14:textId="77777777" w:rsidR="008C3032" w:rsidRPr="004C7C8A" w:rsidRDefault="008C3032" w:rsidP="00F74CA4">
            <w:pPr>
              <w:spacing w:line="276" w:lineRule="auto"/>
              <w:jc w:val="both"/>
              <w:rPr>
                <w:b/>
                <w:bCs/>
                <w:lang w:val="fr-FR"/>
              </w:rPr>
            </w:pPr>
          </w:p>
        </w:tc>
        <w:tc>
          <w:tcPr>
            <w:tcW w:w="1595" w:type="pct"/>
          </w:tcPr>
          <w:p w14:paraId="64F02885" w14:textId="77777777" w:rsidR="008C3032" w:rsidRPr="004C7C8A" w:rsidRDefault="008C3032" w:rsidP="00F74CA4">
            <w:pPr>
              <w:spacing w:line="276" w:lineRule="auto"/>
              <w:jc w:val="both"/>
              <w:rPr>
                <w:b/>
                <w:bCs/>
                <w:lang w:val="fr-FR"/>
              </w:rPr>
            </w:pPr>
          </w:p>
        </w:tc>
        <w:tc>
          <w:tcPr>
            <w:tcW w:w="1595" w:type="pct"/>
          </w:tcPr>
          <w:p w14:paraId="6C4F7505" w14:textId="77777777" w:rsidR="008C3032" w:rsidRPr="004C7C8A" w:rsidRDefault="008C3032" w:rsidP="00F74CA4">
            <w:pPr>
              <w:spacing w:line="276" w:lineRule="auto"/>
              <w:jc w:val="both"/>
              <w:rPr>
                <w:b/>
                <w:bCs/>
                <w:lang w:val="fr-FR"/>
              </w:rPr>
            </w:pPr>
          </w:p>
        </w:tc>
      </w:tr>
    </w:tbl>
    <w:p w14:paraId="69706330" w14:textId="77777777" w:rsidR="004219A1" w:rsidRDefault="004219A1">
      <w:pPr>
        <w:rPr>
          <w:b/>
          <w:bCs/>
          <w:lang w:val="fr-FR"/>
        </w:rPr>
      </w:pPr>
      <w:r>
        <w:rPr>
          <w:b/>
          <w:bCs/>
          <w:lang w:val="fr-FR"/>
        </w:rPr>
        <w:br w:type="page"/>
      </w:r>
    </w:p>
    <w:p w14:paraId="2AB6497D" w14:textId="18CF7612" w:rsidR="004219A1" w:rsidRDefault="004219A1" w:rsidP="004219A1">
      <w:pPr>
        <w:pStyle w:val="Titre2"/>
      </w:pPr>
      <w:bookmarkStart w:id="7" w:name="_Toc130567885"/>
      <w:r>
        <w:lastRenderedPageBreak/>
        <w:t>Supplementary material</w:t>
      </w:r>
      <w:r w:rsidRPr="00DC3847">
        <w:t xml:space="preserve"> 5 : Pre-final version of the French adaptation of the K-REC instrument</w:t>
      </w:r>
      <w:r>
        <w:fldChar w:fldCharType="begin"/>
      </w:r>
      <w:r>
        <w:instrText xml:space="preserve"> ADDIN ZOTERO_ITEM CSL_CITATION {"citationID":"lXEnRQA8","properties":{"formattedCitation":"\\super 1\\nosupersub{}","plainCitation":"1","noteIndex":0},"citationItems":[{"id":2053,"uris":["http://zotero.org/users/6757172/items/R394QU7K"],"itemData":{"id":2053,"type":"article-journal","abstract":"Health educators need rigorously developed instruments to evaluate cognitive skills relating to evidence based practice (EBP). Previous EBP evaluation instruments have focused on the acquisition and appraisal of the evidence and are largely based in the medical profession. The aim of this study was to develop and validate an EBP evaluation instrument to assess EBP cognitive skills for entry-level health professional disciplines.","container-title":"BMC Medical Education","DOI":"10.1186/1472-6920-11-77","ISSN":"1472-6920","issue":"1","journalAbbreviation":"BMC Medical Education","page":"77","source":"BioMed Central","title":"Development and psychometric testing of an instrument to evaluate cognitive skills of evidence based practice in student health professionals","volume":"11","author":[{"family":"Lewis","given":"Lucy K."},{"family":"Williams","given":"Marie T."},{"family":"Olds","given":"Timothy S."}],"issued":{"date-parts":[["2011",10,3]]}}}],"schema":"https://github.com/citation-style-language/schema/raw/master/csl-citation.json"} </w:instrText>
      </w:r>
      <w:r>
        <w:fldChar w:fldCharType="separate"/>
      </w:r>
      <w:r w:rsidRPr="00DC3847">
        <w:rPr>
          <w:szCs w:val="24"/>
          <w:vertAlign w:val="superscript"/>
        </w:rPr>
        <w:t>1</w:t>
      </w:r>
      <w:r>
        <w:fldChar w:fldCharType="end"/>
      </w:r>
      <w:r w:rsidRPr="00DC3847">
        <w:t xml:space="preserve"> established by the expert committee and their associated comments</w:t>
      </w:r>
      <w:bookmarkEnd w:id="7"/>
    </w:p>
    <w:tbl>
      <w:tblPr>
        <w:tblStyle w:val="Grilledutableau"/>
        <w:tblW w:w="5000" w:type="pct"/>
        <w:tblLook w:val="04A0" w:firstRow="1" w:lastRow="0" w:firstColumn="1" w:lastColumn="0" w:noHBand="0" w:noVBand="1"/>
      </w:tblPr>
      <w:tblGrid>
        <w:gridCol w:w="9499"/>
        <w:gridCol w:w="4445"/>
      </w:tblGrid>
      <w:tr w:rsidR="004219A1" w:rsidRPr="00A75630" w14:paraId="012751E0" w14:textId="77777777" w:rsidTr="00F74CA4">
        <w:tc>
          <w:tcPr>
            <w:tcW w:w="3406" w:type="pct"/>
            <w:vAlign w:val="center"/>
          </w:tcPr>
          <w:p w14:paraId="2E2E1442" w14:textId="77777777" w:rsidR="004219A1" w:rsidRPr="00A75630" w:rsidRDefault="004219A1" w:rsidP="00F74CA4">
            <w:pPr>
              <w:spacing w:line="276" w:lineRule="auto"/>
              <w:jc w:val="both"/>
              <w:rPr>
                <w:b/>
                <w:bCs/>
                <w:lang w:val="fr-FR"/>
              </w:rPr>
            </w:pPr>
            <w:r>
              <w:rPr>
                <w:b/>
                <w:bCs/>
                <w:lang w:val="fr-FR"/>
              </w:rPr>
              <w:t>Pre-final (PF) version</w:t>
            </w:r>
          </w:p>
        </w:tc>
        <w:tc>
          <w:tcPr>
            <w:tcW w:w="1594" w:type="pct"/>
            <w:vAlign w:val="center"/>
          </w:tcPr>
          <w:p w14:paraId="38CBE545" w14:textId="77777777" w:rsidR="004219A1" w:rsidRPr="00A75630" w:rsidRDefault="004219A1" w:rsidP="00F74CA4">
            <w:pPr>
              <w:spacing w:line="276" w:lineRule="auto"/>
              <w:jc w:val="center"/>
              <w:rPr>
                <w:b/>
                <w:bCs/>
                <w:lang w:val="en-US"/>
              </w:rPr>
            </w:pPr>
            <w:r>
              <w:rPr>
                <w:b/>
                <w:bCs/>
                <w:lang w:val="en-US"/>
              </w:rPr>
              <w:t>Expert committee comments</w:t>
            </w:r>
          </w:p>
        </w:tc>
      </w:tr>
      <w:tr w:rsidR="004219A1" w:rsidRPr="00A75630" w14:paraId="48F4CB21" w14:textId="77777777" w:rsidTr="00F74CA4">
        <w:tc>
          <w:tcPr>
            <w:tcW w:w="3406" w:type="pct"/>
          </w:tcPr>
          <w:p w14:paraId="5C7CAEA1" w14:textId="77777777" w:rsidR="004219A1" w:rsidRPr="00B76366" w:rsidRDefault="004219A1" w:rsidP="00F74CA4">
            <w:pPr>
              <w:jc w:val="both"/>
              <w:rPr>
                <w:lang w:val="fr-FR"/>
              </w:rPr>
            </w:pPr>
            <w:r w:rsidRPr="00B76366">
              <w:rPr>
                <w:lang w:val="fr-FR"/>
              </w:rPr>
              <w:t>Répondez aux questions 1 à 9 en vous basant sur le scénario clinique suivant. Si vous n'êtes pas sûr.e de votre réponse, n'essayez pas de deviner (sélectionnez l'option "ne sait pas").</w:t>
            </w:r>
          </w:p>
          <w:p w14:paraId="36442F6E" w14:textId="77777777" w:rsidR="004219A1" w:rsidRPr="00B76366" w:rsidRDefault="004219A1" w:rsidP="00F74CA4">
            <w:pPr>
              <w:jc w:val="both"/>
              <w:rPr>
                <w:lang w:val="fr-FR"/>
              </w:rPr>
            </w:pPr>
          </w:p>
          <w:p w14:paraId="70DC6533" w14:textId="77777777" w:rsidR="004219A1" w:rsidRPr="00B76366" w:rsidRDefault="004219A1" w:rsidP="00F74CA4">
            <w:pPr>
              <w:spacing w:line="276" w:lineRule="auto"/>
              <w:jc w:val="both"/>
              <w:rPr>
                <w:b/>
                <w:bCs/>
                <w:i/>
                <w:iCs/>
                <w:lang w:val="fr-FR"/>
              </w:rPr>
            </w:pPr>
            <w:r w:rsidRPr="00B76366">
              <w:rPr>
                <w:i/>
                <w:iCs/>
                <w:lang w:val="fr-FR"/>
              </w:rPr>
              <w:t>« Jeanne est une fille de 16 ans qui est atteinte de fibrose kystique et a récemment été admise à l’hôpital pour une infection pulmonaire. Normalement Jeanne s'auto-traite à la maison avec des exercices de respiration qui lui ont été enseignés par un kinésithérapeute. L'une de ses amies est également atteinte de fibrose kystique, mais elle se soigne avec des exercices physiques, et non pas des exercices de respiration. Jeanne veut savoir si son problème pulmonaire serait pris en charge plus efficacement avec un programme d'exercices physiques. Vous n'avez aucune expérience des exercices de respiration ou des programmes d'exercices physiques pour la prise en charge de la fibrose kystique et vous ne savez pas quoi recommander. »</w:t>
            </w:r>
          </w:p>
        </w:tc>
        <w:tc>
          <w:tcPr>
            <w:tcW w:w="1594" w:type="pct"/>
          </w:tcPr>
          <w:p w14:paraId="5223585A" w14:textId="77777777" w:rsidR="004219A1" w:rsidRDefault="004219A1" w:rsidP="00F74CA4">
            <w:pPr>
              <w:spacing w:line="276" w:lineRule="auto"/>
              <w:jc w:val="both"/>
              <w:rPr>
                <w:lang w:val="en-US"/>
              </w:rPr>
            </w:pPr>
            <w:r>
              <w:rPr>
                <w:lang w:val="en-US"/>
              </w:rPr>
              <w:t>We decided to adapt a gender-inclusive wording for the questions.</w:t>
            </w:r>
          </w:p>
          <w:p w14:paraId="3101543B" w14:textId="77777777" w:rsidR="004219A1" w:rsidRDefault="004219A1" w:rsidP="00F74CA4">
            <w:pPr>
              <w:spacing w:line="276" w:lineRule="auto"/>
              <w:jc w:val="both"/>
              <w:rPr>
                <w:lang w:val="en-US"/>
              </w:rPr>
            </w:pPr>
            <w:r>
              <w:rPr>
                <w:lang w:val="en-US"/>
              </w:rPr>
              <w:t xml:space="preserve">We discussed and worked on the wording of the clinical scenario to improve its </w:t>
            </w:r>
            <w:r w:rsidRPr="009037B7">
              <w:rPr>
                <w:lang w:val="en-US"/>
              </w:rPr>
              <w:t>intelligibility</w:t>
            </w:r>
            <w:r>
              <w:rPr>
                <w:lang w:val="en-US"/>
              </w:rPr>
              <w:t xml:space="preserve">. </w:t>
            </w:r>
          </w:p>
          <w:p w14:paraId="1B09259D" w14:textId="77777777" w:rsidR="004219A1" w:rsidRPr="00A75630" w:rsidRDefault="004219A1" w:rsidP="00F74CA4">
            <w:pPr>
              <w:spacing w:line="276" w:lineRule="auto"/>
              <w:jc w:val="both"/>
              <w:rPr>
                <w:lang w:val="en-US"/>
              </w:rPr>
            </w:pPr>
            <w:r>
              <w:rPr>
                <w:lang w:val="en-US"/>
              </w:rPr>
              <w:t xml:space="preserve">We added “et non pas” for the contrast between exercises programs. </w:t>
            </w:r>
          </w:p>
        </w:tc>
      </w:tr>
      <w:tr w:rsidR="004219A1" w:rsidRPr="00A75630" w14:paraId="59B822CD" w14:textId="77777777" w:rsidTr="00F74CA4">
        <w:tc>
          <w:tcPr>
            <w:tcW w:w="3406" w:type="pct"/>
          </w:tcPr>
          <w:p w14:paraId="72219BAF" w14:textId="77777777" w:rsidR="004219A1" w:rsidRPr="00A75630" w:rsidRDefault="004219A1" w:rsidP="00F74CA4">
            <w:pPr>
              <w:spacing w:line="276" w:lineRule="auto"/>
              <w:jc w:val="both"/>
              <w:rPr>
                <w:b/>
                <w:bCs/>
                <w:lang w:val="fr-FR"/>
              </w:rPr>
            </w:pPr>
            <w:r w:rsidRPr="000B7C5C">
              <w:rPr>
                <w:lang w:val="fr-FR"/>
              </w:rPr>
              <w:t>1.</w:t>
            </w:r>
            <w:r>
              <w:rPr>
                <w:lang w:val="fr-FR"/>
              </w:rPr>
              <w:t xml:space="preserve"> </w:t>
            </w:r>
            <w:r w:rsidRPr="000B7C5C">
              <w:rPr>
                <w:lang w:val="fr-FR"/>
              </w:rPr>
              <w:t>Vous avez décidé de chercher dans la littérature pour vous aider à prendre une décision sur quoi recommander. Rédigez une question qui vous aidera à organiser votre recherche de la littérature (réponse textuelle). 2 points</w:t>
            </w:r>
          </w:p>
        </w:tc>
        <w:tc>
          <w:tcPr>
            <w:tcW w:w="1594" w:type="pct"/>
          </w:tcPr>
          <w:p w14:paraId="0E5E7B98" w14:textId="77777777" w:rsidR="004219A1" w:rsidRPr="00A75630" w:rsidRDefault="004219A1" w:rsidP="00F74CA4">
            <w:pPr>
              <w:spacing w:line="276" w:lineRule="auto"/>
              <w:jc w:val="both"/>
              <w:rPr>
                <w:lang w:val="en-US"/>
              </w:rPr>
            </w:pPr>
          </w:p>
        </w:tc>
      </w:tr>
      <w:tr w:rsidR="004219A1" w:rsidRPr="00A75630" w14:paraId="25A4A2CC" w14:textId="77777777" w:rsidTr="00F74CA4">
        <w:tc>
          <w:tcPr>
            <w:tcW w:w="3406" w:type="pct"/>
          </w:tcPr>
          <w:p w14:paraId="081BEF3D" w14:textId="77777777" w:rsidR="004219A1" w:rsidRPr="000B7C5C" w:rsidRDefault="004219A1" w:rsidP="00F74CA4">
            <w:pPr>
              <w:jc w:val="both"/>
              <w:rPr>
                <w:lang w:val="fr-FR"/>
              </w:rPr>
            </w:pPr>
            <w:r>
              <w:rPr>
                <w:lang w:val="fr-FR"/>
              </w:rPr>
              <w:t xml:space="preserve">2. </w:t>
            </w:r>
            <w:r w:rsidRPr="000B7C5C">
              <w:rPr>
                <w:lang w:val="fr-FR"/>
              </w:rPr>
              <w:t>Identifiez quatre sources d'information dont vous seriez le.la plus sûr.e qu'elles fournissent des informations valables pour vous aider à répondre à votre question. 2 points</w:t>
            </w:r>
          </w:p>
          <w:p w14:paraId="32B5A5B1" w14:textId="77777777" w:rsidR="004219A1" w:rsidRPr="000B7C5C" w:rsidRDefault="004219A1" w:rsidP="00F74CA4">
            <w:pPr>
              <w:jc w:val="both"/>
              <w:rPr>
                <w:lang w:val="fr-FR"/>
              </w:rPr>
            </w:pPr>
            <w:r w:rsidRPr="000B7C5C">
              <w:rPr>
                <w:lang w:val="fr-FR"/>
              </w:rPr>
              <w:t></w:t>
            </w:r>
            <w:r w:rsidRPr="000B7C5C">
              <w:rPr>
                <w:lang w:val="fr-FR"/>
              </w:rPr>
              <w:tab/>
              <w:t>Recherche générale sur Internet</w:t>
            </w:r>
          </w:p>
          <w:p w14:paraId="7DA2496B" w14:textId="77777777" w:rsidR="004219A1" w:rsidRPr="000B7C5C" w:rsidRDefault="004219A1" w:rsidP="00F74CA4">
            <w:pPr>
              <w:jc w:val="both"/>
              <w:rPr>
                <w:lang w:val="fr-FR"/>
              </w:rPr>
            </w:pPr>
            <w:r w:rsidRPr="000B7C5C">
              <w:rPr>
                <w:lang w:val="fr-FR"/>
              </w:rPr>
              <w:t></w:t>
            </w:r>
            <w:r w:rsidRPr="000B7C5C">
              <w:rPr>
                <w:lang w:val="fr-FR"/>
              </w:rPr>
              <w:tab/>
              <w:t xml:space="preserve">Guides de bonne pratique </w:t>
            </w:r>
            <w:r>
              <w:rPr>
                <w:lang w:val="fr-FR"/>
              </w:rPr>
              <w:t>c</w:t>
            </w:r>
            <w:r w:rsidRPr="000B7C5C">
              <w:rPr>
                <w:lang w:val="fr-FR"/>
              </w:rPr>
              <w:t>linique</w:t>
            </w:r>
          </w:p>
          <w:p w14:paraId="55E79112" w14:textId="77777777" w:rsidR="004219A1" w:rsidRPr="000B7C5C" w:rsidRDefault="004219A1" w:rsidP="00F74CA4">
            <w:pPr>
              <w:jc w:val="both"/>
              <w:rPr>
                <w:lang w:val="fr-FR"/>
              </w:rPr>
            </w:pPr>
            <w:r w:rsidRPr="000B7C5C">
              <w:rPr>
                <w:lang w:val="fr-FR"/>
              </w:rPr>
              <w:t></w:t>
            </w:r>
            <w:r w:rsidRPr="000B7C5C">
              <w:rPr>
                <w:lang w:val="fr-FR"/>
              </w:rPr>
              <w:tab/>
              <w:t>Fondation de la fibrose kystique</w:t>
            </w:r>
          </w:p>
          <w:p w14:paraId="2FB53B7A" w14:textId="77777777" w:rsidR="004219A1" w:rsidRPr="000B7C5C" w:rsidRDefault="004219A1" w:rsidP="00F74CA4">
            <w:pPr>
              <w:jc w:val="both"/>
              <w:rPr>
                <w:lang w:val="fr-FR"/>
              </w:rPr>
            </w:pPr>
            <w:r w:rsidRPr="000B7C5C">
              <w:rPr>
                <w:lang w:val="fr-FR"/>
              </w:rPr>
              <w:t></w:t>
            </w:r>
            <w:r w:rsidRPr="000B7C5C">
              <w:rPr>
                <w:lang w:val="fr-FR"/>
              </w:rPr>
              <w:tab/>
              <w:t>Notes de cours de votre programme universitaire</w:t>
            </w:r>
          </w:p>
          <w:p w14:paraId="56B78C4A" w14:textId="77777777" w:rsidR="004219A1" w:rsidRPr="000B7C5C" w:rsidRDefault="004219A1" w:rsidP="00F74CA4">
            <w:pPr>
              <w:jc w:val="both"/>
              <w:rPr>
                <w:lang w:val="fr-FR"/>
              </w:rPr>
            </w:pPr>
            <w:r w:rsidRPr="000B7C5C">
              <w:rPr>
                <w:lang w:val="fr-FR"/>
              </w:rPr>
              <w:t></w:t>
            </w:r>
            <w:r w:rsidRPr="000B7C5C">
              <w:rPr>
                <w:lang w:val="fr-FR"/>
              </w:rPr>
              <w:tab/>
              <w:t>Bases de données électroniques (par exemple</w:t>
            </w:r>
            <w:r>
              <w:rPr>
                <w:lang w:val="fr-FR"/>
              </w:rPr>
              <w:t>,</w:t>
            </w:r>
            <w:r w:rsidRPr="000B7C5C">
              <w:rPr>
                <w:lang w:val="fr-FR"/>
              </w:rPr>
              <w:t xml:space="preserve"> Medline, Cinahl)</w:t>
            </w:r>
          </w:p>
          <w:p w14:paraId="5A8DCBF9" w14:textId="77777777" w:rsidR="004219A1" w:rsidRPr="000B7C5C" w:rsidRDefault="004219A1" w:rsidP="00F74CA4">
            <w:pPr>
              <w:jc w:val="both"/>
              <w:rPr>
                <w:lang w:val="fr-FR"/>
              </w:rPr>
            </w:pPr>
            <w:r w:rsidRPr="000B7C5C">
              <w:rPr>
                <w:lang w:val="fr-FR"/>
              </w:rPr>
              <w:t></w:t>
            </w:r>
            <w:r w:rsidRPr="000B7C5C">
              <w:rPr>
                <w:lang w:val="fr-FR"/>
              </w:rPr>
              <w:tab/>
              <w:t>Personnes (par exemple, un collègue, un expert, un enseignant)</w:t>
            </w:r>
          </w:p>
          <w:p w14:paraId="0CD6E82D" w14:textId="77777777" w:rsidR="004219A1" w:rsidRPr="000B7C5C" w:rsidRDefault="004219A1" w:rsidP="00F74CA4">
            <w:pPr>
              <w:jc w:val="both"/>
              <w:rPr>
                <w:lang w:val="fr-FR"/>
              </w:rPr>
            </w:pPr>
            <w:r w:rsidRPr="000B7C5C">
              <w:rPr>
                <w:lang w:val="fr-FR"/>
              </w:rPr>
              <w:t></w:t>
            </w:r>
            <w:r w:rsidRPr="000B7C5C">
              <w:rPr>
                <w:lang w:val="fr-FR"/>
              </w:rPr>
              <w:tab/>
              <w:t>Site Web médical (par exemple, doctissimo.fr)</w:t>
            </w:r>
          </w:p>
          <w:p w14:paraId="2B95BC39" w14:textId="77777777" w:rsidR="004219A1" w:rsidRPr="000B7C5C" w:rsidRDefault="004219A1" w:rsidP="00F74CA4">
            <w:pPr>
              <w:jc w:val="both"/>
              <w:rPr>
                <w:lang w:val="fr-FR"/>
              </w:rPr>
            </w:pPr>
            <w:r w:rsidRPr="000B7C5C">
              <w:rPr>
                <w:lang w:val="fr-FR"/>
              </w:rPr>
              <w:t></w:t>
            </w:r>
            <w:r w:rsidRPr="000B7C5C">
              <w:rPr>
                <w:lang w:val="fr-FR"/>
              </w:rPr>
              <w:tab/>
              <w:t>Revues systématiques (par exemple, la bibliothèque Cochrane)</w:t>
            </w:r>
          </w:p>
          <w:p w14:paraId="2A62A130" w14:textId="77777777" w:rsidR="004219A1" w:rsidRPr="000B7C5C" w:rsidRDefault="004219A1" w:rsidP="00F74CA4">
            <w:pPr>
              <w:jc w:val="both"/>
              <w:rPr>
                <w:lang w:val="fr-FR"/>
              </w:rPr>
            </w:pPr>
            <w:r w:rsidRPr="000B7C5C">
              <w:rPr>
                <w:lang w:val="fr-FR"/>
              </w:rPr>
              <w:t></w:t>
            </w:r>
            <w:r w:rsidRPr="000B7C5C">
              <w:rPr>
                <w:lang w:val="fr-FR"/>
              </w:rPr>
              <w:tab/>
              <w:t>Manuel (par exemple</w:t>
            </w:r>
            <w:r>
              <w:rPr>
                <w:lang w:val="fr-FR"/>
              </w:rPr>
              <w:t>,</w:t>
            </w:r>
            <w:r w:rsidRPr="000B7C5C">
              <w:rPr>
                <w:lang w:val="fr-FR"/>
              </w:rPr>
              <w:t xml:space="preserve"> Pryor &amp; Prasad (2002) Kinésithérapie pour les problèmes respiratoires et cardiaques)</w:t>
            </w:r>
          </w:p>
          <w:p w14:paraId="24CE770C" w14:textId="77777777" w:rsidR="004219A1" w:rsidRPr="000B7C5C" w:rsidRDefault="004219A1" w:rsidP="00F74CA4">
            <w:pPr>
              <w:jc w:val="both"/>
              <w:rPr>
                <w:lang w:val="fr-FR"/>
              </w:rPr>
            </w:pPr>
            <w:r w:rsidRPr="000B7C5C">
              <w:rPr>
                <w:lang w:val="fr-FR"/>
              </w:rPr>
              <w:lastRenderedPageBreak/>
              <w:t></w:t>
            </w:r>
            <w:r w:rsidRPr="000B7C5C">
              <w:rPr>
                <w:lang w:val="fr-FR"/>
              </w:rPr>
              <w:tab/>
              <w:t>Association professionnelle (par exemple, Fédération Française des Masseurs Kinésithérapeutes Rééducateurs - FFMKR)</w:t>
            </w:r>
          </w:p>
          <w:p w14:paraId="1FB9BB36" w14:textId="77777777" w:rsidR="004219A1" w:rsidRPr="000B7C5C" w:rsidRDefault="004219A1" w:rsidP="00F74CA4">
            <w:pPr>
              <w:jc w:val="both"/>
              <w:rPr>
                <w:lang w:val="fr-FR"/>
              </w:rPr>
            </w:pPr>
            <w:r w:rsidRPr="000B7C5C">
              <w:rPr>
                <w:lang w:val="fr-FR"/>
              </w:rPr>
              <w:t></w:t>
            </w:r>
            <w:r w:rsidRPr="000B7C5C">
              <w:rPr>
                <w:lang w:val="fr-FR"/>
              </w:rPr>
              <w:tab/>
              <w:t>Journaux évalués par des pairs (par exemple Chest)</w:t>
            </w:r>
          </w:p>
          <w:p w14:paraId="334FD4C5" w14:textId="77777777" w:rsidR="004219A1" w:rsidRPr="00A75630" w:rsidRDefault="004219A1" w:rsidP="00F74CA4">
            <w:pPr>
              <w:spacing w:line="276" w:lineRule="auto"/>
              <w:jc w:val="both"/>
              <w:rPr>
                <w:b/>
                <w:bCs/>
                <w:lang w:val="fr-FR"/>
              </w:rPr>
            </w:pPr>
            <w:r w:rsidRPr="000B7C5C">
              <w:rPr>
                <w:lang w:val="fr-FR"/>
              </w:rPr>
              <w:t></w:t>
            </w:r>
            <w:r w:rsidRPr="000B7C5C">
              <w:rPr>
                <w:lang w:val="fr-FR"/>
              </w:rPr>
              <w:tab/>
            </w:r>
            <w:r>
              <w:rPr>
                <w:lang w:val="fr-FR"/>
              </w:rPr>
              <w:t>Ne sait pas</w:t>
            </w:r>
            <w:r w:rsidRPr="000B7C5C">
              <w:rPr>
                <w:lang w:val="fr-FR"/>
              </w:rPr>
              <w:t xml:space="preserve">  </w:t>
            </w:r>
          </w:p>
        </w:tc>
        <w:tc>
          <w:tcPr>
            <w:tcW w:w="1594" w:type="pct"/>
          </w:tcPr>
          <w:p w14:paraId="18A24E5A" w14:textId="77777777" w:rsidR="004219A1" w:rsidRPr="00A75630" w:rsidRDefault="004219A1" w:rsidP="00F74CA4">
            <w:pPr>
              <w:spacing w:line="276" w:lineRule="auto"/>
              <w:jc w:val="both"/>
              <w:rPr>
                <w:lang w:val="en-US"/>
              </w:rPr>
            </w:pPr>
          </w:p>
        </w:tc>
      </w:tr>
      <w:tr w:rsidR="004219A1" w:rsidRPr="00A75630" w14:paraId="06CBA154" w14:textId="77777777" w:rsidTr="00F74CA4">
        <w:tc>
          <w:tcPr>
            <w:tcW w:w="3406" w:type="pct"/>
          </w:tcPr>
          <w:p w14:paraId="38062641" w14:textId="77777777" w:rsidR="004219A1" w:rsidRPr="00D6541F" w:rsidRDefault="004219A1" w:rsidP="00F74CA4">
            <w:pPr>
              <w:jc w:val="both"/>
              <w:rPr>
                <w:lang w:val="fr-FR"/>
              </w:rPr>
            </w:pPr>
            <w:r w:rsidRPr="00D6541F">
              <w:rPr>
                <w:lang w:val="fr-FR"/>
              </w:rPr>
              <w:t>3. Quel type de schéma d’étude serait le plus approprié pour répondre à la question de savoir si l'exercice physique ou les exercices de respiration permettent d'obtenir de meilleurs résultats sur l</w:t>
            </w:r>
            <w:r>
              <w:rPr>
                <w:lang w:val="fr-FR"/>
              </w:rPr>
              <w:t>’ét</w:t>
            </w:r>
            <w:r w:rsidRPr="00D6541F">
              <w:rPr>
                <w:lang w:val="fr-FR"/>
              </w:rPr>
              <w:t>a</w:t>
            </w:r>
            <w:r>
              <w:rPr>
                <w:lang w:val="fr-FR"/>
              </w:rPr>
              <w:t>t de</w:t>
            </w:r>
            <w:r w:rsidRPr="00D6541F">
              <w:rPr>
                <w:lang w:val="fr-FR"/>
              </w:rPr>
              <w:t xml:space="preserve"> santé ? (Ne cochez qu'une seule case s’il vous plait) 1 point</w:t>
            </w:r>
          </w:p>
          <w:p w14:paraId="5EF663A7" w14:textId="77777777" w:rsidR="004219A1" w:rsidRPr="00D6541F" w:rsidRDefault="004219A1" w:rsidP="00F74CA4">
            <w:pPr>
              <w:jc w:val="both"/>
              <w:rPr>
                <w:lang w:val="fr-FR"/>
              </w:rPr>
            </w:pPr>
            <w:r w:rsidRPr="00D6541F">
              <w:rPr>
                <w:lang w:val="fr-FR"/>
              </w:rPr>
              <w:t></w:t>
            </w:r>
            <w:r w:rsidRPr="00D6541F">
              <w:rPr>
                <w:lang w:val="fr-FR"/>
              </w:rPr>
              <w:tab/>
              <w:t>Étude de cas</w:t>
            </w:r>
          </w:p>
          <w:p w14:paraId="2D59E7EB" w14:textId="77777777" w:rsidR="004219A1" w:rsidRPr="00D6541F" w:rsidRDefault="004219A1" w:rsidP="00F74CA4">
            <w:pPr>
              <w:jc w:val="both"/>
              <w:rPr>
                <w:lang w:val="fr-FR"/>
              </w:rPr>
            </w:pPr>
            <w:r w:rsidRPr="00D6541F">
              <w:rPr>
                <w:lang w:val="fr-FR"/>
              </w:rPr>
              <w:t></w:t>
            </w:r>
            <w:r w:rsidRPr="00D6541F">
              <w:rPr>
                <w:lang w:val="fr-FR"/>
              </w:rPr>
              <w:tab/>
              <w:t>Essai contrôlé randomisé</w:t>
            </w:r>
          </w:p>
          <w:p w14:paraId="6D22EB93" w14:textId="77777777" w:rsidR="004219A1" w:rsidRPr="00D6541F" w:rsidRDefault="004219A1" w:rsidP="00F74CA4">
            <w:pPr>
              <w:jc w:val="both"/>
              <w:rPr>
                <w:lang w:val="fr-FR"/>
              </w:rPr>
            </w:pPr>
            <w:r w:rsidRPr="00D6541F">
              <w:rPr>
                <w:lang w:val="fr-FR"/>
              </w:rPr>
              <w:t></w:t>
            </w:r>
            <w:r w:rsidRPr="00D6541F">
              <w:rPr>
                <w:lang w:val="fr-FR"/>
              </w:rPr>
              <w:tab/>
              <w:t>Étude transversale</w:t>
            </w:r>
          </w:p>
          <w:p w14:paraId="6FB451FF" w14:textId="77777777" w:rsidR="004219A1" w:rsidRPr="00D6541F" w:rsidRDefault="004219A1" w:rsidP="00F74CA4">
            <w:pPr>
              <w:jc w:val="both"/>
              <w:rPr>
                <w:lang w:val="fr-FR"/>
              </w:rPr>
            </w:pPr>
            <w:r w:rsidRPr="00D6541F">
              <w:rPr>
                <w:lang w:val="fr-FR"/>
              </w:rPr>
              <w:t></w:t>
            </w:r>
            <w:r w:rsidRPr="00D6541F">
              <w:rPr>
                <w:lang w:val="fr-FR"/>
              </w:rPr>
              <w:tab/>
              <w:t>Étude de cohorte</w:t>
            </w:r>
          </w:p>
          <w:p w14:paraId="73BA9D8B" w14:textId="77777777" w:rsidR="004219A1" w:rsidRPr="00D6541F" w:rsidRDefault="004219A1" w:rsidP="00F74CA4">
            <w:pPr>
              <w:jc w:val="both"/>
              <w:rPr>
                <w:lang w:val="fr-FR"/>
              </w:rPr>
            </w:pPr>
            <w:r w:rsidRPr="00D6541F">
              <w:rPr>
                <w:lang w:val="fr-FR"/>
              </w:rPr>
              <w:t></w:t>
            </w:r>
            <w:r w:rsidRPr="00D6541F">
              <w:rPr>
                <w:lang w:val="fr-FR"/>
              </w:rPr>
              <w:tab/>
              <w:t>Essai contrôlé non randomisé</w:t>
            </w:r>
          </w:p>
          <w:p w14:paraId="593ACBB7" w14:textId="77777777" w:rsidR="004219A1" w:rsidRPr="00D6541F" w:rsidRDefault="004219A1" w:rsidP="00F74CA4">
            <w:pPr>
              <w:jc w:val="both"/>
              <w:rPr>
                <w:lang w:val="fr-FR"/>
              </w:rPr>
            </w:pPr>
            <w:r w:rsidRPr="00D6541F">
              <w:rPr>
                <w:lang w:val="fr-FR"/>
              </w:rPr>
              <w:t></w:t>
            </w:r>
            <w:r w:rsidRPr="00D6541F">
              <w:rPr>
                <w:lang w:val="fr-FR"/>
              </w:rPr>
              <w:tab/>
              <w:t>Enquête</w:t>
            </w:r>
          </w:p>
          <w:p w14:paraId="3FA60CD0" w14:textId="77777777" w:rsidR="004219A1" w:rsidRPr="005672DD" w:rsidRDefault="004219A1" w:rsidP="00F74CA4">
            <w:pPr>
              <w:rPr>
                <w:lang w:val="fr-FR"/>
              </w:rPr>
            </w:pPr>
            <w:r w:rsidRPr="00D6541F">
              <w:rPr>
                <w:lang w:val="fr-FR"/>
              </w:rPr>
              <w:t></w:t>
            </w:r>
            <w:r w:rsidRPr="00D6541F">
              <w:rPr>
                <w:lang w:val="fr-FR"/>
              </w:rPr>
              <w:tab/>
              <w:t>Ne sait pas</w:t>
            </w:r>
          </w:p>
        </w:tc>
        <w:tc>
          <w:tcPr>
            <w:tcW w:w="1594" w:type="pct"/>
          </w:tcPr>
          <w:p w14:paraId="60465F87" w14:textId="77777777" w:rsidR="004219A1" w:rsidRPr="00A75630" w:rsidRDefault="004219A1" w:rsidP="00F74CA4">
            <w:pPr>
              <w:spacing w:line="276" w:lineRule="auto"/>
              <w:jc w:val="both"/>
              <w:rPr>
                <w:lang w:val="en-US"/>
              </w:rPr>
            </w:pPr>
            <w:r>
              <w:rPr>
                <w:lang w:val="en-US"/>
              </w:rPr>
              <w:t>We had a discussion on the translation of “health outcomes”. As for the providers of T12, experts were not fully convinced by our initial translation into “santé”. To convey the idea of outcome as in English scientific context, we decided to translate into “résultats sur l’état de santé”. The wording “état de santé” is used in France in scientific and medical reports where the variable “health outcomes” would be used in English.</w:t>
            </w:r>
          </w:p>
        </w:tc>
      </w:tr>
      <w:tr w:rsidR="004219A1" w:rsidRPr="00A75630" w14:paraId="77113CD9" w14:textId="77777777" w:rsidTr="00F74CA4">
        <w:tc>
          <w:tcPr>
            <w:tcW w:w="3406" w:type="pct"/>
          </w:tcPr>
          <w:p w14:paraId="4CF8BA7A" w14:textId="77777777" w:rsidR="004219A1" w:rsidRPr="005672DD" w:rsidRDefault="004219A1" w:rsidP="00F74CA4">
            <w:pPr>
              <w:jc w:val="both"/>
              <w:rPr>
                <w:lang w:val="fr-FR"/>
              </w:rPr>
            </w:pPr>
            <w:r w:rsidRPr="005672DD">
              <w:rPr>
                <w:lang w:val="fr-FR"/>
              </w:rPr>
              <w:t>4. Si vous aviez effectué votre recherche de la littérature sur Medline en utilisant les termes MeSH (thesaurus de termes médicaux), votre recherche aurait donné moins d'articles que si vous aviez effectué une recherche basique en utilisant des termes généraux. ½ point</w:t>
            </w:r>
          </w:p>
          <w:p w14:paraId="7D16C58A" w14:textId="77777777" w:rsidR="004219A1" w:rsidRPr="00A75630" w:rsidRDefault="004219A1" w:rsidP="00F74CA4">
            <w:pPr>
              <w:spacing w:line="276" w:lineRule="auto"/>
              <w:jc w:val="both"/>
              <w:rPr>
                <w:b/>
                <w:bCs/>
                <w:lang w:val="fr-FR"/>
              </w:rPr>
            </w:pPr>
            <w:r w:rsidRPr="005672DD">
              <w:rPr>
                <w:lang w:val="fr-FR"/>
              </w:rPr>
              <w:t>VRAI/FAUX/NE SAIT PAS</w:t>
            </w:r>
          </w:p>
        </w:tc>
        <w:tc>
          <w:tcPr>
            <w:tcW w:w="1594" w:type="pct"/>
            <w:vMerge w:val="restart"/>
          </w:tcPr>
          <w:p w14:paraId="6DA53C8F" w14:textId="77777777" w:rsidR="004219A1" w:rsidRPr="00A75630" w:rsidRDefault="004219A1" w:rsidP="00F74CA4">
            <w:pPr>
              <w:spacing w:line="276" w:lineRule="auto"/>
              <w:jc w:val="both"/>
              <w:rPr>
                <w:lang w:val="en-US"/>
              </w:rPr>
            </w:pPr>
            <w:r>
              <w:rPr>
                <w:lang w:val="en-US"/>
              </w:rPr>
              <w:t>We homogenized tense agreement and improved grammatical wording of these questions.</w:t>
            </w:r>
          </w:p>
        </w:tc>
      </w:tr>
      <w:tr w:rsidR="004219A1" w:rsidRPr="00A75630" w14:paraId="245E5CCA" w14:textId="77777777" w:rsidTr="00F74CA4">
        <w:tc>
          <w:tcPr>
            <w:tcW w:w="3406" w:type="pct"/>
          </w:tcPr>
          <w:p w14:paraId="6B583742" w14:textId="77777777" w:rsidR="004219A1" w:rsidRPr="005672DD" w:rsidRDefault="004219A1" w:rsidP="00F74CA4">
            <w:pPr>
              <w:jc w:val="both"/>
              <w:rPr>
                <w:lang w:val="fr-FR"/>
              </w:rPr>
            </w:pPr>
            <w:r w:rsidRPr="005672DD">
              <w:rPr>
                <w:lang w:val="fr-FR"/>
              </w:rPr>
              <w:t>5. Si vous aviez utilisé l'opérateur booléen 'OR' dans votre recherche, cela aurait réduit le nombre de citations que votre recherche aurait produite. ½ point</w:t>
            </w:r>
          </w:p>
          <w:p w14:paraId="324CC481" w14:textId="77777777" w:rsidR="004219A1" w:rsidRPr="00A75630" w:rsidRDefault="004219A1" w:rsidP="00F74CA4">
            <w:pPr>
              <w:spacing w:line="276" w:lineRule="auto"/>
              <w:jc w:val="both"/>
              <w:rPr>
                <w:b/>
                <w:bCs/>
                <w:lang w:val="fr-FR"/>
              </w:rPr>
            </w:pPr>
            <w:r w:rsidRPr="005672DD">
              <w:rPr>
                <w:lang w:val="fr-FR"/>
              </w:rPr>
              <w:t>VRAI/FAUX/NE SAIT PAS</w:t>
            </w:r>
          </w:p>
        </w:tc>
        <w:tc>
          <w:tcPr>
            <w:tcW w:w="1594" w:type="pct"/>
            <w:vMerge/>
          </w:tcPr>
          <w:p w14:paraId="461B677F" w14:textId="77777777" w:rsidR="004219A1" w:rsidRPr="00A75630" w:rsidRDefault="004219A1" w:rsidP="00F74CA4">
            <w:pPr>
              <w:spacing w:line="276" w:lineRule="auto"/>
              <w:jc w:val="both"/>
              <w:rPr>
                <w:lang w:val="en-US"/>
              </w:rPr>
            </w:pPr>
          </w:p>
        </w:tc>
      </w:tr>
      <w:tr w:rsidR="004219A1" w:rsidRPr="00A75630" w14:paraId="7BC78510" w14:textId="77777777" w:rsidTr="00F74CA4">
        <w:tc>
          <w:tcPr>
            <w:tcW w:w="3406" w:type="pct"/>
          </w:tcPr>
          <w:p w14:paraId="531A6934" w14:textId="77777777" w:rsidR="004219A1" w:rsidRPr="005672DD" w:rsidRDefault="004219A1" w:rsidP="00F74CA4">
            <w:pPr>
              <w:jc w:val="both"/>
              <w:rPr>
                <w:lang w:val="fr-FR"/>
              </w:rPr>
            </w:pPr>
            <w:r w:rsidRPr="005672DD">
              <w:rPr>
                <w:lang w:val="fr-FR"/>
              </w:rPr>
              <w:t>6. Vous trouvez une étude expérimentale comparant des exercices de respiration et un programme d'exercices physiques pour la fibrose kystique. Comment allez-vous déterminer si la recherche a une méthodologie rigoureuse ? (Ne cochez qu'une seule case s’il vous plait) 1 point</w:t>
            </w:r>
          </w:p>
          <w:p w14:paraId="3742D618" w14:textId="77777777" w:rsidR="004219A1" w:rsidRPr="005672DD" w:rsidRDefault="004219A1" w:rsidP="00F74CA4">
            <w:pPr>
              <w:jc w:val="both"/>
              <w:rPr>
                <w:lang w:val="fr-FR"/>
              </w:rPr>
            </w:pPr>
            <w:r w:rsidRPr="005672DD">
              <w:rPr>
                <w:lang w:val="fr-FR"/>
              </w:rPr>
              <w:t></w:t>
            </w:r>
            <w:r w:rsidRPr="005672DD">
              <w:rPr>
                <w:lang w:val="fr-FR"/>
              </w:rPr>
              <w:tab/>
              <w:t>si l'étude est publiée dans un journal évalué par les pairs, cela garantit que la méthodologie de recherche est solide</w:t>
            </w:r>
          </w:p>
          <w:p w14:paraId="1A1C2745" w14:textId="77777777" w:rsidR="004219A1" w:rsidRPr="005672DD" w:rsidRDefault="004219A1" w:rsidP="00F74CA4">
            <w:pPr>
              <w:jc w:val="both"/>
              <w:rPr>
                <w:lang w:val="fr-FR"/>
              </w:rPr>
            </w:pPr>
            <w:r w:rsidRPr="005672DD">
              <w:rPr>
                <w:lang w:val="fr-FR"/>
              </w:rPr>
              <w:t></w:t>
            </w:r>
            <w:r w:rsidRPr="005672DD">
              <w:rPr>
                <w:lang w:val="fr-FR"/>
              </w:rPr>
              <w:tab/>
              <w:t>vous utiliserez un outil de lecture critique pour évaluer les risques de biais</w:t>
            </w:r>
          </w:p>
          <w:p w14:paraId="451B3FA8" w14:textId="77777777" w:rsidR="004219A1" w:rsidRPr="005672DD" w:rsidRDefault="004219A1" w:rsidP="00F74CA4">
            <w:pPr>
              <w:jc w:val="both"/>
              <w:rPr>
                <w:lang w:val="fr-FR"/>
              </w:rPr>
            </w:pPr>
            <w:r w:rsidRPr="005672DD">
              <w:rPr>
                <w:lang w:val="fr-FR"/>
              </w:rPr>
              <w:t></w:t>
            </w:r>
            <w:r w:rsidRPr="005672DD">
              <w:rPr>
                <w:lang w:val="fr-FR"/>
              </w:rPr>
              <w:tab/>
              <w:t>vous discuterez de la recherche avec un collègue / expert dans le domaine pour valider les résultats</w:t>
            </w:r>
          </w:p>
          <w:p w14:paraId="4165F5B6" w14:textId="77777777" w:rsidR="004219A1" w:rsidRPr="005672DD" w:rsidRDefault="004219A1" w:rsidP="00F74CA4">
            <w:pPr>
              <w:jc w:val="both"/>
              <w:rPr>
                <w:lang w:val="fr-FR"/>
              </w:rPr>
            </w:pPr>
            <w:r w:rsidRPr="005672DD">
              <w:rPr>
                <w:lang w:val="fr-FR"/>
              </w:rPr>
              <w:t></w:t>
            </w:r>
            <w:r w:rsidRPr="005672DD">
              <w:rPr>
                <w:lang w:val="fr-FR"/>
              </w:rPr>
              <w:tab/>
              <w:t>toutes les propositions précédentes</w:t>
            </w:r>
          </w:p>
          <w:p w14:paraId="7F900D3F" w14:textId="77777777" w:rsidR="004219A1" w:rsidRPr="00A75630" w:rsidRDefault="004219A1" w:rsidP="00F74CA4">
            <w:pPr>
              <w:spacing w:line="276" w:lineRule="auto"/>
              <w:jc w:val="both"/>
              <w:rPr>
                <w:lang w:val="fr-FR"/>
              </w:rPr>
            </w:pPr>
            <w:r w:rsidRPr="005672DD">
              <w:rPr>
                <w:lang w:val="fr-FR"/>
              </w:rPr>
              <w:t></w:t>
            </w:r>
            <w:r w:rsidRPr="005672DD">
              <w:rPr>
                <w:lang w:val="fr-FR"/>
              </w:rPr>
              <w:tab/>
              <w:t>ne sait pas</w:t>
            </w:r>
          </w:p>
        </w:tc>
        <w:tc>
          <w:tcPr>
            <w:tcW w:w="1594" w:type="pct"/>
            <w:vMerge/>
          </w:tcPr>
          <w:p w14:paraId="54592AB0" w14:textId="77777777" w:rsidR="004219A1" w:rsidRPr="00A75630" w:rsidRDefault="004219A1" w:rsidP="00F74CA4">
            <w:pPr>
              <w:spacing w:line="276" w:lineRule="auto"/>
              <w:jc w:val="both"/>
              <w:rPr>
                <w:lang w:val="en-US"/>
              </w:rPr>
            </w:pPr>
          </w:p>
        </w:tc>
      </w:tr>
      <w:tr w:rsidR="004219A1" w:rsidRPr="00A75630" w14:paraId="07D292DA" w14:textId="77777777" w:rsidTr="00F74CA4">
        <w:tc>
          <w:tcPr>
            <w:tcW w:w="3406" w:type="pct"/>
          </w:tcPr>
          <w:p w14:paraId="3048C2EE" w14:textId="77777777" w:rsidR="004219A1" w:rsidRPr="005672DD" w:rsidRDefault="004219A1" w:rsidP="00F74CA4">
            <w:pPr>
              <w:jc w:val="both"/>
              <w:rPr>
                <w:lang w:val="fr-FR"/>
              </w:rPr>
            </w:pPr>
            <w:r w:rsidRPr="005672DD">
              <w:rPr>
                <w:lang w:val="fr-FR"/>
              </w:rPr>
              <w:t>7. Deux essais contrôlés randomisés ressortent de votre recherche de la littérature.</w:t>
            </w:r>
          </w:p>
          <w:p w14:paraId="726AF1B6" w14:textId="77777777" w:rsidR="004219A1" w:rsidRPr="00A75630" w:rsidRDefault="004219A1" w:rsidP="00F74CA4">
            <w:pPr>
              <w:spacing w:line="276" w:lineRule="auto"/>
              <w:jc w:val="both"/>
              <w:rPr>
                <w:lang w:val="fr-FR"/>
              </w:rPr>
            </w:pPr>
            <w:r w:rsidRPr="005672DD">
              <w:rPr>
                <w:lang w:val="fr-FR"/>
              </w:rPr>
              <w:lastRenderedPageBreak/>
              <w:t>Listez quatre caractéristiques des essais contrôlés randomisés qui augmenteraient votre confiance sur la validité scientifique de la méthodologie. (Réponse textuelle) 2 points</w:t>
            </w:r>
          </w:p>
        </w:tc>
        <w:tc>
          <w:tcPr>
            <w:tcW w:w="1594" w:type="pct"/>
          </w:tcPr>
          <w:p w14:paraId="0BC7B760" w14:textId="77777777" w:rsidR="004219A1" w:rsidRPr="00A75630" w:rsidRDefault="004219A1" w:rsidP="00F74CA4">
            <w:pPr>
              <w:spacing w:line="276" w:lineRule="auto"/>
              <w:jc w:val="both"/>
              <w:rPr>
                <w:lang w:val="en-US"/>
              </w:rPr>
            </w:pPr>
            <w:r>
              <w:rPr>
                <w:lang w:val="en-US"/>
              </w:rPr>
              <w:lastRenderedPageBreak/>
              <w:t xml:space="preserve">As for the providers of T12, experts had difficulties to translate “produce”. For the </w:t>
            </w:r>
            <w:r>
              <w:rPr>
                <w:lang w:val="en-US"/>
              </w:rPr>
              <w:lastRenderedPageBreak/>
              <w:t xml:space="preserve">translation to be intelligible, we decided to reword the question. By doing so we were able to use the verb “ressortent” which convey the same idea than “produce”. </w:t>
            </w:r>
          </w:p>
        </w:tc>
      </w:tr>
      <w:tr w:rsidR="004219A1" w:rsidRPr="00A75630" w14:paraId="2158C872" w14:textId="77777777" w:rsidTr="00F74CA4">
        <w:tc>
          <w:tcPr>
            <w:tcW w:w="3406" w:type="pct"/>
          </w:tcPr>
          <w:p w14:paraId="345878C8" w14:textId="77777777" w:rsidR="004219A1" w:rsidRPr="005672DD" w:rsidRDefault="004219A1" w:rsidP="00F74CA4">
            <w:pPr>
              <w:jc w:val="both"/>
              <w:rPr>
                <w:lang w:val="fr-FR"/>
              </w:rPr>
            </w:pPr>
            <w:r w:rsidRPr="005672DD">
              <w:rPr>
                <w:lang w:val="fr-FR"/>
              </w:rPr>
              <w:lastRenderedPageBreak/>
              <w:t>8. Les résultats des deux essais contrôlés randomisés sont présentés ci-dessous. Les deux études montrent un effet bénéfique significatif pour le groupe traité par rapport au groupe contrôle.</w:t>
            </w:r>
          </w:p>
          <w:p w14:paraId="411E645A" w14:textId="77777777" w:rsidR="004219A1" w:rsidRPr="005672DD" w:rsidRDefault="004219A1" w:rsidP="00F74CA4">
            <w:pPr>
              <w:jc w:val="both"/>
              <w:rPr>
                <w:lang w:val="fr-FR"/>
              </w:rPr>
            </w:pPr>
          </w:p>
          <w:p w14:paraId="45FCA66A" w14:textId="77777777" w:rsidR="004219A1" w:rsidRPr="005672DD" w:rsidRDefault="004219A1" w:rsidP="00F74CA4">
            <w:pPr>
              <w:jc w:val="both"/>
              <w:rPr>
                <w:lang w:val="fr-FR"/>
              </w:rPr>
            </w:pPr>
            <w:r w:rsidRPr="005672DD">
              <w:rPr>
                <w:u w:val="single"/>
                <w:lang w:val="fr-FR"/>
              </w:rPr>
              <w:t>L'étude 1</w:t>
            </w:r>
            <w:r w:rsidRPr="005672DD">
              <w:rPr>
                <w:lang w:val="fr-FR"/>
              </w:rPr>
              <w:t xml:space="preserve"> a comparé des exercices de respiration et un programme d'exercices physiques chez 24 sujets. Le volume d'expectoration moyen était de 1,5g ± 2,0 avec le programme d'exercices physiques. Il y avait une différence significative entre les poids des expectorations (p=0,001 ; intervalle de confiance à 95 % 0,5-1,2 ; taille d'effet 1,2).</w:t>
            </w:r>
          </w:p>
          <w:p w14:paraId="0889028F" w14:textId="77777777" w:rsidR="004219A1" w:rsidRPr="005672DD" w:rsidRDefault="004219A1" w:rsidP="00F74CA4">
            <w:pPr>
              <w:jc w:val="both"/>
              <w:rPr>
                <w:lang w:val="fr-FR"/>
              </w:rPr>
            </w:pPr>
          </w:p>
          <w:p w14:paraId="0B33D775" w14:textId="77777777" w:rsidR="004219A1" w:rsidRPr="005672DD" w:rsidRDefault="004219A1" w:rsidP="00F74CA4">
            <w:pPr>
              <w:jc w:val="both"/>
              <w:rPr>
                <w:lang w:val="fr-FR"/>
              </w:rPr>
            </w:pPr>
            <w:r w:rsidRPr="005672DD">
              <w:rPr>
                <w:u w:val="single"/>
                <w:lang w:val="fr-FR"/>
              </w:rPr>
              <w:t>L'étude 2</w:t>
            </w:r>
            <w:r w:rsidRPr="005672DD">
              <w:rPr>
                <w:lang w:val="fr-FR"/>
              </w:rPr>
              <w:t xml:space="preserve"> a comparé des exercices de respiration et un programme d'exercices physiques chez 12 sujets. Le volume d'expectoration moyen était de 2,2 g ± 0,5 avec le programme d'exercices physiques. Il y avait une différence significative entre les poids des expectorations (p=0,04 ; intervalle de confiance à 95% 0,25-1,5 ; taille d’effet 2)</w:t>
            </w:r>
          </w:p>
          <w:p w14:paraId="5EDD5D1F" w14:textId="77777777" w:rsidR="004219A1" w:rsidRPr="005672DD" w:rsidRDefault="004219A1" w:rsidP="00F74CA4">
            <w:pPr>
              <w:jc w:val="both"/>
              <w:rPr>
                <w:lang w:val="fr-FR"/>
              </w:rPr>
            </w:pPr>
            <w:r w:rsidRPr="005672DD">
              <w:rPr>
                <w:lang w:val="fr-FR"/>
              </w:rPr>
              <w:t>a) Quelle étude montre l'effet le plus bénéfique ? (Entourez la réponse s’il vous plait) 1 point</w:t>
            </w:r>
          </w:p>
          <w:p w14:paraId="6D4A6240" w14:textId="77777777" w:rsidR="004219A1" w:rsidRPr="005672DD" w:rsidRDefault="004219A1" w:rsidP="00F74CA4">
            <w:pPr>
              <w:jc w:val="both"/>
              <w:rPr>
                <w:lang w:val="fr-FR"/>
              </w:rPr>
            </w:pPr>
            <w:r w:rsidRPr="005672DD">
              <w:rPr>
                <w:lang w:val="fr-FR"/>
              </w:rPr>
              <w:t>ÉTUDE 1 / ÉTUDE 2 / NE SAIT PAS</w:t>
            </w:r>
          </w:p>
          <w:p w14:paraId="59A811FB" w14:textId="77777777" w:rsidR="004219A1" w:rsidRPr="005672DD" w:rsidRDefault="004219A1" w:rsidP="00F74CA4">
            <w:pPr>
              <w:jc w:val="both"/>
              <w:rPr>
                <w:lang w:val="fr-FR"/>
              </w:rPr>
            </w:pPr>
          </w:p>
          <w:p w14:paraId="1FC6B735" w14:textId="77777777" w:rsidR="004219A1" w:rsidRPr="005672DD" w:rsidRDefault="004219A1" w:rsidP="00F74CA4">
            <w:pPr>
              <w:jc w:val="both"/>
              <w:rPr>
                <w:lang w:val="fr-FR"/>
              </w:rPr>
            </w:pPr>
            <w:r w:rsidRPr="005672DD">
              <w:rPr>
                <w:lang w:val="fr-FR"/>
              </w:rPr>
              <w:t>b) Comment avez-vous décidé quelle étude a produit l'effet le plus bénéfique ? (Cochez une seule case s’il vous plait) 1 point</w:t>
            </w:r>
          </w:p>
          <w:p w14:paraId="256F2ABF" w14:textId="77777777" w:rsidR="004219A1" w:rsidRPr="005672DD" w:rsidRDefault="004219A1" w:rsidP="00F74CA4">
            <w:pPr>
              <w:jc w:val="both"/>
              <w:rPr>
                <w:lang w:val="fr-FR"/>
              </w:rPr>
            </w:pPr>
            <w:r w:rsidRPr="005672DD">
              <w:rPr>
                <w:lang w:val="fr-FR"/>
              </w:rPr>
              <w:t></w:t>
            </w:r>
            <w:r w:rsidRPr="005672DD">
              <w:rPr>
                <w:lang w:val="fr-FR"/>
              </w:rPr>
              <w:tab/>
              <w:t>p-valeur</w:t>
            </w:r>
          </w:p>
          <w:p w14:paraId="34C7A798" w14:textId="77777777" w:rsidR="004219A1" w:rsidRPr="005672DD" w:rsidRDefault="004219A1" w:rsidP="00F74CA4">
            <w:pPr>
              <w:jc w:val="both"/>
              <w:rPr>
                <w:lang w:val="fr-FR"/>
              </w:rPr>
            </w:pPr>
            <w:r w:rsidRPr="005672DD">
              <w:rPr>
                <w:lang w:val="fr-FR"/>
              </w:rPr>
              <w:t></w:t>
            </w:r>
            <w:r w:rsidRPr="005672DD">
              <w:rPr>
                <w:lang w:val="fr-FR"/>
              </w:rPr>
              <w:tab/>
              <w:t>taille d'effet</w:t>
            </w:r>
          </w:p>
          <w:p w14:paraId="6A7553A0" w14:textId="77777777" w:rsidR="004219A1" w:rsidRPr="005672DD" w:rsidRDefault="004219A1" w:rsidP="00F74CA4">
            <w:pPr>
              <w:jc w:val="both"/>
              <w:rPr>
                <w:lang w:val="fr-FR"/>
              </w:rPr>
            </w:pPr>
            <w:r w:rsidRPr="005672DD">
              <w:rPr>
                <w:lang w:val="fr-FR"/>
              </w:rPr>
              <w:t></w:t>
            </w:r>
            <w:r w:rsidRPr="005672DD">
              <w:rPr>
                <w:lang w:val="fr-FR"/>
              </w:rPr>
              <w:tab/>
              <w:t>volume d’expectoration moyen</w:t>
            </w:r>
          </w:p>
          <w:p w14:paraId="3216000F" w14:textId="77777777" w:rsidR="004219A1" w:rsidRPr="005672DD" w:rsidRDefault="004219A1" w:rsidP="00F74CA4">
            <w:pPr>
              <w:jc w:val="both"/>
              <w:rPr>
                <w:lang w:val="fr-FR"/>
              </w:rPr>
            </w:pPr>
            <w:r w:rsidRPr="005672DD">
              <w:rPr>
                <w:lang w:val="fr-FR"/>
              </w:rPr>
              <w:t></w:t>
            </w:r>
            <w:r w:rsidRPr="005672DD">
              <w:rPr>
                <w:lang w:val="fr-FR"/>
              </w:rPr>
              <w:tab/>
              <w:t>intervalles de confiance</w:t>
            </w:r>
          </w:p>
          <w:p w14:paraId="110D1E9D" w14:textId="77777777" w:rsidR="004219A1" w:rsidRPr="005672DD" w:rsidRDefault="004219A1" w:rsidP="00F74CA4">
            <w:pPr>
              <w:jc w:val="both"/>
              <w:rPr>
                <w:lang w:val="fr-FR"/>
              </w:rPr>
            </w:pPr>
            <w:r w:rsidRPr="005672DD">
              <w:rPr>
                <w:lang w:val="fr-FR"/>
              </w:rPr>
              <w:t></w:t>
            </w:r>
            <w:r w:rsidRPr="005672DD">
              <w:rPr>
                <w:lang w:val="fr-FR"/>
              </w:rPr>
              <w:tab/>
              <w:t>Je ne sais pas la réponse</w:t>
            </w:r>
          </w:p>
          <w:p w14:paraId="3F5C145F" w14:textId="77777777" w:rsidR="004219A1" w:rsidRPr="00A75630" w:rsidRDefault="004219A1" w:rsidP="00F74CA4">
            <w:pPr>
              <w:spacing w:line="276" w:lineRule="auto"/>
              <w:jc w:val="both"/>
              <w:rPr>
                <w:b/>
                <w:bCs/>
                <w:lang w:val="fr-FR"/>
              </w:rPr>
            </w:pPr>
            <w:r w:rsidRPr="005672DD">
              <w:rPr>
                <w:lang w:val="fr-FR"/>
              </w:rPr>
              <w:t></w:t>
            </w:r>
            <w:r w:rsidRPr="005672DD">
              <w:rPr>
                <w:lang w:val="fr-FR"/>
              </w:rPr>
              <w:tab/>
              <w:t>Autre (spécifiez)</w:t>
            </w:r>
          </w:p>
        </w:tc>
        <w:tc>
          <w:tcPr>
            <w:tcW w:w="1594" w:type="pct"/>
          </w:tcPr>
          <w:p w14:paraId="4A866836" w14:textId="77777777" w:rsidR="004219A1" w:rsidRPr="00A75630" w:rsidRDefault="004219A1" w:rsidP="00F74CA4">
            <w:pPr>
              <w:spacing w:line="276" w:lineRule="auto"/>
              <w:jc w:val="both"/>
              <w:rPr>
                <w:lang w:val="en-US"/>
              </w:rPr>
            </w:pPr>
          </w:p>
        </w:tc>
      </w:tr>
      <w:tr w:rsidR="004219A1" w:rsidRPr="00A75630" w14:paraId="7092A692" w14:textId="77777777" w:rsidTr="00F74CA4">
        <w:tc>
          <w:tcPr>
            <w:tcW w:w="3406" w:type="pct"/>
          </w:tcPr>
          <w:p w14:paraId="660E754F" w14:textId="77777777" w:rsidR="004219A1" w:rsidRPr="005672DD" w:rsidRDefault="004219A1" w:rsidP="00F74CA4">
            <w:pPr>
              <w:jc w:val="both"/>
              <w:rPr>
                <w:lang w:val="fr-FR"/>
              </w:rPr>
            </w:pPr>
            <w:r w:rsidRPr="005672DD">
              <w:rPr>
                <w:lang w:val="fr-FR"/>
              </w:rPr>
              <w:t>9. Classez les schémas d'étude suivants de 1 à 4 selon une hiérarchie basée sur le niveau de preuves (1 étant le plus haut niveau de preuve et 4 étant le plus faible pour répondre à votre question) 1 point</w:t>
            </w:r>
          </w:p>
          <w:p w14:paraId="53B744DE" w14:textId="77777777" w:rsidR="004219A1" w:rsidRPr="005672DD" w:rsidRDefault="004219A1" w:rsidP="00F74CA4">
            <w:pPr>
              <w:jc w:val="both"/>
              <w:rPr>
                <w:lang w:val="fr-FR"/>
              </w:rPr>
            </w:pPr>
            <w:r w:rsidRPr="005672DD">
              <w:rPr>
                <w:lang w:val="fr-FR"/>
              </w:rPr>
              <w:t>( ) Étude cas-témoin / étude de cohorte</w:t>
            </w:r>
          </w:p>
          <w:p w14:paraId="38D9EB70" w14:textId="77777777" w:rsidR="004219A1" w:rsidRPr="005672DD" w:rsidRDefault="004219A1" w:rsidP="00F74CA4">
            <w:pPr>
              <w:jc w:val="both"/>
              <w:rPr>
                <w:lang w:val="fr-FR"/>
              </w:rPr>
            </w:pPr>
            <w:r w:rsidRPr="005672DD">
              <w:rPr>
                <w:lang w:val="fr-FR"/>
              </w:rPr>
              <w:t>( ) Essai contrôlé randomisé</w:t>
            </w:r>
          </w:p>
          <w:p w14:paraId="1B2A0C05" w14:textId="77777777" w:rsidR="004219A1" w:rsidRPr="005672DD" w:rsidRDefault="004219A1" w:rsidP="00F74CA4">
            <w:pPr>
              <w:jc w:val="both"/>
              <w:rPr>
                <w:lang w:val="fr-FR"/>
              </w:rPr>
            </w:pPr>
            <w:r w:rsidRPr="005672DD">
              <w:rPr>
                <w:lang w:val="fr-FR"/>
              </w:rPr>
              <w:t>( ) Revue systématique (méta-analyse)</w:t>
            </w:r>
          </w:p>
          <w:p w14:paraId="371BD79C" w14:textId="77777777" w:rsidR="004219A1" w:rsidRPr="005672DD" w:rsidRDefault="004219A1" w:rsidP="00F74CA4">
            <w:pPr>
              <w:jc w:val="both"/>
              <w:rPr>
                <w:lang w:val="fr-FR"/>
              </w:rPr>
            </w:pPr>
            <w:r w:rsidRPr="005672DD">
              <w:rPr>
                <w:lang w:val="fr-FR"/>
              </w:rPr>
              <w:lastRenderedPageBreak/>
              <w:t>( ) Revue basée sur un consensus d'experts</w:t>
            </w:r>
          </w:p>
          <w:p w14:paraId="422B5390" w14:textId="77777777" w:rsidR="004219A1" w:rsidRPr="00A75630" w:rsidRDefault="004219A1" w:rsidP="00F74CA4">
            <w:pPr>
              <w:spacing w:line="276" w:lineRule="auto"/>
              <w:jc w:val="both"/>
              <w:rPr>
                <w:b/>
                <w:bCs/>
                <w:lang w:val="fr-FR"/>
              </w:rPr>
            </w:pPr>
            <w:r w:rsidRPr="005672DD">
              <w:rPr>
                <w:lang w:val="fr-FR"/>
              </w:rPr>
              <w:t>( ) Ne sait pas</w:t>
            </w:r>
          </w:p>
        </w:tc>
        <w:tc>
          <w:tcPr>
            <w:tcW w:w="1594" w:type="pct"/>
          </w:tcPr>
          <w:p w14:paraId="133197A1" w14:textId="77777777" w:rsidR="004219A1" w:rsidRPr="00A75630" w:rsidRDefault="004219A1" w:rsidP="00F74CA4">
            <w:pPr>
              <w:spacing w:line="276" w:lineRule="auto"/>
              <w:jc w:val="both"/>
              <w:rPr>
                <w:lang w:val="en-US"/>
              </w:rPr>
            </w:pPr>
            <w:r>
              <w:rPr>
                <w:lang w:val="en-US"/>
              </w:rPr>
              <w:lastRenderedPageBreak/>
              <w:t xml:space="preserve">Like the providers of T12, experts found the explanation between brackets difficult to understand. We decided to reformulate them by a clearer and simpler wording. </w:t>
            </w:r>
          </w:p>
        </w:tc>
      </w:tr>
      <w:tr w:rsidR="004219A1" w:rsidRPr="00A75630" w14:paraId="79F34774" w14:textId="77777777" w:rsidTr="00F74CA4">
        <w:tc>
          <w:tcPr>
            <w:tcW w:w="3406" w:type="pct"/>
          </w:tcPr>
          <w:p w14:paraId="450D19E3" w14:textId="77777777" w:rsidR="004219A1" w:rsidRPr="00A75630" w:rsidRDefault="004219A1" w:rsidP="00F74CA4">
            <w:pPr>
              <w:spacing w:line="276" w:lineRule="auto"/>
              <w:jc w:val="both"/>
              <w:rPr>
                <w:b/>
                <w:bCs/>
                <w:lang w:val="fr-FR"/>
              </w:rPr>
            </w:pPr>
            <w:r w:rsidRPr="00A75630">
              <w:rPr>
                <w:b/>
                <w:bCs/>
                <w:lang w:val="fr-FR"/>
              </w:rPr>
              <w:t>TOTAL / 12 points</w:t>
            </w:r>
          </w:p>
        </w:tc>
        <w:tc>
          <w:tcPr>
            <w:tcW w:w="1594" w:type="pct"/>
          </w:tcPr>
          <w:p w14:paraId="22A6F435" w14:textId="77777777" w:rsidR="004219A1" w:rsidRPr="00A75630" w:rsidRDefault="004219A1" w:rsidP="00F74CA4">
            <w:pPr>
              <w:spacing w:line="276" w:lineRule="auto"/>
              <w:jc w:val="both"/>
              <w:rPr>
                <w:b/>
                <w:bCs/>
                <w:lang w:val="en-US"/>
              </w:rPr>
            </w:pPr>
          </w:p>
        </w:tc>
      </w:tr>
    </w:tbl>
    <w:p w14:paraId="050921CF" w14:textId="77777777" w:rsidR="004219A1" w:rsidRDefault="004219A1" w:rsidP="004219A1">
      <w:pPr>
        <w:jc w:val="both"/>
        <w:rPr>
          <w:lang w:val="fr-FR"/>
        </w:rPr>
      </w:pPr>
    </w:p>
    <w:p w14:paraId="4A62AEA2" w14:textId="77777777" w:rsidR="004219A1" w:rsidRPr="00DC3847" w:rsidRDefault="004219A1" w:rsidP="004219A1">
      <w:pPr>
        <w:pStyle w:val="Bibliographie"/>
        <w:spacing w:line="240" w:lineRule="auto"/>
      </w:pPr>
      <w:r>
        <w:rPr>
          <w:lang w:val="fr-FR"/>
        </w:rPr>
        <w:fldChar w:fldCharType="begin"/>
      </w:r>
      <w:r>
        <w:rPr>
          <w:lang w:val="fr-FR"/>
        </w:rPr>
        <w:instrText xml:space="preserve"> ADDIN ZOTERO_BIBL {"uncited":[],"omitted":[],"custom":[]} CSL_BIBLIOGRAPHY </w:instrText>
      </w:r>
      <w:r>
        <w:rPr>
          <w:lang w:val="fr-FR"/>
        </w:rPr>
        <w:fldChar w:fldCharType="separate"/>
      </w:r>
      <w:r w:rsidRPr="00DC3847">
        <w:t>1.</w:t>
      </w:r>
      <w:r w:rsidRPr="00DC3847">
        <w:tab/>
        <w:t xml:space="preserve">Lewis, L. K., Williams, M. T. &amp; Olds, T. S. Development and psychometric testing of an instrument to evaluate cognitive skills of evidence based practice in student health professionals. </w:t>
      </w:r>
      <w:r w:rsidRPr="00DC3847">
        <w:rPr>
          <w:i/>
          <w:iCs/>
        </w:rPr>
        <w:t>BMC Medical Education</w:t>
      </w:r>
      <w:r w:rsidRPr="00DC3847">
        <w:t xml:space="preserve"> </w:t>
      </w:r>
      <w:r w:rsidRPr="00DC3847">
        <w:rPr>
          <w:b/>
          <w:bCs/>
        </w:rPr>
        <w:t>11</w:t>
      </w:r>
      <w:r w:rsidRPr="00DC3847">
        <w:t>, 77 (2011).</w:t>
      </w:r>
    </w:p>
    <w:p w14:paraId="03F55140" w14:textId="013863D3" w:rsidR="00531F10" w:rsidRDefault="004219A1" w:rsidP="004219A1">
      <w:pPr>
        <w:spacing w:line="240" w:lineRule="auto"/>
        <w:jc w:val="both"/>
        <w:rPr>
          <w:lang w:val="fr-FR"/>
        </w:rPr>
      </w:pPr>
      <w:r>
        <w:rPr>
          <w:lang w:val="fr-FR"/>
        </w:rPr>
        <w:fldChar w:fldCharType="end"/>
      </w:r>
    </w:p>
    <w:p w14:paraId="6B5A593C" w14:textId="77777777" w:rsidR="00531F10" w:rsidRDefault="00531F10">
      <w:pPr>
        <w:rPr>
          <w:lang w:val="fr-FR"/>
        </w:rPr>
      </w:pPr>
      <w:r>
        <w:rPr>
          <w:lang w:val="fr-FR"/>
        </w:rPr>
        <w:br w:type="page"/>
      </w:r>
    </w:p>
    <w:p w14:paraId="0BF6D1E0" w14:textId="34EF3E0E" w:rsidR="00531F10" w:rsidRDefault="00531F10" w:rsidP="00531F10">
      <w:pPr>
        <w:pStyle w:val="Titre2"/>
        <w:rPr>
          <w:lang w:val="en-US"/>
        </w:rPr>
      </w:pPr>
      <w:bookmarkStart w:id="8" w:name="_Toc130567886"/>
      <w:r>
        <w:rPr>
          <w:lang w:val="en-US"/>
        </w:rPr>
        <w:lastRenderedPageBreak/>
        <w:t xml:space="preserve">Supplementary material 6: </w:t>
      </w:r>
      <w:r w:rsidRPr="00CF3598">
        <w:rPr>
          <w:lang w:val="en-US"/>
        </w:rPr>
        <w:t>Composition of the expert committee for the establishment of the pre-final version</w:t>
      </w:r>
      <w:bookmarkEnd w:id="8"/>
    </w:p>
    <w:tbl>
      <w:tblPr>
        <w:tblStyle w:val="Grilledutableau"/>
        <w:tblW w:w="0" w:type="auto"/>
        <w:tblLook w:val="04A0" w:firstRow="1" w:lastRow="0" w:firstColumn="1" w:lastColumn="0" w:noHBand="0" w:noVBand="1"/>
      </w:tblPr>
      <w:tblGrid>
        <w:gridCol w:w="2314"/>
        <w:gridCol w:w="2315"/>
        <w:gridCol w:w="2314"/>
        <w:gridCol w:w="2315"/>
        <w:gridCol w:w="2314"/>
        <w:gridCol w:w="2315"/>
      </w:tblGrid>
      <w:tr w:rsidR="00531F10" w:rsidRPr="001A0B15" w14:paraId="136B5D3F" w14:textId="77777777" w:rsidTr="00F74CA4">
        <w:tc>
          <w:tcPr>
            <w:tcW w:w="2314" w:type="dxa"/>
            <w:vAlign w:val="center"/>
          </w:tcPr>
          <w:p w14:paraId="6813C85F" w14:textId="77777777" w:rsidR="00531F10" w:rsidRPr="00A20B07" w:rsidRDefault="00531F10" w:rsidP="00F74CA4">
            <w:pPr>
              <w:jc w:val="center"/>
              <w:rPr>
                <w:b/>
                <w:bCs/>
                <w:lang w:val="en-US"/>
              </w:rPr>
            </w:pPr>
            <w:r w:rsidRPr="00A20B07">
              <w:rPr>
                <w:b/>
                <w:bCs/>
                <w:lang w:val="en-US"/>
              </w:rPr>
              <w:t>Name</w:t>
            </w:r>
          </w:p>
        </w:tc>
        <w:tc>
          <w:tcPr>
            <w:tcW w:w="2315" w:type="dxa"/>
            <w:vAlign w:val="center"/>
          </w:tcPr>
          <w:p w14:paraId="59FAC4B8" w14:textId="77777777" w:rsidR="00531F10" w:rsidRPr="00A20B07" w:rsidRDefault="00531F10" w:rsidP="00F74CA4">
            <w:pPr>
              <w:jc w:val="center"/>
              <w:rPr>
                <w:b/>
                <w:bCs/>
                <w:lang w:val="en-US"/>
              </w:rPr>
            </w:pPr>
            <w:r w:rsidRPr="00A20B07">
              <w:rPr>
                <w:b/>
                <w:bCs/>
                <w:lang w:val="en-US"/>
              </w:rPr>
              <w:t>Occupation</w:t>
            </w:r>
          </w:p>
        </w:tc>
        <w:tc>
          <w:tcPr>
            <w:tcW w:w="2314" w:type="dxa"/>
            <w:vAlign w:val="center"/>
          </w:tcPr>
          <w:p w14:paraId="0459A961" w14:textId="77777777" w:rsidR="00531F10" w:rsidRPr="00A20B07" w:rsidRDefault="00531F10" w:rsidP="00F74CA4">
            <w:pPr>
              <w:jc w:val="center"/>
              <w:rPr>
                <w:b/>
                <w:bCs/>
                <w:lang w:val="en-US"/>
              </w:rPr>
            </w:pPr>
            <w:r w:rsidRPr="00A20B07">
              <w:rPr>
                <w:b/>
                <w:bCs/>
                <w:lang w:val="en-US"/>
              </w:rPr>
              <w:t>Experience in source and target languages</w:t>
            </w:r>
          </w:p>
        </w:tc>
        <w:tc>
          <w:tcPr>
            <w:tcW w:w="2315" w:type="dxa"/>
            <w:vAlign w:val="center"/>
          </w:tcPr>
          <w:p w14:paraId="7EC39C3E" w14:textId="77777777" w:rsidR="00531F10" w:rsidRPr="00A20B07" w:rsidRDefault="00531F10" w:rsidP="00F74CA4">
            <w:pPr>
              <w:jc w:val="center"/>
              <w:rPr>
                <w:b/>
                <w:bCs/>
                <w:lang w:val="en-US"/>
              </w:rPr>
            </w:pPr>
            <w:r>
              <w:rPr>
                <w:b/>
                <w:bCs/>
                <w:lang w:val="en-US"/>
              </w:rPr>
              <w:t>Experience in EBP</w:t>
            </w:r>
          </w:p>
        </w:tc>
        <w:tc>
          <w:tcPr>
            <w:tcW w:w="2314" w:type="dxa"/>
            <w:vAlign w:val="center"/>
          </w:tcPr>
          <w:p w14:paraId="314DE498" w14:textId="77777777" w:rsidR="00531F10" w:rsidRPr="00A20B07" w:rsidRDefault="00531F10" w:rsidP="00F74CA4">
            <w:pPr>
              <w:jc w:val="center"/>
              <w:rPr>
                <w:b/>
                <w:bCs/>
                <w:lang w:val="en-US"/>
              </w:rPr>
            </w:pPr>
            <w:r>
              <w:rPr>
                <w:b/>
                <w:bCs/>
                <w:lang w:val="en-US"/>
              </w:rPr>
              <w:t>Knowledge of the original instrument</w:t>
            </w:r>
          </w:p>
        </w:tc>
        <w:tc>
          <w:tcPr>
            <w:tcW w:w="2315" w:type="dxa"/>
            <w:vAlign w:val="center"/>
          </w:tcPr>
          <w:p w14:paraId="14476E9E" w14:textId="77777777" w:rsidR="00531F10" w:rsidRPr="00A20B07" w:rsidRDefault="00531F10" w:rsidP="00F74CA4">
            <w:pPr>
              <w:jc w:val="center"/>
              <w:rPr>
                <w:b/>
                <w:bCs/>
                <w:lang w:val="en-US"/>
              </w:rPr>
            </w:pPr>
            <w:r w:rsidRPr="00A20B07">
              <w:rPr>
                <w:b/>
                <w:bCs/>
                <w:lang w:val="en-US"/>
              </w:rPr>
              <w:t>Role in the study</w:t>
            </w:r>
          </w:p>
        </w:tc>
      </w:tr>
      <w:tr w:rsidR="00531F10" w:rsidRPr="001A0B15" w14:paraId="2091B41E" w14:textId="77777777" w:rsidTr="00F74CA4">
        <w:tc>
          <w:tcPr>
            <w:tcW w:w="2314" w:type="dxa"/>
            <w:vAlign w:val="center"/>
          </w:tcPr>
          <w:p w14:paraId="18E4F60F" w14:textId="19DE420C" w:rsidR="00531F10" w:rsidRPr="001A0B15" w:rsidRDefault="00866374" w:rsidP="00F74CA4">
            <w:pPr>
              <w:jc w:val="center"/>
              <w:rPr>
                <w:lang w:val="en-US"/>
              </w:rPr>
            </w:pPr>
            <w:r>
              <w:rPr>
                <w:lang w:val="en-US"/>
              </w:rPr>
              <w:t>Anonymized for peer-review</w:t>
            </w:r>
          </w:p>
        </w:tc>
        <w:tc>
          <w:tcPr>
            <w:tcW w:w="2315" w:type="dxa"/>
            <w:vAlign w:val="center"/>
          </w:tcPr>
          <w:p w14:paraId="22C04B75" w14:textId="77777777" w:rsidR="00531F10" w:rsidRPr="001A0B15" w:rsidRDefault="00531F10" w:rsidP="00F74CA4">
            <w:pPr>
              <w:jc w:val="center"/>
              <w:rPr>
                <w:lang w:val="en-US"/>
              </w:rPr>
            </w:pPr>
            <w:r>
              <w:rPr>
                <w:lang w:val="en-US"/>
              </w:rPr>
              <w:t>C</w:t>
            </w:r>
            <w:r w:rsidRPr="00AB5A91">
              <w:rPr>
                <w:lang w:val="en-US"/>
              </w:rPr>
              <w:t>hiropractor</w:t>
            </w:r>
          </w:p>
        </w:tc>
        <w:tc>
          <w:tcPr>
            <w:tcW w:w="2314" w:type="dxa"/>
            <w:vAlign w:val="center"/>
          </w:tcPr>
          <w:p w14:paraId="461B8F36" w14:textId="77777777" w:rsidR="00531F10" w:rsidRPr="001A0B15" w:rsidRDefault="00531F10" w:rsidP="00F74CA4">
            <w:pPr>
              <w:jc w:val="center"/>
              <w:rPr>
                <w:lang w:val="en-US"/>
              </w:rPr>
            </w:pPr>
            <w:r>
              <w:rPr>
                <w:lang w:val="en-US"/>
              </w:rPr>
              <w:t>Dual national. A</w:t>
            </w:r>
            <w:r w:rsidRPr="002C5A4F">
              <w:rPr>
                <w:lang w:val="en-US"/>
              </w:rPr>
              <w:t>ccustomed</w:t>
            </w:r>
            <w:r>
              <w:rPr>
                <w:lang w:val="en-US"/>
              </w:rPr>
              <w:t xml:space="preserve"> </w:t>
            </w:r>
            <w:r w:rsidRPr="00AB5A91">
              <w:rPr>
                <w:lang w:val="en-US"/>
              </w:rPr>
              <w:t>to speak, work, and translate</w:t>
            </w:r>
            <w:r>
              <w:rPr>
                <w:lang w:val="en-US"/>
              </w:rPr>
              <w:t xml:space="preserve"> between SL and TL.</w:t>
            </w:r>
          </w:p>
        </w:tc>
        <w:tc>
          <w:tcPr>
            <w:tcW w:w="2315" w:type="dxa"/>
            <w:vAlign w:val="center"/>
          </w:tcPr>
          <w:p w14:paraId="2A51DDF0" w14:textId="77777777" w:rsidR="00531F10" w:rsidRDefault="00531F10" w:rsidP="00F74CA4">
            <w:pPr>
              <w:jc w:val="center"/>
              <w:rPr>
                <w:lang w:val="en-US"/>
              </w:rPr>
            </w:pPr>
            <w:r>
              <w:rPr>
                <w:lang w:val="en-US"/>
              </w:rPr>
              <w:t xml:space="preserve">Graduated from a </w:t>
            </w:r>
            <w:r w:rsidRPr="004F4227">
              <w:rPr>
                <w:lang w:val="en-US"/>
              </w:rPr>
              <w:t xml:space="preserve">chiropractic </w:t>
            </w:r>
            <w:r>
              <w:rPr>
                <w:lang w:val="en-US"/>
              </w:rPr>
              <w:t>program in France which included EBP training</w:t>
            </w:r>
          </w:p>
        </w:tc>
        <w:tc>
          <w:tcPr>
            <w:tcW w:w="2314" w:type="dxa"/>
            <w:vAlign w:val="center"/>
          </w:tcPr>
          <w:p w14:paraId="21BC196E" w14:textId="77777777" w:rsidR="00531F10" w:rsidRDefault="00531F10" w:rsidP="00F74CA4">
            <w:pPr>
              <w:jc w:val="center"/>
              <w:rPr>
                <w:lang w:val="en-US"/>
              </w:rPr>
            </w:pPr>
            <w:r>
              <w:rPr>
                <w:lang w:val="en-US"/>
              </w:rPr>
              <w:t>Naive</w:t>
            </w:r>
          </w:p>
        </w:tc>
        <w:tc>
          <w:tcPr>
            <w:tcW w:w="2315" w:type="dxa"/>
            <w:vAlign w:val="center"/>
          </w:tcPr>
          <w:p w14:paraId="48285140" w14:textId="77777777" w:rsidR="00531F10" w:rsidRDefault="00531F10" w:rsidP="00F74CA4">
            <w:pPr>
              <w:jc w:val="center"/>
              <w:rPr>
                <w:lang w:val="en-US"/>
              </w:rPr>
            </w:pPr>
            <w:r>
              <w:rPr>
                <w:lang w:val="en-US"/>
              </w:rPr>
              <w:t>Provider of BT2</w:t>
            </w:r>
          </w:p>
          <w:p w14:paraId="4DC1D83E" w14:textId="77777777" w:rsidR="00531F10" w:rsidRPr="001A0B15" w:rsidRDefault="00531F10" w:rsidP="00F74CA4">
            <w:pPr>
              <w:jc w:val="center"/>
              <w:rPr>
                <w:lang w:val="en-US"/>
              </w:rPr>
            </w:pPr>
            <w:r>
              <w:rPr>
                <w:lang w:val="en-US"/>
              </w:rPr>
              <w:t>Member of the expert committee</w:t>
            </w:r>
          </w:p>
        </w:tc>
      </w:tr>
      <w:tr w:rsidR="00531F10" w:rsidRPr="001A0B15" w14:paraId="5AA6C5BD" w14:textId="77777777" w:rsidTr="00F74CA4">
        <w:tc>
          <w:tcPr>
            <w:tcW w:w="2314" w:type="dxa"/>
            <w:vAlign w:val="center"/>
          </w:tcPr>
          <w:p w14:paraId="10B7A477" w14:textId="0349D615" w:rsidR="00531F10" w:rsidRPr="001A0B15" w:rsidRDefault="00866374" w:rsidP="00F74CA4">
            <w:pPr>
              <w:jc w:val="center"/>
              <w:rPr>
                <w:lang w:val="en-US"/>
              </w:rPr>
            </w:pPr>
            <w:r>
              <w:rPr>
                <w:lang w:val="en-US"/>
              </w:rPr>
              <w:t>Anonymized for peer-review</w:t>
            </w:r>
          </w:p>
        </w:tc>
        <w:tc>
          <w:tcPr>
            <w:tcW w:w="2315" w:type="dxa"/>
            <w:vAlign w:val="center"/>
          </w:tcPr>
          <w:p w14:paraId="702D1A3B" w14:textId="77777777" w:rsidR="00531F10" w:rsidRPr="001A0B15" w:rsidRDefault="00531F10" w:rsidP="00F74CA4">
            <w:pPr>
              <w:jc w:val="center"/>
              <w:rPr>
                <w:lang w:val="en-US"/>
              </w:rPr>
            </w:pPr>
            <w:r>
              <w:rPr>
                <w:lang w:val="en-US"/>
              </w:rPr>
              <w:t>B</w:t>
            </w:r>
            <w:r w:rsidRPr="002C5A4F">
              <w:rPr>
                <w:lang w:val="en-US"/>
              </w:rPr>
              <w:t>iomedical researcher specialized in neurosciences</w:t>
            </w:r>
          </w:p>
        </w:tc>
        <w:tc>
          <w:tcPr>
            <w:tcW w:w="2314" w:type="dxa"/>
            <w:vAlign w:val="center"/>
          </w:tcPr>
          <w:p w14:paraId="0D5441B2" w14:textId="77777777" w:rsidR="00531F10" w:rsidRPr="001A0B15" w:rsidRDefault="00531F10" w:rsidP="00F74CA4">
            <w:pPr>
              <w:jc w:val="center"/>
              <w:rPr>
                <w:lang w:val="en-US"/>
              </w:rPr>
            </w:pPr>
            <w:r>
              <w:rPr>
                <w:lang w:val="en-US"/>
              </w:rPr>
              <w:t>A</w:t>
            </w:r>
            <w:r w:rsidRPr="002C5A4F">
              <w:rPr>
                <w:lang w:val="en-US"/>
              </w:rPr>
              <w:t>ccustomed</w:t>
            </w:r>
            <w:r>
              <w:rPr>
                <w:lang w:val="en-US"/>
              </w:rPr>
              <w:t xml:space="preserve"> </w:t>
            </w:r>
            <w:r w:rsidRPr="002C5A4F">
              <w:rPr>
                <w:lang w:val="en-US"/>
              </w:rPr>
              <w:t>to speak and write in the SL and the TL, worked in SL and TL-speaking countries</w:t>
            </w:r>
          </w:p>
        </w:tc>
        <w:tc>
          <w:tcPr>
            <w:tcW w:w="2315" w:type="dxa"/>
            <w:vAlign w:val="center"/>
          </w:tcPr>
          <w:p w14:paraId="746911AB" w14:textId="77777777" w:rsidR="00531F10" w:rsidRDefault="00531F10" w:rsidP="00F74CA4">
            <w:pPr>
              <w:jc w:val="center"/>
              <w:rPr>
                <w:lang w:val="en-US"/>
              </w:rPr>
            </w:pPr>
            <w:r>
              <w:rPr>
                <w:lang w:val="en-US"/>
              </w:rPr>
              <w:t>Has been involved in research projects focused on EBP and teaches EBP-compliant courses to physiotherapists</w:t>
            </w:r>
          </w:p>
        </w:tc>
        <w:tc>
          <w:tcPr>
            <w:tcW w:w="2314" w:type="dxa"/>
            <w:vAlign w:val="center"/>
          </w:tcPr>
          <w:p w14:paraId="7DD7BC50" w14:textId="77777777" w:rsidR="00531F10" w:rsidRDefault="00531F10" w:rsidP="00F74CA4">
            <w:pPr>
              <w:jc w:val="center"/>
              <w:rPr>
                <w:lang w:val="en-US"/>
              </w:rPr>
            </w:pPr>
            <w:r>
              <w:rPr>
                <w:lang w:val="en-US"/>
              </w:rPr>
              <w:t>Non-naive</w:t>
            </w:r>
          </w:p>
        </w:tc>
        <w:tc>
          <w:tcPr>
            <w:tcW w:w="2315" w:type="dxa"/>
            <w:vAlign w:val="center"/>
          </w:tcPr>
          <w:p w14:paraId="5860382E" w14:textId="77777777" w:rsidR="00531F10" w:rsidRDefault="00531F10" w:rsidP="00F74CA4">
            <w:pPr>
              <w:jc w:val="center"/>
              <w:rPr>
                <w:lang w:val="en-US"/>
              </w:rPr>
            </w:pPr>
            <w:r>
              <w:rPr>
                <w:lang w:val="en-US"/>
              </w:rPr>
              <w:t>Principal investigator</w:t>
            </w:r>
          </w:p>
          <w:p w14:paraId="7E5824EF" w14:textId="77777777" w:rsidR="00531F10" w:rsidRDefault="00531F10" w:rsidP="00F74CA4">
            <w:pPr>
              <w:jc w:val="center"/>
              <w:rPr>
                <w:lang w:val="en-US"/>
              </w:rPr>
            </w:pPr>
            <w:r>
              <w:rPr>
                <w:lang w:val="en-US"/>
              </w:rPr>
              <w:t>Provider of T1</w:t>
            </w:r>
          </w:p>
          <w:p w14:paraId="168DD811" w14:textId="77777777" w:rsidR="00531F10" w:rsidRPr="001A0B15" w:rsidRDefault="00531F10" w:rsidP="00F74CA4">
            <w:pPr>
              <w:jc w:val="center"/>
              <w:rPr>
                <w:lang w:val="en-US"/>
              </w:rPr>
            </w:pPr>
            <w:r>
              <w:rPr>
                <w:lang w:val="en-US"/>
              </w:rPr>
              <w:t>Member of the expert committee</w:t>
            </w:r>
          </w:p>
        </w:tc>
      </w:tr>
      <w:tr w:rsidR="00531F10" w:rsidRPr="001A0B15" w14:paraId="156D3EA6" w14:textId="77777777" w:rsidTr="00F74CA4">
        <w:tc>
          <w:tcPr>
            <w:tcW w:w="2314" w:type="dxa"/>
            <w:vAlign w:val="center"/>
          </w:tcPr>
          <w:p w14:paraId="4AFCBB07" w14:textId="0D1F2B8E" w:rsidR="00531F10" w:rsidRPr="001A0B15" w:rsidRDefault="00866374" w:rsidP="00F74CA4">
            <w:pPr>
              <w:jc w:val="center"/>
              <w:rPr>
                <w:lang w:val="en-US"/>
              </w:rPr>
            </w:pPr>
            <w:r>
              <w:rPr>
                <w:lang w:val="en-US"/>
              </w:rPr>
              <w:t>Anonymized for peer-review</w:t>
            </w:r>
          </w:p>
        </w:tc>
        <w:tc>
          <w:tcPr>
            <w:tcW w:w="2315" w:type="dxa"/>
            <w:vAlign w:val="center"/>
          </w:tcPr>
          <w:p w14:paraId="5C9FCD70" w14:textId="77777777" w:rsidR="00531F10" w:rsidRPr="001A0B15" w:rsidRDefault="00531F10" w:rsidP="00F74CA4">
            <w:pPr>
              <w:jc w:val="center"/>
              <w:rPr>
                <w:lang w:val="en-US"/>
              </w:rPr>
            </w:pPr>
            <w:r>
              <w:rPr>
                <w:lang w:val="en-US"/>
              </w:rPr>
              <w:t>Physiotherapist</w:t>
            </w:r>
          </w:p>
        </w:tc>
        <w:tc>
          <w:tcPr>
            <w:tcW w:w="2314" w:type="dxa"/>
            <w:vAlign w:val="center"/>
          </w:tcPr>
          <w:p w14:paraId="79992FFB" w14:textId="77777777" w:rsidR="00531F10" w:rsidRPr="001A0B15" w:rsidRDefault="00531F10" w:rsidP="00F74CA4">
            <w:pPr>
              <w:jc w:val="center"/>
              <w:rPr>
                <w:lang w:val="en-US"/>
              </w:rPr>
            </w:pPr>
            <w:r>
              <w:rPr>
                <w:lang w:val="en-US"/>
              </w:rPr>
              <w:t>F</w:t>
            </w:r>
            <w:r w:rsidRPr="002C5A4F">
              <w:rPr>
                <w:lang w:val="en-US"/>
              </w:rPr>
              <w:t>amiliar with translating content and symposium from SL to TL and from TL to SL</w:t>
            </w:r>
            <w:r>
              <w:rPr>
                <w:lang w:val="en-US"/>
              </w:rPr>
              <w:t>.</w:t>
            </w:r>
          </w:p>
        </w:tc>
        <w:tc>
          <w:tcPr>
            <w:tcW w:w="2315" w:type="dxa"/>
            <w:vAlign w:val="center"/>
          </w:tcPr>
          <w:p w14:paraId="04D2986A" w14:textId="77777777" w:rsidR="00531F10" w:rsidRDefault="00531F10" w:rsidP="00F74CA4">
            <w:pPr>
              <w:jc w:val="center"/>
              <w:rPr>
                <w:lang w:val="en-US"/>
              </w:rPr>
            </w:pPr>
            <w:r>
              <w:rPr>
                <w:lang w:val="en-US"/>
              </w:rPr>
              <w:t>Uses EBP in practice and teaches EBP-compliant courses to physiotherapists</w:t>
            </w:r>
          </w:p>
        </w:tc>
        <w:tc>
          <w:tcPr>
            <w:tcW w:w="2314" w:type="dxa"/>
            <w:vAlign w:val="center"/>
          </w:tcPr>
          <w:p w14:paraId="1E2DC119" w14:textId="77777777" w:rsidR="00531F10" w:rsidRDefault="00531F10" w:rsidP="00F74CA4">
            <w:pPr>
              <w:jc w:val="center"/>
              <w:rPr>
                <w:lang w:val="en-US"/>
              </w:rPr>
            </w:pPr>
            <w:r>
              <w:rPr>
                <w:lang w:val="en-US"/>
              </w:rPr>
              <w:t>Naive</w:t>
            </w:r>
          </w:p>
        </w:tc>
        <w:tc>
          <w:tcPr>
            <w:tcW w:w="2315" w:type="dxa"/>
            <w:vAlign w:val="center"/>
          </w:tcPr>
          <w:p w14:paraId="5C55A476" w14:textId="77777777" w:rsidR="00531F10" w:rsidRDefault="00531F10" w:rsidP="00F74CA4">
            <w:pPr>
              <w:jc w:val="center"/>
              <w:rPr>
                <w:lang w:val="en-US"/>
              </w:rPr>
            </w:pPr>
            <w:r>
              <w:rPr>
                <w:lang w:val="en-US"/>
              </w:rPr>
              <w:t>Provider of BT1</w:t>
            </w:r>
          </w:p>
          <w:p w14:paraId="5C932E8A" w14:textId="77777777" w:rsidR="00531F10" w:rsidRPr="001A0B15" w:rsidRDefault="00531F10" w:rsidP="00F74CA4">
            <w:pPr>
              <w:jc w:val="center"/>
              <w:rPr>
                <w:lang w:val="en-US"/>
              </w:rPr>
            </w:pPr>
            <w:r>
              <w:rPr>
                <w:lang w:val="en-US"/>
              </w:rPr>
              <w:t>Member of the expert committee</w:t>
            </w:r>
          </w:p>
        </w:tc>
      </w:tr>
      <w:tr w:rsidR="00531F10" w:rsidRPr="001A0B15" w14:paraId="21DDEA48" w14:textId="77777777" w:rsidTr="00F74CA4">
        <w:tc>
          <w:tcPr>
            <w:tcW w:w="2314" w:type="dxa"/>
            <w:vAlign w:val="center"/>
          </w:tcPr>
          <w:p w14:paraId="1B0929F8" w14:textId="65FE13B3" w:rsidR="00531F10" w:rsidRPr="001A0B15" w:rsidRDefault="00866374" w:rsidP="00F74CA4">
            <w:pPr>
              <w:jc w:val="center"/>
              <w:rPr>
                <w:lang w:val="en-US"/>
              </w:rPr>
            </w:pPr>
            <w:r>
              <w:rPr>
                <w:lang w:val="en-US"/>
              </w:rPr>
              <w:t>Anonymized for peer-review</w:t>
            </w:r>
          </w:p>
        </w:tc>
        <w:tc>
          <w:tcPr>
            <w:tcW w:w="2315" w:type="dxa"/>
            <w:vAlign w:val="center"/>
          </w:tcPr>
          <w:p w14:paraId="499BC365" w14:textId="77777777" w:rsidR="00531F10" w:rsidRPr="001A0B15" w:rsidRDefault="00531F10" w:rsidP="00F74CA4">
            <w:pPr>
              <w:jc w:val="center"/>
              <w:rPr>
                <w:lang w:val="en-US"/>
              </w:rPr>
            </w:pPr>
            <w:r>
              <w:rPr>
                <w:lang w:val="en-US"/>
              </w:rPr>
              <w:t>Epidemiologist</w:t>
            </w:r>
          </w:p>
        </w:tc>
        <w:tc>
          <w:tcPr>
            <w:tcW w:w="2314" w:type="dxa"/>
            <w:vAlign w:val="center"/>
          </w:tcPr>
          <w:p w14:paraId="77A3CB49" w14:textId="77777777" w:rsidR="00531F10" w:rsidRPr="001A0B15" w:rsidRDefault="00531F10" w:rsidP="00F74CA4">
            <w:pPr>
              <w:jc w:val="center"/>
              <w:rPr>
                <w:lang w:val="en-US"/>
              </w:rPr>
            </w:pPr>
            <w:r>
              <w:rPr>
                <w:lang w:val="en-US"/>
              </w:rPr>
              <w:t>A</w:t>
            </w:r>
            <w:r w:rsidRPr="002C5A4F">
              <w:rPr>
                <w:lang w:val="en-US"/>
              </w:rPr>
              <w:t>ccustomed</w:t>
            </w:r>
            <w:r>
              <w:rPr>
                <w:lang w:val="en-US"/>
              </w:rPr>
              <w:t xml:space="preserve"> </w:t>
            </w:r>
            <w:r w:rsidRPr="002C5A4F">
              <w:rPr>
                <w:lang w:val="en-US"/>
              </w:rPr>
              <w:t>to speak and write in the SL and the TL, worked in SL and TL-speaking countries</w:t>
            </w:r>
          </w:p>
        </w:tc>
        <w:tc>
          <w:tcPr>
            <w:tcW w:w="2315" w:type="dxa"/>
            <w:vAlign w:val="center"/>
          </w:tcPr>
          <w:p w14:paraId="61BAA84D" w14:textId="77777777" w:rsidR="00531F10" w:rsidRDefault="00531F10" w:rsidP="00F74CA4">
            <w:pPr>
              <w:jc w:val="center"/>
              <w:rPr>
                <w:lang w:val="en-US"/>
              </w:rPr>
            </w:pPr>
            <w:r>
              <w:rPr>
                <w:lang w:val="en-US"/>
              </w:rPr>
              <w:t>Has been involved in research projects focused on EBP and teaches EBP-compliant courses to physiotherapists</w:t>
            </w:r>
          </w:p>
        </w:tc>
        <w:tc>
          <w:tcPr>
            <w:tcW w:w="2314" w:type="dxa"/>
            <w:vAlign w:val="center"/>
          </w:tcPr>
          <w:p w14:paraId="50D78AAE" w14:textId="77777777" w:rsidR="00531F10" w:rsidRDefault="00531F10" w:rsidP="00F74CA4">
            <w:pPr>
              <w:jc w:val="center"/>
              <w:rPr>
                <w:lang w:val="en-US"/>
              </w:rPr>
            </w:pPr>
            <w:r>
              <w:rPr>
                <w:lang w:val="en-US"/>
              </w:rPr>
              <w:t>Naive</w:t>
            </w:r>
          </w:p>
        </w:tc>
        <w:tc>
          <w:tcPr>
            <w:tcW w:w="2315" w:type="dxa"/>
            <w:vAlign w:val="center"/>
          </w:tcPr>
          <w:p w14:paraId="77F026F3" w14:textId="77777777" w:rsidR="00531F10" w:rsidRDefault="00531F10" w:rsidP="00F74CA4">
            <w:pPr>
              <w:jc w:val="center"/>
              <w:rPr>
                <w:lang w:val="en-US"/>
              </w:rPr>
            </w:pPr>
            <w:r>
              <w:rPr>
                <w:lang w:val="en-US"/>
              </w:rPr>
              <w:t>Provider of T2</w:t>
            </w:r>
          </w:p>
          <w:p w14:paraId="53132E24" w14:textId="77777777" w:rsidR="00531F10" w:rsidRPr="001A0B15" w:rsidRDefault="00531F10" w:rsidP="00F74CA4">
            <w:pPr>
              <w:jc w:val="center"/>
              <w:rPr>
                <w:lang w:val="en-US"/>
              </w:rPr>
            </w:pPr>
            <w:r>
              <w:rPr>
                <w:lang w:val="en-US"/>
              </w:rPr>
              <w:t>Member of the expert committee</w:t>
            </w:r>
          </w:p>
        </w:tc>
      </w:tr>
      <w:tr w:rsidR="00531F10" w:rsidRPr="001A0B15" w14:paraId="0A66FFE8" w14:textId="77777777" w:rsidTr="00F74CA4">
        <w:tc>
          <w:tcPr>
            <w:tcW w:w="2314" w:type="dxa"/>
            <w:vAlign w:val="center"/>
          </w:tcPr>
          <w:p w14:paraId="59717F68" w14:textId="3460DDC4" w:rsidR="00531F10" w:rsidRPr="001A0B15" w:rsidRDefault="00866374" w:rsidP="00F74CA4">
            <w:pPr>
              <w:jc w:val="center"/>
              <w:rPr>
                <w:lang w:val="en-US"/>
              </w:rPr>
            </w:pPr>
            <w:r>
              <w:rPr>
                <w:lang w:val="en-US"/>
              </w:rPr>
              <w:t>Anonymized for peer-review</w:t>
            </w:r>
          </w:p>
        </w:tc>
        <w:tc>
          <w:tcPr>
            <w:tcW w:w="2315" w:type="dxa"/>
            <w:vAlign w:val="center"/>
          </w:tcPr>
          <w:p w14:paraId="72319BE9" w14:textId="77777777" w:rsidR="00531F10" w:rsidRPr="001A0B15" w:rsidRDefault="00531F10" w:rsidP="00F74CA4">
            <w:pPr>
              <w:jc w:val="center"/>
              <w:rPr>
                <w:lang w:val="en-US"/>
              </w:rPr>
            </w:pPr>
            <w:r>
              <w:rPr>
                <w:lang w:val="en-US"/>
              </w:rPr>
              <w:t>Chiropractor and Ph.D. student</w:t>
            </w:r>
          </w:p>
        </w:tc>
        <w:tc>
          <w:tcPr>
            <w:tcW w:w="2314" w:type="dxa"/>
            <w:vAlign w:val="center"/>
          </w:tcPr>
          <w:p w14:paraId="74371F65" w14:textId="77777777" w:rsidR="00531F10" w:rsidRPr="001A0B15" w:rsidRDefault="00531F10" w:rsidP="00F74CA4">
            <w:pPr>
              <w:jc w:val="center"/>
              <w:rPr>
                <w:lang w:val="en-US"/>
              </w:rPr>
            </w:pPr>
            <w:r>
              <w:rPr>
                <w:lang w:val="en-US"/>
              </w:rPr>
              <w:t>A</w:t>
            </w:r>
            <w:r w:rsidRPr="002C5A4F">
              <w:rPr>
                <w:lang w:val="en-US"/>
              </w:rPr>
              <w:t>ccustomed</w:t>
            </w:r>
            <w:r>
              <w:rPr>
                <w:lang w:val="en-US"/>
              </w:rPr>
              <w:t xml:space="preserve"> </w:t>
            </w:r>
            <w:r w:rsidRPr="002C5A4F">
              <w:rPr>
                <w:lang w:val="en-US"/>
              </w:rPr>
              <w:t>to speak and write in the SL and the TL, worked in SL and TL-speaking countries</w:t>
            </w:r>
          </w:p>
        </w:tc>
        <w:tc>
          <w:tcPr>
            <w:tcW w:w="2315" w:type="dxa"/>
            <w:vAlign w:val="center"/>
          </w:tcPr>
          <w:p w14:paraId="01BC594F" w14:textId="77777777" w:rsidR="00531F10" w:rsidRDefault="00531F10" w:rsidP="00F74CA4">
            <w:pPr>
              <w:jc w:val="center"/>
              <w:rPr>
                <w:lang w:val="en-US"/>
              </w:rPr>
            </w:pPr>
            <w:r w:rsidRPr="00731DB3">
              <w:rPr>
                <w:lang w:val="en-US"/>
              </w:rPr>
              <w:t>Has been involved in research projects focused on EBP and teaches EBP-compliant courses to manual therapists</w:t>
            </w:r>
          </w:p>
        </w:tc>
        <w:tc>
          <w:tcPr>
            <w:tcW w:w="2314" w:type="dxa"/>
            <w:vAlign w:val="center"/>
          </w:tcPr>
          <w:p w14:paraId="31BAE9AB" w14:textId="77777777" w:rsidR="00531F10" w:rsidRDefault="00531F10" w:rsidP="00F74CA4">
            <w:pPr>
              <w:jc w:val="center"/>
              <w:rPr>
                <w:lang w:val="en-US"/>
              </w:rPr>
            </w:pPr>
            <w:r>
              <w:rPr>
                <w:lang w:val="en-US"/>
              </w:rPr>
              <w:t>Naive</w:t>
            </w:r>
          </w:p>
        </w:tc>
        <w:tc>
          <w:tcPr>
            <w:tcW w:w="2315" w:type="dxa"/>
            <w:vAlign w:val="center"/>
          </w:tcPr>
          <w:p w14:paraId="6AA300EA" w14:textId="77777777" w:rsidR="00531F10" w:rsidRPr="001A0B15" w:rsidRDefault="00531F10" w:rsidP="00F74CA4">
            <w:pPr>
              <w:jc w:val="center"/>
              <w:rPr>
                <w:lang w:val="en-US"/>
              </w:rPr>
            </w:pPr>
            <w:r>
              <w:rPr>
                <w:lang w:val="en-US"/>
              </w:rPr>
              <w:t>Member of the expert committee</w:t>
            </w:r>
          </w:p>
        </w:tc>
      </w:tr>
      <w:tr w:rsidR="00531F10" w:rsidRPr="001A0B15" w14:paraId="0BDB87CE" w14:textId="77777777" w:rsidTr="00F74CA4">
        <w:tc>
          <w:tcPr>
            <w:tcW w:w="2314" w:type="dxa"/>
            <w:vAlign w:val="center"/>
          </w:tcPr>
          <w:p w14:paraId="2C74142A" w14:textId="1ABD57B8" w:rsidR="00531F10" w:rsidRPr="001A0B15" w:rsidRDefault="000122AF" w:rsidP="00F74CA4">
            <w:pPr>
              <w:jc w:val="center"/>
              <w:rPr>
                <w:lang w:val="en-US"/>
              </w:rPr>
            </w:pPr>
            <w:r>
              <w:rPr>
                <w:lang w:val="en-US"/>
              </w:rPr>
              <w:lastRenderedPageBreak/>
              <w:t>Anonymized for peer-review</w:t>
            </w:r>
          </w:p>
        </w:tc>
        <w:tc>
          <w:tcPr>
            <w:tcW w:w="2315" w:type="dxa"/>
            <w:vAlign w:val="center"/>
          </w:tcPr>
          <w:p w14:paraId="7C366187" w14:textId="77777777" w:rsidR="00531F10" w:rsidRPr="001A0B15" w:rsidRDefault="00531F10" w:rsidP="00F74CA4">
            <w:pPr>
              <w:jc w:val="center"/>
              <w:rPr>
                <w:lang w:val="en-US"/>
              </w:rPr>
            </w:pPr>
            <w:r>
              <w:rPr>
                <w:lang w:val="en-US"/>
              </w:rPr>
              <w:t xml:space="preserve">Sport scientist and </w:t>
            </w:r>
            <w:r w:rsidRPr="004F4227">
              <w:rPr>
                <w:lang w:val="en-US"/>
              </w:rPr>
              <w:t>strength and conditioning coach</w:t>
            </w:r>
          </w:p>
        </w:tc>
        <w:tc>
          <w:tcPr>
            <w:tcW w:w="2314" w:type="dxa"/>
            <w:vAlign w:val="center"/>
          </w:tcPr>
          <w:p w14:paraId="4D4862D1" w14:textId="77777777" w:rsidR="00531F10" w:rsidRPr="001A0B15" w:rsidRDefault="00531F10" w:rsidP="00F74CA4">
            <w:pPr>
              <w:jc w:val="center"/>
              <w:rPr>
                <w:lang w:val="en-US"/>
              </w:rPr>
            </w:pPr>
            <w:r>
              <w:rPr>
                <w:lang w:val="en-US"/>
              </w:rPr>
              <w:t>A</w:t>
            </w:r>
            <w:r w:rsidRPr="002C5A4F">
              <w:rPr>
                <w:lang w:val="en-US"/>
              </w:rPr>
              <w:t>ccustomed</w:t>
            </w:r>
            <w:r>
              <w:rPr>
                <w:lang w:val="en-US"/>
              </w:rPr>
              <w:t xml:space="preserve"> </w:t>
            </w:r>
            <w:r w:rsidRPr="002C5A4F">
              <w:rPr>
                <w:lang w:val="en-US"/>
              </w:rPr>
              <w:t xml:space="preserve">to </w:t>
            </w:r>
            <w:r>
              <w:rPr>
                <w:lang w:val="en-US"/>
              </w:rPr>
              <w:t>read</w:t>
            </w:r>
            <w:r w:rsidRPr="002C5A4F">
              <w:rPr>
                <w:lang w:val="en-US"/>
              </w:rPr>
              <w:t xml:space="preserve"> and write in the SL and the TL</w:t>
            </w:r>
          </w:p>
        </w:tc>
        <w:tc>
          <w:tcPr>
            <w:tcW w:w="2315" w:type="dxa"/>
            <w:vAlign w:val="center"/>
          </w:tcPr>
          <w:p w14:paraId="6D03BF9E" w14:textId="77777777" w:rsidR="00531F10" w:rsidRDefault="00531F10" w:rsidP="00F74CA4">
            <w:pPr>
              <w:jc w:val="center"/>
              <w:rPr>
                <w:lang w:val="en-US"/>
              </w:rPr>
            </w:pPr>
            <w:r>
              <w:rPr>
                <w:lang w:val="en-US"/>
              </w:rPr>
              <w:t>Uses EBP in practice and teaches EBP-compliant courses to physiotherapists</w:t>
            </w:r>
          </w:p>
        </w:tc>
        <w:tc>
          <w:tcPr>
            <w:tcW w:w="2314" w:type="dxa"/>
            <w:vAlign w:val="center"/>
          </w:tcPr>
          <w:p w14:paraId="43DB0C7B" w14:textId="77777777" w:rsidR="00531F10" w:rsidRDefault="00531F10" w:rsidP="00F74CA4">
            <w:pPr>
              <w:jc w:val="center"/>
              <w:rPr>
                <w:lang w:val="en-US"/>
              </w:rPr>
            </w:pPr>
            <w:r>
              <w:rPr>
                <w:lang w:val="en-US"/>
              </w:rPr>
              <w:t>Naive</w:t>
            </w:r>
          </w:p>
        </w:tc>
        <w:tc>
          <w:tcPr>
            <w:tcW w:w="2315" w:type="dxa"/>
            <w:vAlign w:val="center"/>
          </w:tcPr>
          <w:p w14:paraId="457A9CBB" w14:textId="77777777" w:rsidR="00531F10" w:rsidRPr="001A0B15" w:rsidRDefault="00531F10" w:rsidP="00F74CA4">
            <w:pPr>
              <w:jc w:val="center"/>
              <w:rPr>
                <w:lang w:val="en-US"/>
              </w:rPr>
            </w:pPr>
            <w:r>
              <w:rPr>
                <w:lang w:val="en-US"/>
              </w:rPr>
              <w:t>Member of the expert committee</w:t>
            </w:r>
          </w:p>
        </w:tc>
      </w:tr>
    </w:tbl>
    <w:p w14:paraId="0578AAAD" w14:textId="77777777" w:rsidR="008C3032" w:rsidRDefault="008C3032" w:rsidP="00531F10">
      <w:pPr>
        <w:spacing w:line="240" w:lineRule="auto"/>
        <w:jc w:val="both"/>
        <w:rPr>
          <w:lang w:val="fr-FR"/>
        </w:rPr>
      </w:pPr>
    </w:p>
    <w:sectPr w:rsidR="008C3032" w:rsidSect="001D3A96">
      <w:pgSz w:w="16834" w:h="11909" w:orient="landscape"/>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F7938" w14:textId="77777777" w:rsidR="00F945BB" w:rsidRDefault="00F945BB" w:rsidP="001C3B37">
      <w:pPr>
        <w:spacing w:line="240" w:lineRule="auto"/>
      </w:pPr>
      <w:r>
        <w:separator/>
      </w:r>
    </w:p>
  </w:endnote>
  <w:endnote w:type="continuationSeparator" w:id="0">
    <w:p w14:paraId="0BBA9383" w14:textId="77777777" w:rsidR="00F945BB" w:rsidRDefault="00F945BB" w:rsidP="001C3B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2B50E" w14:textId="77777777" w:rsidR="00F945BB" w:rsidRDefault="00F945BB" w:rsidP="001C3B37">
      <w:pPr>
        <w:spacing w:line="240" w:lineRule="auto"/>
      </w:pPr>
      <w:r>
        <w:separator/>
      </w:r>
    </w:p>
  </w:footnote>
  <w:footnote w:type="continuationSeparator" w:id="0">
    <w:p w14:paraId="6CE4A885" w14:textId="77777777" w:rsidR="00F945BB" w:rsidRDefault="00F945BB" w:rsidP="001C3B3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C1FC5"/>
    <w:multiLevelType w:val="hybridMultilevel"/>
    <w:tmpl w:val="FBD6D1A4"/>
    <w:lvl w:ilvl="0" w:tplc="16F649CC">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 w15:restartNumberingAfterBreak="0">
    <w:nsid w:val="165745F9"/>
    <w:multiLevelType w:val="hybridMultilevel"/>
    <w:tmpl w:val="AC30529A"/>
    <w:lvl w:ilvl="0" w:tplc="16F649C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9074522"/>
    <w:multiLevelType w:val="hybridMultilevel"/>
    <w:tmpl w:val="0E4A88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AF7464"/>
    <w:multiLevelType w:val="hybridMultilevel"/>
    <w:tmpl w:val="8434513E"/>
    <w:lvl w:ilvl="0" w:tplc="16F649C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B835194"/>
    <w:multiLevelType w:val="hybridMultilevel"/>
    <w:tmpl w:val="CF22D85E"/>
    <w:lvl w:ilvl="0" w:tplc="16F649CC">
      <w:start w:val="1"/>
      <w:numFmt w:val="bullet"/>
      <w:lvlText w:val=""/>
      <w:lvlJc w:val="left"/>
      <w:pPr>
        <w:ind w:left="1287"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D994B65"/>
    <w:multiLevelType w:val="hybridMultilevel"/>
    <w:tmpl w:val="54E8D414"/>
    <w:lvl w:ilvl="0" w:tplc="16F649CC">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6" w15:restartNumberingAfterBreak="0">
    <w:nsid w:val="44B76DC3"/>
    <w:multiLevelType w:val="hybridMultilevel"/>
    <w:tmpl w:val="40B033F2"/>
    <w:lvl w:ilvl="0" w:tplc="16F649CC">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7" w15:restartNumberingAfterBreak="0">
    <w:nsid w:val="507C7926"/>
    <w:multiLevelType w:val="hybridMultilevel"/>
    <w:tmpl w:val="7C38FD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1184531"/>
    <w:multiLevelType w:val="hybridMultilevel"/>
    <w:tmpl w:val="636458FC"/>
    <w:lvl w:ilvl="0" w:tplc="16F649C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9400E85"/>
    <w:multiLevelType w:val="hybridMultilevel"/>
    <w:tmpl w:val="E4CC12C0"/>
    <w:lvl w:ilvl="0" w:tplc="16F649C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031458A"/>
    <w:multiLevelType w:val="hybridMultilevel"/>
    <w:tmpl w:val="63A8B340"/>
    <w:lvl w:ilvl="0" w:tplc="16F649C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454327654">
    <w:abstractNumId w:val="4"/>
  </w:num>
  <w:num w:numId="2" w16cid:durableId="2041278237">
    <w:abstractNumId w:val="5"/>
  </w:num>
  <w:num w:numId="3" w16cid:durableId="1909268985">
    <w:abstractNumId w:val="0"/>
  </w:num>
  <w:num w:numId="4" w16cid:durableId="2063676096">
    <w:abstractNumId w:val="6"/>
  </w:num>
  <w:num w:numId="5" w16cid:durableId="529032197">
    <w:abstractNumId w:val="8"/>
  </w:num>
  <w:num w:numId="6" w16cid:durableId="1094671741">
    <w:abstractNumId w:val="7"/>
  </w:num>
  <w:num w:numId="7" w16cid:durableId="1364019428">
    <w:abstractNumId w:val="10"/>
  </w:num>
  <w:num w:numId="8" w16cid:durableId="448938395">
    <w:abstractNumId w:val="3"/>
  </w:num>
  <w:num w:numId="9" w16cid:durableId="330646654">
    <w:abstractNumId w:val="9"/>
  </w:num>
  <w:num w:numId="10" w16cid:durableId="1289042675">
    <w:abstractNumId w:val="1"/>
  </w:num>
  <w:num w:numId="11" w16cid:durableId="12750927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34D"/>
    <w:rsid w:val="000122AF"/>
    <w:rsid w:val="001043EE"/>
    <w:rsid w:val="0013384D"/>
    <w:rsid w:val="001C3B37"/>
    <w:rsid w:val="001D3A96"/>
    <w:rsid w:val="00241219"/>
    <w:rsid w:val="002D7DE9"/>
    <w:rsid w:val="003234A9"/>
    <w:rsid w:val="003C4439"/>
    <w:rsid w:val="003D3DA1"/>
    <w:rsid w:val="004219A1"/>
    <w:rsid w:val="004776E2"/>
    <w:rsid w:val="004C04F8"/>
    <w:rsid w:val="004C7046"/>
    <w:rsid w:val="00531F10"/>
    <w:rsid w:val="0054351B"/>
    <w:rsid w:val="00544DDE"/>
    <w:rsid w:val="0057356A"/>
    <w:rsid w:val="00583E5A"/>
    <w:rsid w:val="005C634D"/>
    <w:rsid w:val="005C75F3"/>
    <w:rsid w:val="005F6C47"/>
    <w:rsid w:val="00672B7D"/>
    <w:rsid w:val="0069135A"/>
    <w:rsid w:val="0069207E"/>
    <w:rsid w:val="007F3C83"/>
    <w:rsid w:val="00866374"/>
    <w:rsid w:val="00890A1F"/>
    <w:rsid w:val="008A6C15"/>
    <w:rsid w:val="008C3032"/>
    <w:rsid w:val="008D7669"/>
    <w:rsid w:val="009027A2"/>
    <w:rsid w:val="00934283"/>
    <w:rsid w:val="00956B7B"/>
    <w:rsid w:val="009623D2"/>
    <w:rsid w:val="00997CA0"/>
    <w:rsid w:val="00A36A9C"/>
    <w:rsid w:val="00A41974"/>
    <w:rsid w:val="00B3717A"/>
    <w:rsid w:val="00B4370F"/>
    <w:rsid w:val="00C63A01"/>
    <w:rsid w:val="00C65304"/>
    <w:rsid w:val="00C85BFE"/>
    <w:rsid w:val="00CE4129"/>
    <w:rsid w:val="00DE28D0"/>
    <w:rsid w:val="00E655FB"/>
    <w:rsid w:val="00E7502C"/>
    <w:rsid w:val="00EC744D"/>
    <w:rsid w:val="00F260AB"/>
    <w:rsid w:val="00F42F89"/>
    <w:rsid w:val="00F945B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4065A"/>
  <w15:chartTrackingRefBased/>
  <w15:docId w15:val="{7CDF08D9-332B-436C-AD79-6AC52A440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fr"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unhideWhenUsed/>
    <w:qFormat/>
    <w:pPr>
      <w:keepNext/>
      <w:keepLines/>
      <w:spacing w:before="360" w:after="120"/>
      <w:outlineLvl w:val="1"/>
    </w:pPr>
    <w:rPr>
      <w:sz w:val="32"/>
      <w:szCs w:val="32"/>
    </w:rPr>
  </w:style>
  <w:style w:type="paragraph" w:styleId="Titre3">
    <w:name w:val="heading 3"/>
    <w:basedOn w:val="Normal"/>
    <w:next w:val="Normal"/>
    <w:uiPriority w:val="9"/>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Rvision">
    <w:name w:val="Revision"/>
    <w:hidden/>
    <w:uiPriority w:val="99"/>
    <w:semiHidden/>
    <w:rsid w:val="008A6C15"/>
    <w:pPr>
      <w:spacing w:line="240" w:lineRule="auto"/>
    </w:pPr>
  </w:style>
  <w:style w:type="paragraph" w:styleId="Objetducommentaire">
    <w:name w:val="annotation subject"/>
    <w:basedOn w:val="Commentaire"/>
    <w:next w:val="Commentaire"/>
    <w:link w:val="ObjetducommentaireCar"/>
    <w:uiPriority w:val="99"/>
    <w:semiHidden/>
    <w:unhideWhenUsed/>
    <w:rsid w:val="00DE28D0"/>
    <w:rPr>
      <w:b/>
      <w:bCs/>
    </w:rPr>
  </w:style>
  <w:style w:type="character" w:customStyle="1" w:styleId="ObjetducommentaireCar">
    <w:name w:val="Objet du commentaire Car"/>
    <w:basedOn w:val="CommentaireCar"/>
    <w:link w:val="Objetducommentaire"/>
    <w:uiPriority w:val="99"/>
    <w:semiHidden/>
    <w:rsid w:val="00DE28D0"/>
    <w:rPr>
      <w:b/>
      <w:bCs/>
      <w:sz w:val="20"/>
      <w:szCs w:val="20"/>
    </w:rPr>
  </w:style>
  <w:style w:type="character" w:styleId="Lienhypertexte">
    <w:name w:val="Hyperlink"/>
    <w:basedOn w:val="Policepardfaut"/>
    <w:uiPriority w:val="99"/>
    <w:unhideWhenUsed/>
    <w:rsid w:val="00CE4129"/>
    <w:rPr>
      <w:color w:val="0000FF" w:themeColor="hyperlink"/>
      <w:u w:val="single"/>
    </w:rPr>
  </w:style>
  <w:style w:type="character" w:styleId="Mentionnonrsolue">
    <w:name w:val="Unresolved Mention"/>
    <w:basedOn w:val="Policepardfaut"/>
    <w:uiPriority w:val="99"/>
    <w:semiHidden/>
    <w:unhideWhenUsed/>
    <w:rsid w:val="00CE4129"/>
    <w:rPr>
      <w:color w:val="605E5C"/>
      <w:shd w:val="clear" w:color="auto" w:fill="E1DFDD"/>
    </w:rPr>
  </w:style>
  <w:style w:type="paragraph" w:styleId="Bibliographie">
    <w:name w:val="Bibliography"/>
    <w:basedOn w:val="Normal"/>
    <w:next w:val="Normal"/>
    <w:uiPriority w:val="37"/>
    <w:semiHidden/>
    <w:unhideWhenUsed/>
    <w:rsid w:val="001C3B37"/>
  </w:style>
  <w:style w:type="table" w:styleId="Grilledutableau">
    <w:name w:val="Table Grid"/>
    <w:basedOn w:val="TableauNormal"/>
    <w:uiPriority w:val="39"/>
    <w:rsid w:val="001C3B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1C3B37"/>
    <w:pPr>
      <w:spacing w:line="240" w:lineRule="auto"/>
    </w:pPr>
    <w:rPr>
      <w:sz w:val="20"/>
      <w:szCs w:val="20"/>
    </w:rPr>
  </w:style>
  <w:style w:type="character" w:customStyle="1" w:styleId="NotedebasdepageCar">
    <w:name w:val="Note de bas de page Car"/>
    <w:basedOn w:val="Policepardfaut"/>
    <w:link w:val="Notedebasdepage"/>
    <w:uiPriority w:val="99"/>
    <w:semiHidden/>
    <w:rsid w:val="001C3B37"/>
    <w:rPr>
      <w:sz w:val="20"/>
      <w:szCs w:val="20"/>
    </w:rPr>
  </w:style>
  <w:style w:type="character" w:styleId="Appelnotedebasdep">
    <w:name w:val="footnote reference"/>
    <w:basedOn w:val="Policepardfaut"/>
    <w:uiPriority w:val="99"/>
    <w:semiHidden/>
    <w:unhideWhenUsed/>
    <w:rsid w:val="001C3B37"/>
    <w:rPr>
      <w:vertAlign w:val="superscript"/>
    </w:rPr>
  </w:style>
  <w:style w:type="paragraph" w:styleId="Paragraphedeliste">
    <w:name w:val="List Paragraph"/>
    <w:basedOn w:val="Normal"/>
    <w:uiPriority w:val="34"/>
    <w:qFormat/>
    <w:rsid w:val="008C3032"/>
    <w:pPr>
      <w:ind w:left="720"/>
      <w:contextualSpacing/>
    </w:pPr>
  </w:style>
  <w:style w:type="table" w:customStyle="1" w:styleId="Grilledutableau1">
    <w:name w:val="Grille du tableau1"/>
    <w:basedOn w:val="TableauNormal"/>
    <w:next w:val="Grilledutableau"/>
    <w:uiPriority w:val="39"/>
    <w:rsid w:val="008C303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1">
    <w:name w:val="toc 1"/>
    <w:basedOn w:val="Normal"/>
    <w:next w:val="Normal"/>
    <w:autoRedefine/>
    <w:uiPriority w:val="39"/>
    <w:unhideWhenUsed/>
    <w:rsid w:val="001D3A96"/>
    <w:pPr>
      <w:spacing w:after="100"/>
    </w:pPr>
  </w:style>
  <w:style w:type="paragraph" w:styleId="TM2">
    <w:name w:val="toc 2"/>
    <w:basedOn w:val="Normal"/>
    <w:next w:val="Normal"/>
    <w:autoRedefine/>
    <w:uiPriority w:val="39"/>
    <w:unhideWhenUsed/>
    <w:rsid w:val="001D3A96"/>
    <w:pPr>
      <w:spacing w:after="100"/>
      <w:ind w:left="220"/>
    </w:pPr>
  </w:style>
  <w:style w:type="paragraph" w:styleId="TM3">
    <w:name w:val="toc 3"/>
    <w:basedOn w:val="Normal"/>
    <w:next w:val="Normal"/>
    <w:autoRedefine/>
    <w:uiPriority w:val="39"/>
    <w:unhideWhenUsed/>
    <w:rsid w:val="001D3A96"/>
    <w:pPr>
      <w:spacing w:after="100"/>
      <w:ind w:left="440"/>
    </w:pPr>
  </w:style>
  <w:style w:type="paragraph" w:styleId="En-tte">
    <w:name w:val="header"/>
    <w:basedOn w:val="Normal"/>
    <w:link w:val="En-tteCar"/>
    <w:uiPriority w:val="99"/>
    <w:unhideWhenUsed/>
    <w:rsid w:val="001D3A96"/>
    <w:pPr>
      <w:tabs>
        <w:tab w:val="center" w:pos="4536"/>
        <w:tab w:val="right" w:pos="9072"/>
      </w:tabs>
      <w:spacing w:line="240" w:lineRule="auto"/>
    </w:pPr>
  </w:style>
  <w:style w:type="character" w:customStyle="1" w:styleId="En-tteCar">
    <w:name w:val="En-tête Car"/>
    <w:basedOn w:val="Policepardfaut"/>
    <w:link w:val="En-tte"/>
    <w:uiPriority w:val="99"/>
    <w:rsid w:val="001D3A96"/>
  </w:style>
  <w:style w:type="paragraph" w:styleId="Pieddepage">
    <w:name w:val="footer"/>
    <w:basedOn w:val="Normal"/>
    <w:link w:val="PieddepageCar"/>
    <w:uiPriority w:val="99"/>
    <w:unhideWhenUsed/>
    <w:rsid w:val="001D3A96"/>
    <w:pPr>
      <w:tabs>
        <w:tab w:val="center" w:pos="4536"/>
        <w:tab w:val="right" w:pos="9072"/>
      </w:tabs>
      <w:spacing w:line="240" w:lineRule="auto"/>
    </w:pPr>
  </w:style>
  <w:style w:type="character" w:customStyle="1" w:styleId="PieddepageCar">
    <w:name w:val="Pied de page Car"/>
    <w:basedOn w:val="Policepardfaut"/>
    <w:link w:val="Pieddepage"/>
    <w:uiPriority w:val="99"/>
    <w:rsid w:val="001D3A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7F7EC-A8AE-4A16-AD9C-4B3B06F20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7</Pages>
  <Words>10408</Words>
  <Characters>57244</Characters>
  <Application>Microsoft Office Word</Application>
  <DocSecurity>0</DocSecurity>
  <Lines>477</Lines>
  <Paragraphs>135</Paragraphs>
  <ScaleCrop>false</ScaleCrop>
  <Company/>
  <LinksUpToDate>false</LinksUpToDate>
  <CharactersWithSpaces>6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FONTANIER (MSc, PhD)</dc:creator>
  <cp:keywords/>
  <dc:description/>
  <cp:lastModifiedBy>Vincent FONTANIER (MSc, PhD)</cp:lastModifiedBy>
  <cp:revision>10</cp:revision>
  <dcterms:created xsi:type="dcterms:W3CDTF">2023-03-24T15:17:00Z</dcterms:created>
  <dcterms:modified xsi:type="dcterms:W3CDTF">2023-07-21T09:48:00Z</dcterms:modified>
</cp:coreProperties>
</file>